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47AB58" w14:textId="77777777" w:rsidR="00DE722C" w:rsidRPr="00CD4558" w:rsidRDefault="00DE722C" w:rsidP="00DE722C">
      <w:pPr>
        <w:pStyle w:val="Heading1"/>
        <w:spacing w:line="480" w:lineRule="auto"/>
      </w:pPr>
      <w:r w:rsidRPr="00CD4558">
        <w:t>Supplementary data</w:t>
      </w:r>
    </w:p>
    <w:p w14:paraId="7E852D86" w14:textId="77777777" w:rsidR="00DE722C" w:rsidRPr="00CD4558" w:rsidRDefault="00DE722C" w:rsidP="00DE722C">
      <w:pPr>
        <w:pStyle w:val="Heading2"/>
        <w:rPr>
          <w:bCs/>
        </w:rPr>
      </w:pPr>
      <w:r w:rsidRPr="00CD4558">
        <w:t>Annex I – Supplementary methods</w:t>
      </w:r>
    </w:p>
    <w:p w14:paraId="563076B9" w14:textId="77777777" w:rsidR="00DE722C" w:rsidRPr="00CD4558" w:rsidRDefault="00DE722C" w:rsidP="00DE722C">
      <w:pPr>
        <w:spacing w:after="0" w:line="480" w:lineRule="auto"/>
        <w:rPr>
          <w:b/>
          <w:bCs/>
        </w:rPr>
      </w:pPr>
      <w:r w:rsidRPr="00CD4558">
        <w:rPr>
          <w:b/>
          <w:bCs/>
        </w:rPr>
        <w:t>ANALYSIS POPULATIONS AND TIMEFRAMES</w:t>
      </w:r>
    </w:p>
    <w:p w14:paraId="1C477997" w14:textId="77777777" w:rsidR="00DE722C" w:rsidRPr="00CD4558" w:rsidRDefault="00DE722C" w:rsidP="00DE722C">
      <w:pPr>
        <w:pStyle w:val="ListParagraph"/>
        <w:numPr>
          <w:ilvl w:val="0"/>
          <w:numId w:val="15"/>
        </w:numPr>
        <w:spacing w:after="0" w:line="480" w:lineRule="auto"/>
        <w:rPr>
          <w:bCs/>
        </w:rPr>
      </w:pPr>
      <w:r w:rsidRPr="00CD4558">
        <w:rPr>
          <w:bCs/>
        </w:rPr>
        <w:t>RECOVERY cohort</w:t>
      </w:r>
    </w:p>
    <w:p w14:paraId="7D105C49" w14:textId="77777777" w:rsidR="00DE722C" w:rsidRPr="00CD4558" w:rsidRDefault="00DE722C" w:rsidP="00DE722C">
      <w:pPr>
        <w:pStyle w:val="ListParagraph"/>
        <w:numPr>
          <w:ilvl w:val="0"/>
          <w:numId w:val="16"/>
        </w:numPr>
        <w:spacing w:after="0" w:line="480" w:lineRule="auto"/>
        <w:rPr>
          <w:bCs/>
        </w:rPr>
      </w:pPr>
      <w:r w:rsidRPr="00CD4558">
        <w:rPr>
          <w:bCs/>
        </w:rPr>
        <w:t>All RECOVERY participants recruited in England for whom linked HES data is available (regardless of the presence of COVID codes)</w:t>
      </w:r>
    </w:p>
    <w:p w14:paraId="77B152D4" w14:textId="77777777" w:rsidR="00DE722C" w:rsidRPr="00CD4558" w:rsidRDefault="00DE722C" w:rsidP="00DE722C">
      <w:pPr>
        <w:pStyle w:val="ListParagraph"/>
        <w:spacing w:after="0" w:line="480" w:lineRule="auto"/>
        <w:ind w:left="1080"/>
        <w:rPr>
          <w:bCs/>
        </w:rPr>
      </w:pPr>
    </w:p>
    <w:p w14:paraId="68C38806" w14:textId="77777777" w:rsidR="00DE722C" w:rsidRPr="00CD4558" w:rsidRDefault="00DE722C" w:rsidP="00DE722C">
      <w:pPr>
        <w:pStyle w:val="ListParagraph"/>
        <w:numPr>
          <w:ilvl w:val="0"/>
          <w:numId w:val="15"/>
        </w:numPr>
        <w:spacing w:after="0" w:line="480" w:lineRule="auto"/>
        <w:rPr>
          <w:bCs/>
        </w:rPr>
      </w:pPr>
      <w:r w:rsidRPr="00CD4558">
        <w:rPr>
          <w:bCs/>
        </w:rPr>
        <w:t>Reference population</w:t>
      </w:r>
    </w:p>
    <w:p w14:paraId="30463582" w14:textId="77777777" w:rsidR="00DE722C" w:rsidRPr="00CD4558" w:rsidRDefault="00DE722C" w:rsidP="00DE722C">
      <w:pPr>
        <w:pStyle w:val="ListParagraph"/>
        <w:numPr>
          <w:ilvl w:val="0"/>
          <w:numId w:val="16"/>
        </w:numPr>
        <w:spacing w:after="0" w:line="480" w:lineRule="auto"/>
        <w:rPr>
          <w:b/>
          <w:bCs/>
        </w:rPr>
      </w:pPr>
      <w:r w:rsidRPr="00CD4558">
        <w:rPr>
          <w:bCs/>
        </w:rPr>
        <w:t>All individuals in England with a relevant COVID-19 ICD-10 code in the primary diagnostic position (U071 or U072), in any episode during the study period</w:t>
      </w:r>
    </w:p>
    <w:p w14:paraId="107F8236" w14:textId="77777777" w:rsidR="00DE722C" w:rsidRPr="00CD4558" w:rsidRDefault="00DE722C" w:rsidP="00DE722C">
      <w:pPr>
        <w:spacing w:after="0" w:line="480" w:lineRule="auto"/>
        <w:jc w:val="both"/>
      </w:pPr>
    </w:p>
    <w:p w14:paraId="06B31E1F" w14:textId="77777777" w:rsidR="00DE722C" w:rsidRPr="00CD4558" w:rsidRDefault="00DE722C" w:rsidP="00DE722C">
      <w:pPr>
        <w:spacing w:after="0" w:line="480" w:lineRule="auto"/>
        <w:jc w:val="both"/>
      </w:pPr>
      <w:r w:rsidRPr="00CD4558">
        <w:t>Data linkage for RECOVERY was performed by NHS Digital using a unique patient identifier (NHS number) along with name, gender, and date-of-birth where necessary. Data linkage (between sources) for the reference population was also performed by NHS Digital, and data were provided in an anonymised fashion.</w:t>
      </w:r>
    </w:p>
    <w:p w14:paraId="20975033" w14:textId="77777777" w:rsidR="00DE722C" w:rsidRPr="00CD4558" w:rsidRDefault="00DE722C" w:rsidP="00DE722C">
      <w:pPr>
        <w:spacing w:after="0" w:line="480" w:lineRule="auto"/>
        <w:jc w:val="both"/>
      </w:pPr>
      <w:r w:rsidRPr="00CD4558">
        <w:t>We did not take COVID-19 ICD-10 coding characteristics into consideration when defining the RECOVERY cohort (i.e. matching these to the rules used to derive the reference population) as the purpose of this analysis was not to create perfectly matched populations, but rather highlight any potential differences between the RECOVERY cohort and a reference population.</w:t>
      </w:r>
    </w:p>
    <w:p w14:paraId="67EC6C32" w14:textId="77777777" w:rsidR="00DE722C" w:rsidRPr="00CD4558" w:rsidRDefault="00DE722C" w:rsidP="00DE722C">
      <w:pPr>
        <w:spacing w:after="0" w:line="480" w:lineRule="auto"/>
        <w:jc w:val="both"/>
      </w:pPr>
      <w:r w:rsidRPr="00CD4558">
        <w:t xml:space="preserve">An index date was defined for each individual as the </w:t>
      </w:r>
      <w:proofErr w:type="spellStart"/>
      <w:r w:rsidRPr="00CD4558">
        <w:rPr>
          <w:i/>
        </w:rPr>
        <w:t>epistart</w:t>
      </w:r>
      <w:proofErr w:type="spellEnd"/>
      <w:r w:rsidRPr="00CD4558">
        <w:t xml:space="preserve"> (in HES) for the first episode with an ICD-10 COVID-19 code (U071/U072) in the first diagnostic position in HES. </w:t>
      </w:r>
    </w:p>
    <w:p w14:paraId="73FFB8CA" w14:textId="77777777" w:rsidR="00DE722C" w:rsidRPr="00CD4558" w:rsidRDefault="00DE722C" w:rsidP="00DE722C">
      <w:pPr>
        <w:spacing w:after="0" w:line="480" w:lineRule="auto"/>
        <w:jc w:val="both"/>
      </w:pPr>
      <w:r w:rsidRPr="00CD4558">
        <w:lastRenderedPageBreak/>
        <w:t>The analysis populations were restricted to individuals with an index date before the 1</w:t>
      </w:r>
      <w:r w:rsidRPr="00CD4558">
        <w:rPr>
          <w:vertAlign w:val="superscript"/>
        </w:rPr>
        <w:t>st</w:t>
      </w:r>
      <w:r w:rsidRPr="00CD4558">
        <w:t xml:space="preserve"> December 2021 (so that a 28 day follow-up period will have been completed by the end of December 2021). This allowed at least a two-month interval between reception of linked datasets in the first quarter of 2022 and the end of the follow-up period. Mortality was assessed within 28 days after the index date, with randomisation counted as day 1 and including day 28 (i.e. last index date is 30/11/21 and last day for outcome assessments is 27/12/21, inclusive).</w:t>
      </w:r>
    </w:p>
    <w:p w14:paraId="34611C8A" w14:textId="77777777" w:rsidR="00DE722C" w:rsidRPr="00CD4558" w:rsidRDefault="00DE722C" w:rsidP="00DE722C">
      <w:pPr>
        <w:spacing w:after="0" w:line="480" w:lineRule="auto"/>
        <w:jc w:val="both"/>
        <w:rPr>
          <w:bCs/>
        </w:rPr>
      </w:pPr>
      <w:r w:rsidRPr="00CD4558">
        <w:rPr>
          <w:bCs/>
        </w:rPr>
        <w:t>We used the presence of a single COVID-19 ICD-10 code to define the reference population, following preliminary work exploring cross-coding of ICD-10 codes (in HES) and SARS-CoV-2 testing (from the Second Generation Surveillance System – SGSS data) in the RECOVERY population - which may be interpreted as a population with a proven or suspected clinical diagnosis of COVID-19. This work showed high agreement between COVID-19 coding in HES and a positive COVID-19 test in SGSS (see Annex IV)</w:t>
      </w:r>
    </w:p>
    <w:p w14:paraId="0C90970E" w14:textId="77777777" w:rsidR="00DE722C" w:rsidRPr="00CD4558" w:rsidRDefault="00DE722C" w:rsidP="00DE722C">
      <w:pPr>
        <w:spacing w:after="0" w:line="480" w:lineRule="auto"/>
        <w:jc w:val="both"/>
      </w:pPr>
      <w:r w:rsidRPr="00CD4558">
        <w:t>No sampling or matching method was used to define the reference population as the purpose of this study is to compare how representative the RECOVERY population is in comparison with the national population (sampling would reduce these differences). However, a quantitative assessment of the generalisability of the trial results was performed by presenting age- and sex-adjusted all-cause 28 day mortality (i.e. the RECOVERY trial primary outcome), overall and over time.</w:t>
      </w:r>
    </w:p>
    <w:p w14:paraId="21FF9B0D" w14:textId="77777777" w:rsidR="00DE722C" w:rsidRPr="00CD4558" w:rsidRDefault="00DE722C" w:rsidP="00DE722C">
      <w:pPr>
        <w:spacing w:after="0" w:line="480" w:lineRule="auto"/>
        <w:jc w:val="both"/>
        <w:rPr>
          <w:bCs/>
        </w:rPr>
      </w:pPr>
      <w:r w:rsidRPr="00CD4558">
        <w:rPr>
          <w:bCs/>
        </w:rPr>
        <w:t>Due to ethical considerations surrounding the ongoing collection of linkage data on people below the age of 16 in RECOVERY, we excluded individuals aged below 16 at the index date from all cohorts.</w:t>
      </w:r>
    </w:p>
    <w:p w14:paraId="65EC0694" w14:textId="77777777" w:rsidR="00DE722C" w:rsidRPr="00CD4558" w:rsidRDefault="00DE722C" w:rsidP="00DE722C">
      <w:pPr>
        <w:spacing w:after="0" w:line="480" w:lineRule="auto"/>
        <w:jc w:val="both"/>
        <w:rPr>
          <w:bCs/>
        </w:rPr>
      </w:pPr>
    </w:p>
    <w:p w14:paraId="22E4FE66" w14:textId="77777777" w:rsidR="0025668B" w:rsidRPr="00CD4558" w:rsidRDefault="0025668B">
      <w:pPr>
        <w:rPr>
          <w:b/>
          <w:bCs/>
        </w:rPr>
      </w:pPr>
      <w:r w:rsidRPr="00CD4558">
        <w:rPr>
          <w:b/>
          <w:bCs/>
        </w:rPr>
        <w:br w:type="page"/>
      </w:r>
    </w:p>
    <w:p w14:paraId="2AC55932" w14:textId="42ADDC30" w:rsidR="00DE722C" w:rsidRPr="00CD4558" w:rsidRDefault="00DE722C" w:rsidP="00DE722C">
      <w:pPr>
        <w:spacing w:after="0" w:line="480" w:lineRule="auto"/>
        <w:rPr>
          <w:b/>
          <w:bCs/>
        </w:rPr>
      </w:pPr>
      <w:r w:rsidRPr="00CD4558">
        <w:rPr>
          <w:b/>
          <w:bCs/>
        </w:rPr>
        <w:lastRenderedPageBreak/>
        <w:t>DATA SOURCES AND DATA CUTS</w:t>
      </w:r>
    </w:p>
    <w:p w14:paraId="6FFBAF8C" w14:textId="77777777" w:rsidR="00DE722C" w:rsidRPr="00CD4558" w:rsidRDefault="00DE722C" w:rsidP="00DE722C">
      <w:pPr>
        <w:pStyle w:val="ListParagraph"/>
        <w:spacing w:after="0" w:line="480" w:lineRule="auto"/>
        <w:ind w:left="1440"/>
        <w:rPr>
          <w:bCs/>
        </w:rPr>
      </w:pPr>
    </w:p>
    <w:p w14:paraId="258A8CA4" w14:textId="77777777" w:rsidR="00DE722C" w:rsidRPr="00CD4558" w:rsidRDefault="00DE722C" w:rsidP="00DE722C">
      <w:pPr>
        <w:pStyle w:val="ListParagraph"/>
        <w:numPr>
          <w:ilvl w:val="0"/>
          <w:numId w:val="17"/>
        </w:numPr>
        <w:spacing w:after="0" w:line="480" w:lineRule="auto"/>
        <w:rPr>
          <w:bCs/>
        </w:rPr>
      </w:pPr>
      <w:r w:rsidRPr="00CD4558">
        <w:rPr>
          <w:bCs/>
        </w:rPr>
        <w:t>RECOVERY:</w:t>
      </w:r>
    </w:p>
    <w:p w14:paraId="4F422FF1" w14:textId="77777777" w:rsidR="00DE722C" w:rsidRPr="00CD4558" w:rsidRDefault="00DE722C" w:rsidP="00DE722C">
      <w:pPr>
        <w:pStyle w:val="ListParagraph"/>
        <w:numPr>
          <w:ilvl w:val="1"/>
          <w:numId w:val="17"/>
        </w:numPr>
        <w:spacing w:after="0" w:line="480" w:lineRule="auto"/>
        <w:rPr>
          <w:bCs/>
        </w:rPr>
      </w:pPr>
      <w:r w:rsidRPr="00CD4558">
        <w:rPr>
          <w:bCs/>
        </w:rPr>
        <w:t>Hospital Episode Statistics + Civil Registrations data (RECOVERY extract 79, received September 2022)</w:t>
      </w:r>
    </w:p>
    <w:p w14:paraId="39360B84" w14:textId="77777777" w:rsidR="00DE722C" w:rsidRPr="00CD4558" w:rsidRDefault="00DE722C" w:rsidP="00DE722C">
      <w:pPr>
        <w:pStyle w:val="ListParagraph"/>
        <w:spacing w:after="0" w:line="480" w:lineRule="auto"/>
        <w:ind w:left="1440"/>
        <w:rPr>
          <w:bCs/>
        </w:rPr>
      </w:pPr>
    </w:p>
    <w:p w14:paraId="69648E0F" w14:textId="77777777" w:rsidR="00DE722C" w:rsidRPr="00CD4558" w:rsidRDefault="00DE722C" w:rsidP="00DE722C">
      <w:pPr>
        <w:pStyle w:val="ListParagraph"/>
        <w:numPr>
          <w:ilvl w:val="0"/>
          <w:numId w:val="17"/>
        </w:numPr>
        <w:spacing w:after="0" w:line="480" w:lineRule="auto"/>
        <w:rPr>
          <w:bCs/>
        </w:rPr>
      </w:pPr>
      <w:r w:rsidRPr="00CD4558">
        <w:rPr>
          <w:bCs/>
        </w:rPr>
        <w:t>Reference population:</w:t>
      </w:r>
    </w:p>
    <w:p w14:paraId="51AABDC0" w14:textId="32D66236" w:rsidR="00DE722C" w:rsidRPr="00CD4558" w:rsidRDefault="00DE722C" w:rsidP="00DE722C">
      <w:pPr>
        <w:pStyle w:val="ListParagraph"/>
        <w:numPr>
          <w:ilvl w:val="1"/>
          <w:numId w:val="17"/>
        </w:numPr>
        <w:spacing w:after="0" w:line="480" w:lineRule="auto"/>
        <w:rPr>
          <w:bCs/>
        </w:rPr>
      </w:pPr>
      <w:r w:rsidRPr="00CD4558">
        <w:rPr>
          <w:bCs/>
        </w:rPr>
        <w:t xml:space="preserve">Hospital Episode Statistics + Civil Registrations data - these data are part of an existing anonymised data flow provided to the University of Oxford by NHS Digital for public health research and held by the Unit of Healthcare Epidemiology at the University of Oxford (reference: DARS-NIC-315419-F3W7K); see the NHS Digital data uses register at </w:t>
      </w:r>
      <w:hyperlink r:id="rId6" w:history="1">
        <w:r w:rsidRPr="00CD4558">
          <w:rPr>
            <w:rStyle w:val="Hyperlink"/>
            <w:bCs/>
          </w:rPr>
          <w:t>https://digital.nhs.uk/services/data-access-request-service-dars/data-uses-register?msclkid=480bee5ab0e111ec99ed4c48b4e33bc8</w:t>
        </w:r>
      </w:hyperlink>
      <w:r w:rsidRPr="00CD4558">
        <w:rPr>
          <w:bCs/>
        </w:rPr>
        <w:t xml:space="preserve"> for more details on the data used</w:t>
      </w:r>
    </w:p>
    <w:p w14:paraId="1E3E4299" w14:textId="77777777" w:rsidR="00DE722C" w:rsidRPr="00CD4558" w:rsidRDefault="00DE722C" w:rsidP="00DE722C">
      <w:pPr>
        <w:spacing w:after="0" w:line="480" w:lineRule="auto"/>
        <w:ind w:left="720" w:hanging="720"/>
        <w:rPr>
          <w:b/>
          <w:bCs/>
        </w:rPr>
      </w:pPr>
    </w:p>
    <w:p w14:paraId="558DA4DF" w14:textId="77777777" w:rsidR="00DE722C" w:rsidRPr="00CD4558" w:rsidRDefault="00DE722C" w:rsidP="00DE722C">
      <w:pPr>
        <w:spacing w:after="0" w:line="480" w:lineRule="auto"/>
        <w:rPr>
          <w:b/>
          <w:bCs/>
        </w:rPr>
      </w:pPr>
      <w:r w:rsidRPr="00CD4558">
        <w:rPr>
          <w:b/>
          <w:bCs/>
        </w:rPr>
        <w:t>BASELINE CHARACTERISTICS</w:t>
      </w:r>
    </w:p>
    <w:p w14:paraId="35FAEF2E" w14:textId="77777777" w:rsidR="00DE722C" w:rsidRPr="00CD4558" w:rsidRDefault="00DE722C" w:rsidP="00DE722C">
      <w:pPr>
        <w:pStyle w:val="ListParagraph"/>
        <w:numPr>
          <w:ilvl w:val="0"/>
          <w:numId w:val="19"/>
        </w:numPr>
        <w:spacing w:after="0" w:line="480" w:lineRule="auto"/>
        <w:rPr>
          <w:b/>
          <w:bCs/>
        </w:rPr>
      </w:pPr>
      <w:r w:rsidRPr="00CD4558">
        <w:rPr>
          <w:b/>
          <w:bCs/>
        </w:rPr>
        <w:t>Clinical conditions and general demographics</w:t>
      </w:r>
    </w:p>
    <w:p w14:paraId="76B68E53" w14:textId="65828250" w:rsidR="00DE722C" w:rsidRPr="00CD4558" w:rsidRDefault="00DE722C" w:rsidP="00DE722C">
      <w:pPr>
        <w:spacing w:after="0" w:line="480" w:lineRule="auto"/>
        <w:jc w:val="both"/>
        <w:rPr>
          <w:bCs/>
        </w:rPr>
      </w:pPr>
      <w:r w:rsidRPr="00CD4558">
        <w:rPr>
          <w:bCs/>
        </w:rPr>
        <w:t xml:space="preserve">Clinical conditions and demographics were derived from HES data. When comparing RECOVERY participants recruited in England vs other nations, and those with available HES data vs those without, we also used CRF recorded date. These conditions were defined based on recorded answers in the baseline CRF data, or the presence/absence of a relevant clinical code recorded within 5 years before the index date in HES. Respiratory status at baseline for RECOVERY trial participants was derived using a combination of </w:t>
      </w:r>
      <w:r w:rsidRPr="00CD4558">
        <w:rPr>
          <w:bCs/>
        </w:rPr>
        <w:lastRenderedPageBreak/>
        <w:t>data sources as described in the RECOVERY trial website (</w:t>
      </w:r>
      <w:hyperlink r:id="rId7" w:history="1">
        <w:r w:rsidR="00177D52" w:rsidRPr="00CD4558">
          <w:rPr>
            <w:rStyle w:val="Hyperlink"/>
          </w:rPr>
          <w:t>http://www.recoverytrial.net/results</w:t>
        </w:r>
      </w:hyperlink>
      <w:r w:rsidRPr="00CD4558">
        <w:t>)</w:t>
      </w:r>
    </w:p>
    <w:p w14:paraId="547F0574" w14:textId="77777777" w:rsidR="00DE722C" w:rsidRPr="00CD4558" w:rsidRDefault="00DE722C" w:rsidP="00DE722C">
      <w:pPr>
        <w:spacing w:after="0" w:line="480" w:lineRule="auto"/>
        <w:jc w:val="both"/>
        <w:rPr>
          <w:bCs/>
        </w:rPr>
      </w:pPr>
      <w:r w:rsidRPr="00CD4558">
        <w:rPr>
          <w:bCs/>
        </w:rPr>
        <w:t>The exceptions to these rules are the following:</w:t>
      </w:r>
    </w:p>
    <w:p w14:paraId="2801245C" w14:textId="77777777" w:rsidR="00DE722C" w:rsidRPr="00CD4558" w:rsidRDefault="00DE722C" w:rsidP="00DE722C">
      <w:pPr>
        <w:pStyle w:val="ListParagraph"/>
        <w:numPr>
          <w:ilvl w:val="0"/>
          <w:numId w:val="22"/>
        </w:numPr>
        <w:spacing w:after="0" w:line="480" w:lineRule="auto"/>
        <w:jc w:val="both"/>
        <w:rPr>
          <w:bCs/>
        </w:rPr>
      </w:pPr>
      <w:r w:rsidRPr="00CD4558">
        <w:rPr>
          <w:b/>
          <w:bCs/>
        </w:rPr>
        <w:t>Immunosuppression</w:t>
      </w:r>
      <w:r w:rsidRPr="00CD4558">
        <w:rPr>
          <w:bCs/>
        </w:rPr>
        <w:t xml:space="preserve">, defined based on the presence of any of the COVID-19 </w:t>
      </w:r>
      <w:proofErr w:type="spellStart"/>
      <w:r w:rsidRPr="00CD4558">
        <w:rPr>
          <w:bCs/>
        </w:rPr>
        <w:t>Greenbook</w:t>
      </w:r>
      <w:proofErr w:type="spellEnd"/>
      <w:r w:rsidRPr="00CD4558">
        <w:rPr>
          <w:bCs/>
        </w:rPr>
        <w:t xml:space="preserve"> Immunisation Criteria</w:t>
      </w:r>
      <w:r w:rsidRPr="00CD4558">
        <w:rPr>
          <w:bCs/>
        </w:rPr>
        <w:fldChar w:fldCharType="begin"/>
      </w:r>
      <w:r w:rsidRPr="00CD4558">
        <w:rPr>
          <w:bCs/>
        </w:rPr>
        <w:instrText xml:space="preserve"> ADDIN ZOTERO_ITEM CSL_CITATION {"citationID":"Dudl4ST0","properties":{"formattedCitation":"\\super 1\\nosupersub{}","plainCitation":"1","noteIndex":0},"citationItems":[{"id":13694,"uris":["http://zotero.org/users/5813034/items/UFKETGFE"],"itemData":{"id":13694,"type":"document","title":"COVID-19: the green book, chapter 14a","author":[{"family":"UK Health Security Agency","given":""}],"accessed":{"date-parts":[["2022",10,11]]},"issued":{"date-parts":[["2022",9,5]]}}}],"schema":"https://github.com/citation-style-language/schema/raw/master/csl-citation.json"} </w:instrText>
      </w:r>
      <w:r w:rsidRPr="00CD4558">
        <w:rPr>
          <w:bCs/>
        </w:rPr>
        <w:fldChar w:fldCharType="separate"/>
      </w:r>
      <w:r w:rsidRPr="00CD4558">
        <w:rPr>
          <w:rFonts w:cs="Times New Roman"/>
          <w:szCs w:val="24"/>
          <w:vertAlign w:val="superscript"/>
        </w:rPr>
        <w:t>1</w:t>
      </w:r>
      <w:r w:rsidRPr="00CD4558">
        <w:rPr>
          <w:bCs/>
        </w:rPr>
        <w:fldChar w:fldCharType="end"/>
      </w:r>
      <w:r w:rsidRPr="00CD4558">
        <w:rPr>
          <w:bCs/>
        </w:rPr>
        <w:t xml:space="preserve"> as specified below:</w:t>
      </w:r>
    </w:p>
    <w:p w14:paraId="4EDCA281" w14:textId="77777777" w:rsidR="00DE722C" w:rsidRPr="00CD4558" w:rsidRDefault="00DE722C" w:rsidP="00DE722C">
      <w:pPr>
        <w:spacing w:after="0" w:line="480" w:lineRule="auto"/>
        <w:ind w:left="1134"/>
        <w:jc w:val="both"/>
        <w:rPr>
          <w:bCs/>
        </w:rPr>
      </w:pPr>
      <w:r w:rsidRPr="00CD4558">
        <w:rPr>
          <w:bCs/>
        </w:rPr>
        <w:t>•</w:t>
      </w:r>
      <w:r w:rsidRPr="00CD4558">
        <w:rPr>
          <w:bCs/>
        </w:rPr>
        <w:tab/>
        <w:t>Cancer undergoing active chemotherapy: Cancer diagnosis ICD-10 code in any diagnostic position in the 5 years prior to randomisation AND chemotherapy ICD-10 or OPCS-4 code in any diagnostic position in the 6 months prior to randomisation.</w:t>
      </w:r>
    </w:p>
    <w:p w14:paraId="01531AD7" w14:textId="77777777" w:rsidR="00DE722C" w:rsidRPr="00CD4558" w:rsidRDefault="00DE722C" w:rsidP="00DE722C">
      <w:pPr>
        <w:spacing w:after="0" w:line="480" w:lineRule="auto"/>
        <w:ind w:left="1134"/>
        <w:jc w:val="both"/>
        <w:rPr>
          <w:bCs/>
        </w:rPr>
      </w:pPr>
      <w:r w:rsidRPr="00CD4558">
        <w:rPr>
          <w:bCs/>
        </w:rPr>
        <w:t>•</w:t>
      </w:r>
      <w:r w:rsidRPr="00CD4558">
        <w:rPr>
          <w:bCs/>
        </w:rPr>
        <w:tab/>
        <w:t>Haematological malignancy or bone marrow transplant: Haematological malignancy or transplant ICD-10 or OPCS-4 code in any diagnostic position in the 2 years prior to randomisation</w:t>
      </w:r>
    </w:p>
    <w:p w14:paraId="6C3953C3" w14:textId="77777777" w:rsidR="00DE722C" w:rsidRPr="00CD4558" w:rsidRDefault="00DE722C" w:rsidP="00DE722C">
      <w:pPr>
        <w:spacing w:after="0" w:line="480" w:lineRule="auto"/>
        <w:ind w:left="1134"/>
        <w:jc w:val="both"/>
        <w:rPr>
          <w:bCs/>
        </w:rPr>
      </w:pPr>
      <w:r w:rsidRPr="00CD4558">
        <w:rPr>
          <w:bCs/>
        </w:rPr>
        <w:t>•</w:t>
      </w:r>
      <w:r w:rsidRPr="00CD4558">
        <w:rPr>
          <w:bCs/>
        </w:rPr>
        <w:tab/>
        <w:t>Solid organ transplant: solid organ transplant ICD-10 or OPCS-4 code in any diagnostic position in the 5 years prior to randomisation</w:t>
      </w:r>
    </w:p>
    <w:p w14:paraId="6E4F5FBE" w14:textId="77777777" w:rsidR="00DE722C" w:rsidRPr="00CD4558" w:rsidRDefault="00DE722C" w:rsidP="00DE722C">
      <w:pPr>
        <w:spacing w:after="0" w:line="480" w:lineRule="auto"/>
        <w:ind w:left="1134"/>
        <w:jc w:val="both"/>
        <w:rPr>
          <w:bCs/>
        </w:rPr>
      </w:pPr>
      <w:r w:rsidRPr="00CD4558">
        <w:rPr>
          <w:bCs/>
        </w:rPr>
        <w:t>•</w:t>
      </w:r>
      <w:r w:rsidRPr="00CD4558">
        <w:rPr>
          <w:bCs/>
        </w:rPr>
        <w:tab/>
      </w:r>
      <w:proofErr w:type="spellStart"/>
      <w:r w:rsidRPr="00CD4558">
        <w:rPr>
          <w:bCs/>
        </w:rPr>
        <w:t>Hyposplenism</w:t>
      </w:r>
      <w:proofErr w:type="spellEnd"/>
      <w:r w:rsidRPr="00CD4558">
        <w:rPr>
          <w:bCs/>
        </w:rPr>
        <w:t xml:space="preserve">: </w:t>
      </w:r>
      <w:proofErr w:type="spellStart"/>
      <w:r w:rsidRPr="00CD4558">
        <w:rPr>
          <w:bCs/>
        </w:rPr>
        <w:t>hyposplenism</w:t>
      </w:r>
      <w:proofErr w:type="spellEnd"/>
      <w:r w:rsidRPr="00CD4558">
        <w:rPr>
          <w:bCs/>
        </w:rPr>
        <w:t xml:space="preserve"> ICD-10 or splenectomy OPCS-4 code in any diagnostic position in the 5 years prior to randomisation</w:t>
      </w:r>
    </w:p>
    <w:p w14:paraId="7618E3CC" w14:textId="77777777" w:rsidR="00DE722C" w:rsidRPr="00CD4558" w:rsidRDefault="00DE722C" w:rsidP="00DE722C">
      <w:pPr>
        <w:spacing w:after="0" w:line="480" w:lineRule="auto"/>
        <w:ind w:left="1134"/>
        <w:jc w:val="both"/>
        <w:rPr>
          <w:bCs/>
        </w:rPr>
      </w:pPr>
      <w:r w:rsidRPr="00CD4558">
        <w:rPr>
          <w:bCs/>
        </w:rPr>
        <w:t>•</w:t>
      </w:r>
      <w:r w:rsidRPr="00CD4558">
        <w:rPr>
          <w:bCs/>
        </w:rPr>
        <w:tab/>
        <w:t>Other immunosuppression: Other long-term immunosuppression ICD-10 in any diagnostic position in the 5 years prior to randomisation or other short-term immunosuppression ICD-10 or OPCS-4 code in any diagnostic position in the 6 months prior to randomisation</w:t>
      </w:r>
    </w:p>
    <w:p w14:paraId="33E7F8FA" w14:textId="77777777" w:rsidR="00DE722C" w:rsidRPr="00CD4558" w:rsidRDefault="00DE722C" w:rsidP="00DE722C">
      <w:pPr>
        <w:spacing w:after="0" w:line="480" w:lineRule="auto"/>
        <w:ind w:left="1134"/>
        <w:jc w:val="both"/>
        <w:rPr>
          <w:bCs/>
        </w:rPr>
      </w:pPr>
    </w:p>
    <w:p w14:paraId="65477000" w14:textId="12276C95" w:rsidR="00DE722C" w:rsidRPr="00CD4558" w:rsidRDefault="00DE722C" w:rsidP="00DE722C">
      <w:pPr>
        <w:pStyle w:val="ListParagraph"/>
        <w:numPr>
          <w:ilvl w:val="0"/>
          <w:numId w:val="22"/>
        </w:numPr>
        <w:spacing w:after="0" w:line="480" w:lineRule="auto"/>
        <w:jc w:val="both"/>
        <w:rPr>
          <w:b/>
          <w:bCs/>
        </w:rPr>
      </w:pPr>
      <w:r w:rsidRPr="00CD4558">
        <w:rPr>
          <w:b/>
          <w:bCs/>
        </w:rPr>
        <w:t xml:space="preserve">Renal replacement therapy, </w:t>
      </w:r>
      <w:r w:rsidRPr="00CD4558">
        <w:rPr>
          <w:bCs/>
        </w:rPr>
        <w:t>defined based on the presence of any of the criteria below in HES data only</w:t>
      </w:r>
      <w:r w:rsidR="005C00DE" w:rsidRPr="00CD4558">
        <w:rPr>
          <w:bCs/>
        </w:rPr>
        <w:t xml:space="preserve"> (using an adaptation of a previously-published algorithm</w:t>
      </w:r>
      <w:r w:rsidRPr="00CD4558">
        <w:rPr>
          <w:bCs/>
        </w:rPr>
        <w:t>):</w:t>
      </w:r>
      <w:r w:rsidR="008B67B5" w:rsidRPr="00CD4558">
        <w:rPr>
          <w:bCs/>
        </w:rPr>
        <w:fldChar w:fldCharType="begin"/>
      </w:r>
      <w:r w:rsidR="008B67B5" w:rsidRPr="00CD4558">
        <w:rPr>
          <w:bCs/>
        </w:rPr>
        <w:instrText xml:space="preserve"> ADDIN ZOTERO_ITEM CSL_CITATION {"citationID":"sH7TRnCM","properties":{"formattedCitation":"\\super 2\\nosupersub{}","plainCitation":"2","noteIndex":0},"citationItems":[{"id":2808,"uris":["http://zotero.org/users/5813034/items/B97VHVXK"],"itemData":{"id":2808,"type":"article-journal","container-title":"Kidney International","DOI":"10.1016/j.kint.2017.11.020","ISSN":"00852538","issue":"5","journalAbbreviation":"Kidney International","language":"en","page":"1165-1174","source":"DOI.org (Crossref)","title":"Declining comorbidity-adjusted mortality rates in English patients receiving maintenance renal replacement therapy","volume":"93","author":[{"family":"Storey","given":"Benjamin C."},{"family":"Staplin","given":"Natalie"},{"family":"Harper","given":"Charlie H."},{"family":"Haynes","given":"Richard"},{"family":"Winearls","given":"Christopher G."},{"family":"Goldacre","given":"Raph"},{"family":"Emberson","given":"Jonathan R."},{"family":"Goldacre","given":"Michael J."},{"family":"Baigent","given":"Colin"},{"family":"Landray","given":"Martin J."},{"family":"Herrington","given":"William G."}],"issued":{"date-parts":[["2018",5]]}}}],"schema":"https://github.com/citation-style-language/schema/raw/master/csl-citation.json"} </w:instrText>
      </w:r>
      <w:r w:rsidR="008B67B5" w:rsidRPr="00CD4558">
        <w:rPr>
          <w:bCs/>
        </w:rPr>
        <w:fldChar w:fldCharType="separate"/>
      </w:r>
      <w:r w:rsidR="008B67B5" w:rsidRPr="00CD4558">
        <w:rPr>
          <w:rFonts w:cs="Times New Roman"/>
          <w:szCs w:val="24"/>
          <w:vertAlign w:val="superscript"/>
        </w:rPr>
        <w:t>2</w:t>
      </w:r>
      <w:r w:rsidR="008B67B5" w:rsidRPr="00CD4558">
        <w:rPr>
          <w:bCs/>
        </w:rPr>
        <w:fldChar w:fldCharType="end"/>
      </w:r>
    </w:p>
    <w:p w14:paraId="00A0A066" w14:textId="77777777" w:rsidR="00DE722C" w:rsidRPr="00CD4558" w:rsidRDefault="00DE722C" w:rsidP="00DE722C">
      <w:pPr>
        <w:pStyle w:val="ListParagraph"/>
        <w:spacing w:after="0" w:line="480" w:lineRule="auto"/>
        <w:jc w:val="both"/>
        <w:rPr>
          <w:bCs/>
        </w:rPr>
      </w:pPr>
    </w:p>
    <w:p w14:paraId="2D3607DA" w14:textId="77777777" w:rsidR="00DE722C" w:rsidRPr="00CD4558" w:rsidRDefault="00DE722C" w:rsidP="00DE722C">
      <w:pPr>
        <w:pStyle w:val="ListParagraph"/>
        <w:numPr>
          <w:ilvl w:val="0"/>
          <w:numId w:val="21"/>
        </w:numPr>
        <w:spacing w:after="0" w:line="480" w:lineRule="auto"/>
        <w:ind w:left="851" w:hanging="142"/>
        <w:jc w:val="both"/>
        <w:rPr>
          <w:bCs/>
        </w:rPr>
      </w:pPr>
      <w:r w:rsidRPr="00CD4558">
        <w:rPr>
          <w:bCs/>
        </w:rPr>
        <w:lastRenderedPageBreak/>
        <w:t>Peritoneal dialysis: occurrence of any admission with a peritoneal dialysis code (without diagnosis of acute kidney injury) in the 5 years before index date (</w:t>
      </w:r>
      <w:proofErr w:type="spellStart"/>
      <w:r w:rsidRPr="00CD4558">
        <w:rPr>
          <w:bCs/>
        </w:rPr>
        <w:t>epistart</w:t>
      </w:r>
      <w:proofErr w:type="spellEnd"/>
      <w:r w:rsidRPr="00CD4558">
        <w:rPr>
          <w:bCs/>
        </w:rPr>
        <w:t xml:space="preserve"> of the index spell)</w:t>
      </w:r>
    </w:p>
    <w:p w14:paraId="0CD802C7" w14:textId="77777777" w:rsidR="00DE722C" w:rsidRPr="00CD4558" w:rsidRDefault="00DE722C" w:rsidP="00DE722C">
      <w:pPr>
        <w:pStyle w:val="ListParagraph"/>
        <w:numPr>
          <w:ilvl w:val="0"/>
          <w:numId w:val="21"/>
        </w:numPr>
        <w:spacing w:after="0" w:line="480" w:lineRule="auto"/>
        <w:ind w:left="851" w:hanging="142"/>
        <w:jc w:val="both"/>
        <w:rPr>
          <w:bCs/>
        </w:rPr>
      </w:pPr>
      <w:r w:rsidRPr="00CD4558">
        <w:rPr>
          <w:bCs/>
        </w:rPr>
        <w:t>Maintenance haemodialysis: Occurrence of a dialysis code in the 5 years before index date (</w:t>
      </w:r>
      <w:proofErr w:type="spellStart"/>
      <w:r w:rsidRPr="00CD4558">
        <w:rPr>
          <w:bCs/>
          <w:i/>
        </w:rPr>
        <w:t>epistart</w:t>
      </w:r>
      <w:proofErr w:type="spellEnd"/>
      <w:r w:rsidRPr="00CD4558">
        <w:rPr>
          <w:bCs/>
        </w:rPr>
        <w:t xml:space="preserve"> of the index spell) of the index spell in a patient who has had:                                       </w:t>
      </w:r>
    </w:p>
    <w:p w14:paraId="55EF3D55" w14:textId="77777777" w:rsidR="00DE722C" w:rsidRPr="00CD4558" w:rsidRDefault="00DE722C" w:rsidP="00DE722C">
      <w:pPr>
        <w:pStyle w:val="ListParagraph"/>
        <w:spacing w:after="0" w:line="480" w:lineRule="auto"/>
        <w:ind w:left="1440"/>
        <w:jc w:val="both"/>
        <w:rPr>
          <w:bCs/>
        </w:rPr>
      </w:pPr>
      <w:r w:rsidRPr="00CD4558">
        <w:rPr>
          <w:bCs/>
        </w:rPr>
        <w:t xml:space="preserve">(a) </w:t>
      </w:r>
      <w:proofErr w:type="gramStart"/>
      <w:r w:rsidRPr="00CD4558">
        <w:rPr>
          <w:bCs/>
        </w:rPr>
        <w:t>a</w:t>
      </w:r>
      <w:proofErr w:type="gramEnd"/>
      <w:r w:rsidRPr="00CD4558">
        <w:rPr>
          <w:bCs/>
        </w:rPr>
        <w:t xml:space="preserve"> diagnostic code for ESKD any prior time, or within 365 days; OR                                                   </w:t>
      </w:r>
    </w:p>
    <w:p w14:paraId="5610CE71" w14:textId="77777777" w:rsidR="00DE722C" w:rsidRPr="00CD4558" w:rsidRDefault="00DE722C" w:rsidP="00DE722C">
      <w:pPr>
        <w:pStyle w:val="ListParagraph"/>
        <w:spacing w:after="0" w:line="480" w:lineRule="auto"/>
        <w:ind w:left="1440"/>
        <w:jc w:val="both"/>
        <w:rPr>
          <w:bCs/>
        </w:rPr>
      </w:pPr>
      <w:r w:rsidRPr="00CD4558">
        <w:rPr>
          <w:bCs/>
        </w:rPr>
        <w:t xml:space="preserve">(b) </w:t>
      </w:r>
      <w:proofErr w:type="gramStart"/>
      <w:r w:rsidRPr="00CD4558">
        <w:rPr>
          <w:bCs/>
        </w:rPr>
        <w:t>the</w:t>
      </w:r>
      <w:proofErr w:type="gramEnd"/>
      <w:r w:rsidRPr="00CD4558">
        <w:rPr>
          <w:bCs/>
        </w:rPr>
        <w:t xml:space="preserve"> insertion of an arteriovenous fistula or graft any prior time, or within 365 days.</w:t>
      </w:r>
    </w:p>
    <w:p w14:paraId="5DCC9E10" w14:textId="77777777" w:rsidR="00DE722C" w:rsidRPr="00CD4558" w:rsidRDefault="00DE722C" w:rsidP="00DE722C">
      <w:pPr>
        <w:pStyle w:val="ListParagraph"/>
        <w:numPr>
          <w:ilvl w:val="0"/>
          <w:numId w:val="21"/>
        </w:numPr>
        <w:spacing w:after="0" w:line="480" w:lineRule="auto"/>
        <w:ind w:left="851" w:hanging="142"/>
        <w:jc w:val="both"/>
        <w:rPr>
          <w:bCs/>
        </w:rPr>
      </w:pPr>
      <w:r w:rsidRPr="00CD4558">
        <w:rPr>
          <w:bCs/>
        </w:rPr>
        <w:t>Probable maintenance haemodialysis: Occurrence of at least two episodes containing a dialysis code, with at least 90 days between the start of the first recorded dialysis, and the start of any subsequent dialysis (without diagnosis of acute kidney injury) in the 5 years before index date (</w:t>
      </w:r>
      <w:proofErr w:type="spellStart"/>
      <w:r w:rsidRPr="00CD4558">
        <w:rPr>
          <w:bCs/>
          <w:i/>
        </w:rPr>
        <w:t>epistart</w:t>
      </w:r>
      <w:proofErr w:type="spellEnd"/>
      <w:r w:rsidRPr="00CD4558">
        <w:rPr>
          <w:bCs/>
        </w:rPr>
        <w:t xml:space="preserve"> of the index spell)</w:t>
      </w:r>
      <w:r w:rsidRPr="00CD4558" w:rsidDel="00F82428">
        <w:rPr>
          <w:bCs/>
        </w:rPr>
        <w:t xml:space="preserve"> </w:t>
      </w:r>
    </w:p>
    <w:p w14:paraId="0DD8C3ED" w14:textId="77777777" w:rsidR="00DE722C" w:rsidRPr="00CD4558" w:rsidRDefault="00DE722C" w:rsidP="00DE722C">
      <w:pPr>
        <w:pStyle w:val="ListParagraph"/>
        <w:spacing w:after="0" w:line="480" w:lineRule="auto"/>
        <w:ind w:left="851"/>
        <w:jc w:val="both"/>
        <w:rPr>
          <w:bCs/>
        </w:rPr>
      </w:pPr>
    </w:p>
    <w:p w14:paraId="4FE11517" w14:textId="1EFF0631" w:rsidR="00DE722C" w:rsidRPr="00CD4558" w:rsidRDefault="00DE722C" w:rsidP="00DE722C">
      <w:pPr>
        <w:pStyle w:val="ListParagraph"/>
        <w:numPr>
          <w:ilvl w:val="0"/>
          <w:numId w:val="22"/>
        </w:numPr>
        <w:spacing w:after="0" w:line="480" w:lineRule="auto"/>
        <w:jc w:val="both"/>
        <w:rPr>
          <w:b/>
          <w:bCs/>
        </w:rPr>
      </w:pPr>
      <w:proofErr w:type="spellStart"/>
      <w:r w:rsidRPr="00CD4558">
        <w:rPr>
          <w:b/>
          <w:bCs/>
        </w:rPr>
        <w:t>Charlson</w:t>
      </w:r>
      <w:proofErr w:type="spellEnd"/>
      <w:r w:rsidRPr="00CD4558">
        <w:rPr>
          <w:b/>
          <w:bCs/>
        </w:rPr>
        <w:t xml:space="preserve"> Comorbidity Score (CCS): </w:t>
      </w:r>
      <w:r w:rsidRPr="00CD4558">
        <w:rPr>
          <w:bCs/>
        </w:rPr>
        <w:t>scoring was derived using previously-published methodology</w:t>
      </w:r>
      <w:r w:rsidRPr="00CD4558">
        <w:rPr>
          <w:bCs/>
        </w:rPr>
        <w:fldChar w:fldCharType="begin"/>
      </w:r>
      <w:r w:rsidR="008B67B5" w:rsidRPr="00CD4558">
        <w:rPr>
          <w:bCs/>
        </w:rPr>
        <w:instrText xml:space="preserve"> ADDIN ZOTERO_ITEM CSL_CITATION {"citationID":"MAVgYTwK","properties":{"formattedCitation":"\\super 3\\nosupersub{}","plainCitation":"3","noteIndex":0},"citationItems":[{"id":13552,"uris":["http://zotero.org/users/5813034/items/R2NLX5PM"],"itemData":{"id":13552,"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CD4558">
        <w:rPr>
          <w:bCs/>
        </w:rPr>
        <w:fldChar w:fldCharType="separate"/>
      </w:r>
      <w:r w:rsidR="008B67B5" w:rsidRPr="00CD4558">
        <w:rPr>
          <w:rFonts w:cs="Times New Roman"/>
          <w:szCs w:val="24"/>
          <w:vertAlign w:val="superscript"/>
        </w:rPr>
        <w:t>3</w:t>
      </w:r>
      <w:r w:rsidRPr="00CD4558">
        <w:rPr>
          <w:bCs/>
        </w:rPr>
        <w:fldChar w:fldCharType="end"/>
      </w:r>
      <w:r w:rsidRPr="00CD4558">
        <w:rPr>
          <w:bCs/>
        </w:rPr>
        <w:t xml:space="preserve"> </w:t>
      </w:r>
    </w:p>
    <w:p w14:paraId="08F303D4" w14:textId="77777777" w:rsidR="00DE722C" w:rsidRPr="00CD4558" w:rsidRDefault="00DE722C" w:rsidP="00DE722C">
      <w:pPr>
        <w:pStyle w:val="ListParagraph"/>
        <w:spacing w:after="0" w:line="480" w:lineRule="auto"/>
        <w:ind w:left="1080"/>
        <w:jc w:val="both"/>
        <w:rPr>
          <w:b/>
          <w:bCs/>
        </w:rPr>
      </w:pPr>
    </w:p>
    <w:p w14:paraId="6DE681C7" w14:textId="19EC261C" w:rsidR="00DE722C" w:rsidRPr="00CD4558" w:rsidRDefault="00DE722C" w:rsidP="00DE722C">
      <w:pPr>
        <w:pStyle w:val="ListParagraph"/>
        <w:numPr>
          <w:ilvl w:val="0"/>
          <w:numId w:val="22"/>
        </w:numPr>
        <w:spacing w:after="0" w:line="480" w:lineRule="auto"/>
        <w:ind w:left="1077" w:hanging="357"/>
        <w:jc w:val="both"/>
        <w:rPr>
          <w:b/>
          <w:bCs/>
        </w:rPr>
      </w:pPr>
      <w:r w:rsidRPr="00CD4558">
        <w:rPr>
          <w:b/>
          <w:bCs/>
        </w:rPr>
        <w:t xml:space="preserve">Hospital Frailty Risk Score: </w:t>
      </w:r>
      <w:r w:rsidRPr="00CD4558">
        <w:rPr>
          <w:bCs/>
        </w:rPr>
        <w:t xml:space="preserve">the score </w:t>
      </w:r>
      <w:proofErr w:type="spellStart"/>
      <w:r w:rsidRPr="00CD4558">
        <w:rPr>
          <w:bCs/>
        </w:rPr>
        <w:t>wase</w:t>
      </w:r>
      <w:proofErr w:type="spellEnd"/>
      <w:r w:rsidRPr="00CD4558">
        <w:rPr>
          <w:bCs/>
        </w:rPr>
        <w:t xml:space="preserve"> assessed using HES data only, and only records with </w:t>
      </w:r>
      <w:proofErr w:type="spellStart"/>
      <w:r w:rsidRPr="00CD4558">
        <w:rPr>
          <w:bCs/>
          <w:i/>
        </w:rPr>
        <w:t>epistart</w:t>
      </w:r>
      <w:proofErr w:type="spellEnd"/>
      <w:r w:rsidRPr="00CD4558">
        <w:rPr>
          <w:bCs/>
        </w:rPr>
        <w:t xml:space="preserve"> in the 2 years preceding index date (following the published methodology);</w:t>
      </w:r>
      <w:r w:rsidRPr="00CD4558">
        <w:rPr>
          <w:bCs/>
        </w:rPr>
        <w:fldChar w:fldCharType="begin"/>
      </w:r>
      <w:r w:rsidR="008B67B5" w:rsidRPr="00CD4558">
        <w:rPr>
          <w:bCs/>
        </w:rPr>
        <w:instrText xml:space="preserve"> ADDIN ZOTERO_ITEM CSL_CITATION {"citationID":"FIkxg1na","properties":{"formattedCitation":"\\super 4\\nosupersub{}","plainCitation":"4","noteIndex":0},"citationItems":[{"id":13553,"uris":["http://zotero.org/users/5813034/items/YT8SWDN3"],"itemData":{"id":13553,"type":"article-journal","abstract":"BACKGROUND: Older people are increasing users of health care globally. We aimed to establish whether older people with characteristics of frailty and who are at risk of adverse health-care outcomes could be identified using routinely collected data.\n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INTERPRETATION: The Hospital Frailty Risk Score provides hospitals and health systems with a low-cost, systematic way to screen for frailty and identify a group of patients who are at greater risk of adverse outcomes and for whom a frailty-attuned approach might be useful.\nFUNDING: National Institute for Health Research.","container-title":"Lancet (London, England)","DOI":"10.1016/S0140-6736(18)30668-8","ISSN":"1474-547X","issue":"10132","journalAbbreviation":"Lancet","language":"eng","note":"PMID: 29706364\nPMCID: PMC5946808","page":"1775-1782","source":"PubMed","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Pr="00CD4558">
        <w:rPr>
          <w:bCs/>
        </w:rPr>
        <w:fldChar w:fldCharType="separate"/>
      </w:r>
      <w:r w:rsidR="008B67B5" w:rsidRPr="00CD4558">
        <w:rPr>
          <w:rFonts w:cs="Times New Roman"/>
          <w:szCs w:val="24"/>
          <w:vertAlign w:val="superscript"/>
        </w:rPr>
        <w:t>4</w:t>
      </w:r>
      <w:r w:rsidRPr="00CD4558">
        <w:rPr>
          <w:bCs/>
        </w:rPr>
        <w:fldChar w:fldCharType="end"/>
      </w:r>
      <w:r w:rsidRPr="00CD4558">
        <w:rPr>
          <w:bCs/>
        </w:rPr>
        <w:t xml:space="preserve"> scoring of each item will be based on the same paper. NB: although the score was developed and validated in a population of over 75 years, it will be assessed here in the entire HES cohorts regardless of age</w:t>
      </w:r>
    </w:p>
    <w:p w14:paraId="3F0D9E1D" w14:textId="77777777" w:rsidR="00DE722C" w:rsidRPr="00CD4558" w:rsidRDefault="00DE722C" w:rsidP="00DE722C">
      <w:pPr>
        <w:pStyle w:val="ListParagraph"/>
        <w:spacing w:after="0" w:line="480" w:lineRule="auto"/>
        <w:ind w:left="1080"/>
        <w:jc w:val="both"/>
        <w:rPr>
          <w:bCs/>
        </w:rPr>
      </w:pPr>
    </w:p>
    <w:p w14:paraId="08778AE4" w14:textId="5ACE28F4" w:rsidR="00DE722C" w:rsidRPr="00CD4558" w:rsidRDefault="00DE722C" w:rsidP="00DE722C">
      <w:pPr>
        <w:pStyle w:val="ListParagraph"/>
        <w:numPr>
          <w:ilvl w:val="0"/>
          <w:numId w:val="22"/>
        </w:numPr>
        <w:spacing w:after="0" w:line="480" w:lineRule="auto"/>
        <w:jc w:val="both"/>
        <w:rPr>
          <w:b/>
          <w:bCs/>
        </w:rPr>
      </w:pPr>
      <w:r w:rsidRPr="00CD4558">
        <w:rPr>
          <w:b/>
          <w:bCs/>
        </w:rPr>
        <w:t xml:space="preserve">Ethnicity: </w:t>
      </w:r>
      <w:r w:rsidRPr="00CD4558">
        <w:rPr>
          <w:bCs/>
        </w:rPr>
        <w:t>ethnicity was derived in line with methodology used in the main RECOVERY publications (</w:t>
      </w:r>
      <w:hyperlink r:id="rId8" w:history="1">
        <w:r w:rsidR="00177D52" w:rsidRPr="00CD4558">
          <w:rPr>
            <w:rStyle w:val="Hyperlink"/>
            <w:bCs/>
          </w:rPr>
          <w:t>http://www.recoverytrial.net/results</w:t>
        </w:r>
      </w:hyperlink>
      <w:r w:rsidRPr="00CD4558">
        <w:rPr>
          <w:bCs/>
        </w:rPr>
        <w:t xml:space="preserve">) and categorised according to the UK Department of Health categories </w:t>
      </w:r>
      <w:r w:rsidR="00177D52" w:rsidRPr="00CD4558">
        <w:rPr>
          <w:bCs/>
        </w:rPr>
        <w:t>(http</w:t>
      </w:r>
      <w:r w:rsidRPr="00CD4558">
        <w:rPr>
          <w:bCs/>
        </w:rPr>
        <w:t>://www.ethnicity-</w:t>
      </w:r>
      <w:r w:rsidRPr="00CD4558">
        <w:rPr>
          <w:bCs/>
        </w:rPr>
        <w:lastRenderedPageBreak/>
        <w:t xml:space="preserve">facts-figures.service.gov.uk/style-guide/ethnic-groups); in short, we used HES data only and selected the most frequent code in the ethnicity field. For comparisons of RECOVERY participants recruited in England versus other UK nations, we used all available data sources (which include HES and primary care data from the General Practice Extraction Service Data for Pandemic Planning and Research </w:t>
      </w:r>
      <w:r w:rsidR="0025668B" w:rsidRPr="00CD4558">
        <w:rPr>
          <w:bCs/>
        </w:rPr>
        <w:t>[</w:t>
      </w:r>
      <w:r w:rsidRPr="00CD4558">
        <w:rPr>
          <w:bCs/>
        </w:rPr>
        <w:t>GDPPR</w:t>
      </w:r>
      <w:r w:rsidR="0025668B" w:rsidRPr="00CD4558">
        <w:rPr>
          <w:bCs/>
        </w:rPr>
        <w:t>]</w:t>
      </w:r>
      <w:r w:rsidRPr="00CD4558">
        <w:rPr>
          <w:bCs/>
        </w:rPr>
        <w:t xml:space="preserve"> in England, and datasets similar to HES in Scotland and Wales; no linkage data was available for Northern Ireland). In GDPPR, we selected the most frequent ethnicity SNOMED code in the journals table was used where available; if not, the most frequent record in the </w:t>
      </w:r>
      <w:r w:rsidRPr="00CD4558">
        <w:rPr>
          <w:bCs/>
          <w:i/>
        </w:rPr>
        <w:t>ethnic</w:t>
      </w:r>
      <w:r w:rsidRPr="00CD4558">
        <w:rPr>
          <w:bCs/>
        </w:rPr>
        <w:t xml:space="preserve"> field in the patients table was used; for HES, the most frequent code in the ethnicity field was used as described above. All records were considered regardless of when they were recorded. If there was a tie, ethnic groups were prioritised in the following order (based on ascending recording frequency in the overall population): Mixed, Other, Black, Asian, </w:t>
      </w:r>
      <w:proofErr w:type="gramStart"/>
      <w:r w:rsidRPr="00CD4558">
        <w:rPr>
          <w:bCs/>
        </w:rPr>
        <w:t>White</w:t>
      </w:r>
      <w:proofErr w:type="gramEnd"/>
      <w:r w:rsidRPr="00CD4558">
        <w:rPr>
          <w:bCs/>
        </w:rPr>
        <w:t xml:space="preserve">. Where there was a discrepancy between the best estimate from GDPPR and HES, the GDPPR group was prioritised. </w:t>
      </w:r>
    </w:p>
    <w:p w14:paraId="6D1803D3" w14:textId="77777777" w:rsidR="00DE722C" w:rsidRPr="00CD4558" w:rsidRDefault="00DE722C" w:rsidP="00DE722C">
      <w:pPr>
        <w:spacing w:line="480" w:lineRule="auto"/>
        <w:rPr>
          <w:bCs/>
        </w:rPr>
        <w:sectPr w:rsidR="00DE722C" w:rsidRPr="00CD4558" w:rsidSect="00C06454">
          <w:pgSz w:w="11906" w:h="16838"/>
          <w:pgMar w:top="1418" w:right="1418" w:bottom="1418" w:left="1418" w:header="709" w:footer="709" w:gutter="0"/>
          <w:cols w:space="708"/>
          <w:docGrid w:linePitch="360"/>
        </w:sectPr>
      </w:pPr>
    </w:p>
    <w:p w14:paraId="4D579BEE" w14:textId="77777777" w:rsidR="00DE722C" w:rsidRPr="00CD4558" w:rsidRDefault="00DE722C" w:rsidP="00DE722C">
      <w:pPr>
        <w:pStyle w:val="ListParagraph"/>
        <w:numPr>
          <w:ilvl w:val="0"/>
          <w:numId w:val="19"/>
        </w:numPr>
        <w:spacing w:line="480" w:lineRule="auto"/>
        <w:jc w:val="both"/>
        <w:rPr>
          <w:b/>
          <w:bCs/>
        </w:rPr>
      </w:pPr>
      <w:proofErr w:type="spellStart"/>
      <w:r w:rsidRPr="00CD4558">
        <w:rPr>
          <w:b/>
          <w:bCs/>
        </w:rPr>
        <w:lastRenderedPageBreak/>
        <w:t>Codelist</w:t>
      </w:r>
      <w:proofErr w:type="spellEnd"/>
      <w:r w:rsidRPr="00CD4558">
        <w:rPr>
          <w:b/>
          <w:bCs/>
        </w:rPr>
        <w:t xml:space="preserve"> derivation</w:t>
      </w:r>
    </w:p>
    <w:p w14:paraId="3505D10E" w14:textId="7FDBF895" w:rsidR="00DE722C" w:rsidRPr="00CD4558" w:rsidRDefault="00DE722C" w:rsidP="00DE722C">
      <w:pPr>
        <w:spacing w:line="480" w:lineRule="auto"/>
        <w:jc w:val="both"/>
      </w:pPr>
      <w:r w:rsidRPr="00CD4558">
        <w:t xml:space="preserve">Where possible, we used publicly-available clinical </w:t>
      </w:r>
      <w:proofErr w:type="spellStart"/>
      <w:r w:rsidRPr="00CD4558">
        <w:t>codelists</w:t>
      </w:r>
      <w:proofErr w:type="spellEnd"/>
      <w:r w:rsidRPr="00CD4558">
        <w:t xml:space="preserve"> to derive baseline characteristics using ICD-10 codes. For the remaining characteristics, original </w:t>
      </w:r>
      <w:proofErr w:type="spellStart"/>
      <w:r w:rsidRPr="00CD4558">
        <w:t>codelists</w:t>
      </w:r>
      <w:proofErr w:type="spellEnd"/>
      <w:r w:rsidRPr="00CD4558">
        <w:t xml:space="preserve"> were generated by one clinician by manually searching the ICD-10 terminology and reviewed by a second clinician. ICD-10 </w:t>
      </w:r>
      <w:proofErr w:type="spellStart"/>
      <w:r w:rsidRPr="00CD4558">
        <w:t>codelists</w:t>
      </w:r>
      <w:proofErr w:type="spellEnd"/>
      <w:r w:rsidRPr="00CD4558">
        <w:t xml:space="preserve"> to derive CCS,</w:t>
      </w:r>
      <w:r w:rsidRPr="00CD4558">
        <w:fldChar w:fldCharType="begin"/>
      </w:r>
      <w:r w:rsidR="008B67B5" w:rsidRPr="00CD4558">
        <w:instrText xml:space="preserve"> ADDIN ZOTERO_ITEM CSL_CITATION {"citationID":"z9NwRkNC","properties":{"formattedCitation":"\\super 3\\nosupersub{}","plainCitation":"3","noteIndex":0},"citationItems":[{"id":13552,"uris":["http://zotero.org/users/5813034/items/R2NLX5PM"],"itemData":{"id":13552,"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CD4558">
        <w:fldChar w:fldCharType="separate"/>
      </w:r>
      <w:r w:rsidR="008B67B5" w:rsidRPr="00CD4558">
        <w:rPr>
          <w:rFonts w:cs="Times New Roman"/>
          <w:szCs w:val="24"/>
          <w:vertAlign w:val="superscript"/>
        </w:rPr>
        <w:t>3</w:t>
      </w:r>
      <w:r w:rsidRPr="00CD4558">
        <w:fldChar w:fldCharType="end"/>
      </w:r>
      <w:r w:rsidRPr="00CD4558">
        <w:t xml:space="preserve"> HFS,</w:t>
      </w:r>
      <w:r w:rsidRPr="00CD4558">
        <w:fldChar w:fldCharType="begin"/>
      </w:r>
      <w:r w:rsidR="008B67B5" w:rsidRPr="00CD4558">
        <w:instrText xml:space="preserve"> ADDIN ZOTERO_ITEM CSL_CITATION {"citationID":"SLq9iWBo","properties":{"formattedCitation":"\\super 4\\nosupersub{}","plainCitation":"4","noteIndex":0},"citationItems":[{"id":13553,"uris":["http://zotero.org/users/5813034/items/YT8SWDN3"],"itemData":{"id":13553,"type":"article-journal","abstract":"BACKGROUND: Older people are increasing users of health care globally. We aimed to establish whether older people with characteristics of frailty and who are at risk of adverse health-care outcomes could be identified using routinely collected data.\n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INTERPRETATION: The Hospital Frailty Risk Score provides hospitals and health systems with a low-cost, systematic way to screen for frailty and identify a group of patients who are at greater risk of adverse outcomes and for whom a frailty-attuned approach might be useful.\nFUNDING: National Institute for Health Research.","container-title":"Lancet (London, England)","DOI":"10.1016/S0140-6736(18)30668-8","ISSN":"1474-547X","issue":"10132","journalAbbreviation":"Lancet","language":"eng","note":"PMID: 29706364\nPMCID: PMC5946808","page":"1775-1782","source":"PubMed","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Pr="00CD4558">
        <w:fldChar w:fldCharType="separate"/>
      </w:r>
      <w:r w:rsidR="008B67B5" w:rsidRPr="00CD4558">
        <w:rPr>
          <w:rFonts w:cs="Times New Roman"/>
          <w:szCs w:val="24"/>
          <w:vertAlign w:val="superscript"/>
        </w:rPr>
        <w:t>4</w:t>
      </w:r>
      <w:r w:rsidRPr="00CD4558">
        <w:fldChar w:fldCharType="end"/>
      </w:r>
      <w:r w:rsidRPr="00CD4558">
        <w:t xml:space="preserve"> renal-replacement therapy,</w:t>
      </w:r>
      <w:r w:rsidR="008B67B5" w:rsidRPr="00CD4558">
        <w:fldChar w:fldCharType="begin"/>
      </w:r>
      <w:r w:rsidR="008B67B5" w:rsidRPr="00CD4558">
        <w:instrText xml:space="preserve"> ADDIN ZOTERO_ITEM CSL_CITATION {"citationID":"ddoFdPqa","properties":{"formattedCitation":"\\super 2\\nosupersub{}","plainCitation":"2","noteIndex":0},"citationItems":[{"id":2808,"uris":["http://zotero.org/users/5813034/items/B97VHVXK"],"itemData":{"id":2808,"type":"article-journal","container-title":"Kidney International","DOI":"10.1016/j.kint.2017.11.020","ISSN":"00852538","issue":"5","journalAbbreviation":"Kidney International","language":"en","page":"1165-1174","source":"DOI.org (Crossref)","title":"Declining comorbidity-adjusted mortality rates in English patients receiving maintenance renal replacement therapy","volume":"93","author":[{"family":"Storey","given":"Benjamin C."},{"family":"Staplin","given":"Natalie"},{"family":"Harper","given":"Charlie H."},{"family":"Haynes","given":"Richard"},{"family":"Winearls","given":"Christopher G."},{"family":"Goldacre","given":"Raph"},{"family":"Emberson","given":"Jonathan R."},{"family":"Goldacre","given":"Michael J."},{"family":"Baigent","given":"Colin"},{"family":"Landray","given":"Martin J."},{"family":"Herrington","given":"William G."}],"issued":{"date-parts":[["2018",5]]}}}],"schema":"https://github.com/citation-style-language/schema/raw/master/csl-citation.json"} </w:instrText>
      </w:r>
      <w:r w:rsidR="008B67B5" w:rsidRPr="00CD4558">
        <w:fldChar w:fldCharType="separate"/>
      </w:r>
      <w:r w:rsidR="008B67B5" w:rsidRPr="00CD4558">
        <w:rPr>
          <w:rFonts w:cs="Times New Roman"/>
          <w:szCs w:val="24"/>
          <w:vertAlign w:val="superscript"/>
        </w:rPr>
        <w:t>2</w:t>
      </w:r>
      <w:r w:rsidR="008B67B5" w:rsidRPr="00CD4558">
        <w:fldChar w:fldCharType="end"/>
      </w:r>
      <w:r w:rsidRPr="00CD4558">
        <w:t xml:space="preserve"> alcohol-attributable diseases,</w:t>
      </w:r>
      <w:r w:rsidRPr="00CD4558">
        <w:fldChar w:fldCharType="begin"/>
      </w:r>
      <w:r w:rsidR="008B67B5" w:rsidRPr="00CD4558">
        <w:instrText xml:space="preserve"> ADDIN ZOTERO_ITEM CSL_CITATION {"citationID":"EfFgWaYT","properties":{"formattedCitation":"\\super 5\\nosupersub{}","plainCitation":"5","noteIndex":0},"citationItems":[{"id":13696,"uris":["http://zotero.org/users/5813034/items/XBZFLY9J"],"itemData":{"id":13696,"type":"webpage","title":"Alcohol-Related ICD Codes","URL":"https://www.cdc.gov/alcohol/ardi/alcohol-related-icd-codes.html","author":[{"family":"Centers for Disease Control and Prevention","given":""}],"accessed":{"date-parts":[["2022",10,11]]},"issued":{"date-parts":[["2021",7,6]]}}}],"schema":"https://github.com/citation-style-language/schema/raw/master/csl-citation.json"} </w:instrText>
      </w:r>
      <w:r w:rsidRPr="00CD4558">
        <w:fldChar w:fldCharType="separate"/>
      </w:r>
      <w:r w:rsidR="008B67B5" w:rsidRPr="00CD4558">
        <w:rPr>
          <w:rFonts w:cs="Times New Roman"/>
          <w:szCs w:val="24"/>
          <w:vertAlign w:val="superscript"/>
        </w:rPr>
        <w:t>5</w:t>
      </w:r>
      <w:r w:rsidRPr="00CD4558">
        <w:fldChar w:fldCharType="end"/>
      </w:r>
      <w:r w:rsidRPr="00CD4558">
        <w:t xml:space="preserve"> diabetes,</w:t>
      </w:r>
      <w:r w:rsidRPr="00CD4558">
        <w:fldChar w:fldCharType="begin"/>
      </w:r>
      <w:r w:rsidR="008B67B5" w:rsidRPr="00CD4558">
        <w:instrText xml:space="preserve"> ADDIN ZOTERO_ITEM CSL_CITATION {"citationID":"kNE3Oo7M","properties":{"formattedCitation":"\\super 6\\nosupersub{}","plainCitation":"6","noteIndex":0},"citationItems":[{"id":13697,"uris":["http://zotero.org/users/5813034/items/GW65MMIT"],"itemData":{"id":13697,"type":"article-journal","container-title":"BMJ Open","DOI":"10.1136/bmjopen-2015-009952","ISSN":"2044-6055, 2044-6055","issue":"8","journalAbbreviation":"BMJ Open","language":"en","page":"e009952","source":"DOI.org (Crossref)","title":"Systematic review of validated case definitions for diabetes in ICD-9-coded and ICD-10-coded data in adult populations","volume":"6","author":[{"family":"Khokhar","given":"Bushra"},{"family":"Jette","given":"Nathalie"},{"family":"Metcalfe","given":"Amy"},{"family":"Cunningham","given":"Ceara Tess"},{"family":"Quan","given":"Hude"},{"family":"Kaplan","given":"Gilaad G"},{"family":"Butalia","given":"Sonia"},{"family":"Rabi","given":"Doreen"}],"issued":{"date-parts":[["2016",8]]}}}],"schema":"https://github.com/citation-style-language/schema/raw/master/csl-citation.json"} </w:instrText>
      </w:r>
      <w:r w:rsidRPr="00CD4558">
        <w:fldChar w:fldCharType="separate"/>
      </w:r>
      <w:r w:rsidR="008B67B5" w:rsidRPr="00CD4558">
        <w:rPr>
          <w:rFonts w:cs="Times New Roman"/>
          <w:szCs w:val="24"/>
          <w:vertAlign w:val="superscript"/>
        </w:rPr>
        <w:t>6</w:t>
      </w:r>
      <w:r w:rsidRPr="00CD4558">
        <w:fldChar w:fldCharType="end"/>
      </w:r>
      <w:r w:rsidRPr="00CD4558">
        <w:t xml:space="preserve"> severe mental illness,</w:t>
      </w:r>
      <w:r w:rsidRPr="00CD4558">
        <w:fldChar w:fldCharType="begin"/>
      </w:r>
      <w:r w:rsidR="008B67B5" w:rsidRPr="00CD4558">
        <w:instrText xml:space="preserve"> ADDIN ZOTERO_ITEM CSL_CITATION {"citationID":"JLcVgF9z","properties":{"formattedCitation":"\\super 7\\nosupersub{}","plainCitation":"7","noteIndex":0},"citationItems":[{"id":13699,"uris":["http://zotero.org/users/5813034/items/7PI9SN56"],"itemData":{"id":13699,"type":"webpage","title":"NHS Data Model and Dictionary - Severe Mental Illness","URL":"https://www.datadictionary.nhs.uk/Covid19PRA/Severe_Mental_Illness.html","author":[{"family":"NHS Digital","given":""}],"accessed":{"date-parts":[["2022",10,11]]},"issued":{"date-parts":[["2022",7,26]]}}}],"schema":"https://github.com/citation-style-language/schema/raw/master/csl-citation.json"} </w:instrText>
      </w:r>
      <w:r w:rsidRPr="00CD4558">
        <w:fldChar w:fldCharType="separate"/>
      </w:r>
      <w:r w:rsidR="008B67B5" w:rsidRPr="00CD4558">
        <w:rPr>
          <w:rFonts w:cs="Times New Roman"/>
          <w:szCs w:val="24"/>
          <w:vertAlign w:val="superscript"/>
        </w:rPr>
        <w:t>7</w:t>
      </w:r>
      <w:r w:rsidRPr="00CD4558">
        <w:fldChar w:fldCharType="end"/>
      </w:r>
      <w:r w:rsidRPr="00CD4558">
        <w:t xml:space="preserve"> and obesity</w:t>
      </w:r>
      <w:r w:rsidRPr="00CD4558">
        <w:fldChar w:fldCharType="begin"/>
      </w:r>
      <w:r w:rsidR="008B67B5" w:rsidRPr="00CD4558">
        <w:instrText xml:space="preserve"> ADDIN ZOTERO_ITEM CSL_CITATION {"citationID":"0fRMcs5W","properties":{"formattedCitation":"\\super 8\\nosupersub{}","plainCitation":"8","noteIndex":0},"citationItems":[{"id":13702,"uris":["http://zotero.org/users/5813034/items/YQZX9QVG"],"itemData":{"id":13702,"type":"article-journal","abstract":"PURPOSE: Health care databases may be a valuable source for epidemiological research in obesity, if diagnoses are valid. We examined the validity and completeness of International Classification of Diseases, 10th revision [ICD-10] diagnosis coding for overweight/obesity in Danish hospitals.\nPATIENTS AND METHODS: We linked data from the Danish National Patient Registry on patients with a hospital diagnosis code of overweight/obesity (ICD-10 code E66) with computerized height and weight measurements made during hospital contacts in the Central Denmark Region Clinical Information System. We computed the positive predictive value (PPV) of the IDC-10 diagnosis of overweight/obesity, using a documented body mass index (BMI) ≥25 kg/m2 as gold standard. We also examined the completeness of obesity/overweight diagnosis coding among all patients recorded with BMI ≥25 kg/m2.\nRESULTS: Of all 19,672 patients registered with a first diagnosis code of overweight/obesity in the National Patient Registry, 17,351 patients (88.2%) had any BMI measurement recorded in the Central Denmark Region Clinical Information System, and 17,240 patients (87.6%) had a BMI ≥25 kg/m2, yielding a PPV of 87.6% (95% CI: 87.2-88.1). The PPV was slightly higher for primary diagnosis codes of overweight/obesity: 94.1% (95% CI: 93.3-94.8) than for secondary diagnosis codes: 86.1% (95% CI: 85.6-86.6). The PPV increased with higher patient age: from 75.3% (95% CI: 73.8-76.9) in those aged 18-29 years to 94.7% (95% CI: 92.6-96.9) in patients aged 80 years and above. Completeness of obesity/overweight diagnosis coding among patients recorded with BMI ≥25 kg/m2 was only 10.9% (95% CI: 10.8-11.0).\nCONCLUSION: Our findings indicate a high validity of the ICD-10 code E66 for overweight/obesity when recorded; however, completeness of coding was low. Nonetheless, ICD-10 discharge codes may be a suitable source of data on overweight/obesity for epidemiological research.","container-title":"Clinical Epidemiology","DOI":"10.2147/CLEP.S214909","ISSN":"1179-1349","journalAbbreviation":"Clin Epidemiol","language":"eng","note":"PMID: 31572015\nPMCID: PMC6748036","page":"845-854","source":"PubMed","title":"Validity of ICD-10 diagnoses of overweight and obesity in Danish hospitals","volume":"11","author":[{"family":"Gribsholt","given":"Sigrid Bjerge"},{"family":"Pedersen","given":"Lars"},{"family":"Richelsen","given":"Bjørn"},{"family":"Thomsen","given":"Reimar Wernich"}],"issued":{"date-parts":[["2019"]]}}}],"schema":"https://github.com/citation-style-language/schema/raw/master/csl-citation.json"} </w:instrText>
      </w:r>
      <w:r w:rsidRPr="00CD4558">
        <w:fldChar w:fldCharType="separate"/>
      </w:r>
      <w:r w:rsidR="008B67B5" w:rsidRPr="00CD4558">
        <w:rPr>
          <w:rFonts w:cs="Times New Roman"/>
          <w:szCs w:val="24"/>
          <w:vertAlign w:val="superscript"/>
        </w:rPr>
        <w:t>8</w:t>
      </w:r>
      <w:r w:rsidRPr="00CD4558">
        <w:fldChar w:fldCharType="end"/>
      </w:r>
      <w:r w:rsidRPr="00CD4558">
        <w:t xml:space="preserve"> were taken from previously-published reports. Chronic heart disease was extracted with ICD-10 codes used to assign cardiac cause of death in the RECOVERY trial. Chronic liver disease was defined by merging </w:t>
      </w:r>
      <w:proofErr w:type="spellStart"/>
      <w:r w:rsidRPr="00CD4558">
        <w:t>codelists</w:t>
      </w:r>
      <w:proofErr w:type="spellEnd"/>
      <w:r w:rsidRPr="00CD4558">
        <w:t xml:space="preserve"> for mild and moderate-to-severe liver disease components of the </w:t>
      </w:r>
      <w:proofErr w:type="spellStart"/>
      <w:r w:rsidRPr="00CD4558">
        <w:t>Charlson</w:t>
      </w:r>
      <w:proofErr w:type="spellEnd"/>
      <w:r w:rsidRPr="00CD4558">
        <w:t xml:space="preserve"> score. The table below provides details on each HES-derived condition. All </w:t>
      </w:r>
      <w:proofErr w:type="spellStart"/>
      <w:r w:rsidRPr="00CD4558">
        <w:t>codelists</w:t>
      </w:r>
      <w:proofErr w:type="spellEnd"/>
      <w:r w:rsidRPr="00CD4558">
        <w:t xml:space="preserve"> used in this project are available for reus</w:t>
      </w:r>
      <w:r w:rsidR="00177D52" w:rsidRPr="00CD4558">
        <w:t>e and inspection at http</w:t>
      </w:r>
      <w:r w:rsidRPr="00CD4558">
        <w:t xml:space="preserve">://gitlab.ndph.ox.ac.uk/guilhermep/recovery-generalizability-representativeness/Tools. </w:t>
      </w:r>
    </w:p>
    <w:p w14:paraId="3B31C686" w14:textId="77777777" w:rsidR="00DE722C" w:rsidRPr="00CD4558" w:rsidRDefault="00DE722C" w:rsidP="00DE722C">
      <w:pPr>
        <w:spacing w:after="0" w:line="480" w:lineRule="auto"/>
        <w:jc w:val="center"/>
        <w:rPr>
          <w:b/>
        </w:rPr>
        <w:sectPr w:rsidR="00DE722C" w:rsidRPr="00CD4558" w:rsidSect="00C06454">
          <w:pgSz w:w="11906" w:h="16838"/>
          <w:pgMar w:top="1418" w:right="1418" w:bottom="1418" w:left="1418" w:header="709" w:footer="709" w:gutter="0"/>
          <w:cols w:space="708"/>
          <w:docGrid w:linePitch="360"/>
        </w:sectPr>
      </w:pPr>
    </w:p>
    <w:p w14:paraId="7F99E49B" w14:textId="77777777" w:rsidR="00DE722C" w:rsidRPr="00CD4558" w:rsidRDefault="00DE722C" w:rsidP="00DE722C">
      <w:pPr>
        <w:spacing w:after="0" w:line="480" w:lineRule="auto"/>
        <w:jc w:val="center"/>
        <w:rPr>
          <w:b/>
        </w:rPr>
      </w:pPr>
      <w:r w:rsidRPr="00CD4558">
        <w:rPr>
          <w:b/>
        </w:rPr>
        <w:lastRenderedPageBreak/>
        <w:t xml:space="preserve">Hospital Episode Statistics derivation methodology and </w:t>
      </w:r>
      <w:proofErr w:type="spellStart"/>
      <w:r w:rsidRPr="00CD4558">
        <w:rPr>
          <w:b/>
        </w:rPr>
        <w:t>codelists</w:t>
      </w:r>
      <w:proofErr w:type="spellEnd"/>
    </w:p>
    <w:p w14:paraId="4DE41E05" w14:textId="3205F614" w:rsidR="00DE722C" w:rsidRPr="00CD4558" w:rsidRDefault="00DE722C" w:rsidP="00DE722C">
      <w:pPr>
        <w:spacing w:after="0" w:line="480" w:lineRule="auto"/>
      </w:pPr>
      <w:r w:rsidRPr="00CD4558">
        <w:t xml:space="preserve">Note – the HES APC data dictionary is available at </w:t>
      </w:r>
      <w:hyperlink r:id="rId9" w:anchor="download-hes-data-dictionaries" w:history="1">
        <w:r w:rsidR="00177D52" w:rsidRPr="00CD4558">
          <w:rPr>
            <w:rStyle w:val="Hyperlink"/>
          </w:rPr>
          <w:t>http://digital.nhs.uk/data-and-information/data-tools-and-services/data-services/hospital-episode-statistics/hospital-episode-statistics-data-dictionary#download-hes-data-dictionaries</w:t>
        </w:r>
      </w:hyperlink>
    </w:p>
    <w:p w14:paraId="43608EA4" w14:textId="77777777" w:rsidR="00DE722C" w:rsidRPr="00CD4558" w:rsidRDefault="00DE722C" w:rsidP="00DE722C">
      <w:pPr>
        <w:spacing w:after="0" w:line="480" w:lineRule="auto"/>
      </w:pPr>
    </w:p>
    <w:tbl>
      <w:tblPr>
        <w:tblStyle w:val="TableGrid"/>
        <w:tblW w:w="14170" w:type="dxa"/>
        <w:tblLayout w:type="fixed"/>
        <w:tblLook w:val="04A0" w:firstRow="1" w:lastRow="0" w:firstColumn="1" w:lastColumn="0" w:noHBand="0" w:noVBand="1"/>
      </w:tblPr>
      <w:tblGrid>
        <w:gridCol w:w="2547"/>
        <w:gridCol w:w="1701"/>
        <w:gridCol w:w="3118"/>
        <w:gridCol w:w="2694"/>
        <w:gridCol w:w="1897"/>
        <w:gridCol w:w="2213"/>
      </w:tblGrid>
      <w:tr w:rsidR="00DE722C" w:rsidRPr="00CD4558" w14:paraId="7B6C54A5" w14:textId="77777777" w:rsidTr="00C06454">
        <w:trPr>
          <w:trHeight w:val="523"/>
        </w:trPr>
        <w:tc>
          <w:tcPr>
            <w:tcW w:w="2547" w:type="dxa"/>
            <w:vAlign w:val="center"/>
          </w:tcPr>
          <w:p w14:paraId="6A4D07D6" w14:textId="77777777" w:rsidR="00DE722C" w:rsidRPr="00CD4558" w:rsidRDefault="00DE722C" w:rsidP="00C06454">
            <w:pPr>
              <w:spacing w:line="480" w:lineRule="auto"/>
              <w:jc w:val="center"/>
              <w:rPr>
                <w:b/>
              </w:rPr>
            </w:pPr>
            <w:r w:rsidRPr="00CD4558">
              <w:rPr>
                <w:b/>
              </w:rPr>
              <w:t>Characteristic</w:t>
            </w:r>
          </w:p>
        </w:tc>
        <w:tc>
          <w:tcPr>
            <w:tcW w:w="1701" w:type="dxa"/>
            <w:vAlign w:val="center"/>
          </w:tcPr>
          <w:p w14:paraId="283289EA" w14:textId="77777777" w:rsidR="00DE722C" w:rsidRPr="00CD4558" w:rsidRDefault="00DE722C" w:rsidP="00C06454">
            <w:pPr>
              <w:spacing w:line="480" w:lineRule="auto"/>
              <w:jc w:val="center"/>
              <w:rPr>
                <w:b/>
              </w:rPr>
            </w:pPr>
            <w:r w:rsidRPr="00CD4558">
              <w:rPr>
                <w:b/>
              </w:rPr>
              <w:t>HES field</w:t>
            </w:r>
          </w:p>
        </w:tc>
        <w:tc>
          <w:tcPr>
            <w:tcW w:w="3118" w:type="dxa"/>
            <w:vAlign w:val="center"/>
          </w:tcPr>
          <w:p w14:paraId="35E1A270" w14:textId="77777777" w:rsidR="00DE722C" w:rsidRPr="00CD4558" w:rsidRDefault="00DE722C" w:rsidP="00C06454">
            <w:pPr>
              <w:spacing w:line="480" w:lineRule="auto"/>
              <w:jc w:val="center"/>
              <w:rPr>
                <w:b/>
              </w:rPr>
            </w:pPr>
            <w:r w:rsidRPr="00CD4558">
              <w:rPr>
                <w:b/>
              </w:rPr>
              <w:t>ICD-10 / OPCS-4 codes</w:t>
            </w:r>
          </w:p>
          <w:p w14:paraId="2C2160A8" w14:textId="77777777" w:rsidR="00DE722C" w:rsidRPr="00CD4558" w:rsidRDefault="00DE722C" w:rsidP="00C06454">
            <w:pPr>
              <w:spacing w:line="480" w:lineRule="auto"/>
              <w:jc w:val="center"/>
            </w:pPr>
            <w:r w:rsidRPr="00CD4558">
              <w:t>(NB: all codes are ICD-10 unless otherwise specified)</w:t>
            </w:r>
          </w:p>
        </w:tc>
        <w:tc>
          <w:tcPr>
            <w:tcW w:w="2694" w:type="dxa"/>
            <w:vAlign w:val="center"/>
          </w:tcPr>
          <w:p w14:paraId="1785C8D4" w14:textId="77777777" w:rsidR="00DE722C" w:rsidRPr="00CD4558" w:rsidRDefault="00DE722C" w:rsidP="00C06454">
            <w:pPr>
              <w:spacing w:line="480" w:lineRule="auto"/>
              <w:jc w:val="center"/>
              <w:rPr>
                <w:b/>
              </w:rPr>
            </w:pPr>
            <w:r w:rsidRPr="00CD4558">
              <w:rPr>
                <w:b/>
              </w:rPr>
              <w:t>Derivation rule</w:t>
            </w:r>
          </w:p>
        </w:tc>
        <w:tc>
          <w:tcPr>
            <w:tcW w:w="1897" w:type="dxa"/>
            <w:vAlign w:val="center"/>
          </w:tcPr>
          <w:p w14:paraId="02761E8C" w14:textId="77777777" w:rsidR="00DE722C" w:rsidRPr="00CD4558" w:rsidRDefault="00DE722C" w:rsidP="00C06454">
            <w:pPr>
              <w:spacing w:line="480" w:lineRule="auto"/>
              <w:jc w:val="center"/>
              <w:rPr>
                <w:b/>
              </w:rPr>
            </w:pPr>
            <w:r w:rsidRPr="00CD4558">
              <w:rPr>
                <w:b/>
              </w:rPr>
              <w:t>Notes</w:t>
            </w:r>
          </w:p>
        </w:tc>
        <w:tc>
          <w:tcPr>
            <w:tcW w:w="2213" w:type="dxa"/>
            <w:vAlign w:val="center"/>
          </w:tcPr>
          <w:p w14:paraId="087E96D0" w14:textId="77777777" w:rsidR="00DE722C" w:rsidRPr="00CD4558" w:rsidRDefault="00DE722C" w:rsidP="00C06454">
            <w:pPr>
              <w:spacing w:line="480" w:lineRule="auto"/>
              <w:jc w:val="center"/>
              <w:rPr>
                <w:b/>
              </w:rPr>
            </w:pPr>
            <w:r w:rsidRPr="00CD4558">
              <w:rPr>
                <w:b/>
              </w:rPr>
              <w:t>References</w:t>
            </w:r>
          </w:p>
        </w:tc>
      </w:tr>
      <w:tr w:rsidR="00DE722C" w:rsidRPr="00CD4558" w14:paraId="4A6DFF21" w14:textId="77777777" w:rsidTr="00C06454">
        <w:trPr>
          <w:trHeight w:val="255"/>
        </w:trPr>
        <w:tc>
          <w:tcPr>
            <w:tcW w:w="2547" w:type="dxa"/>
          </w:tcPr>
          <w:p w14:paraId="05F83FC9" w14:textId="77777777" w:rsidR="00DE722C" w:rsidRPr="00CD4558" w:rsidRDefault="00DE722C" w:rsidP="00C06454">
            <w:pPr>
              <w:spacing w:line="480" w:lineRule="auto"/>
            </w:pPr>
            <w:r w:rsidRPr="00CD4558">
              <w:t>Age</w:t>
            </w:r>
          </w:p>
        </w:tc>
        <w:tc>
          <w:tcPr>
            <w:tcW w:w="1701" w:type="dxa"/>
          </w:tcPr>
          <w:p w14:paraId="1FB3C455" w14:textId="77777777" w:rsidR="00DE722C" w:rsidRPr="00CD4558" w:rsidRDefault="00DE722C" w:rsidP="00C06454">
            <w:pPr>
              <w:spacing w:line="480" w:lineRule="auto"/>
            </w:pPr>
            <w:proofErr w:type="spellStart"/>
            <w:r w:rsidRPr="00CD4558">
              <w:t>admiage</w:t>
            </w:r>
            <w:proofErr w:type="spellEnd"/>
          </w:p>
        </w:tc>
        <w:tc>
          <w:tcPr>
            <w:tcW w:w="3118" w:type="dxa"/>
          </w:tcPr>
          <w:p w14:paraId="4E7FC134" w14:textId="77777777" w:rsidR="00DE722C" w:rsidRPr="00CD4558" w:rsidRDefault="00DE722C" w:rsidP="00C06454">
            <w:pPr>
              <w:spacing w:line="480" w:lineRule="auto"/>
            </w:pPr>
            <w:r w:rsidRPr="00CD4558">
              <w:t>N/A</w:t>
            </w:r>
          </w:p>
        </w:tc>
        <w:tc>
          <w:tcPr>
            <w:tcW w:w="2694" w:type="dxa"/>
          </w:tcPr>
          <w:p w14:paraId="1623B6F1" w14:textId="77777777" w:rsidR="00DE722C" w:rsidRPr="00CD4558" w:rsidRDefault="00DE722C" w:rsidP="00C06454">
            <w:pPr>
              <w:spacing w:line="480" w:lineRule="auto"/>
            </w:pPr>
            <w:r w:rsidRPr="00CD4558">
              <w:t>Value recorded in index spell</w:t>
            </w:r>
          </w:p>
        </w:tc>
        <w:tc>
          <w:tcPr>
            <w:tcW w:w="1897" w:type="dxa"/>
          </w:tcPr>
          <w:p w14:paraId="732E073A" w14:textId="77777777" w:rsidR="00DE722C" w:rsidRPr="00CD4558" w:rsidRDefault="00DE722C" w:rsidP="00C06454">
            <w:pPr>
              <w:spacing w:line="480" w:lineRule="auto"/>
            </w:pPr>
          </w:p>
        </w:tc>
        <w:tc>
          <w:tcPr>
            <w:tcW w:w="2213" w:type="dxa"/>
          </w:tcPr>
          <w:p w14:paraId="47D82771" w14:textId="77777777" w:rsidR="00DE722C" w:rsidRPr="00CD4558" w:rsidRDefault="00DE722C" w:rsidP="00C06454">
            <w:pPr>
              <w:spacing w:line="480" w:lineRule="auto"/>
            </w:pPr>
            <w:r w:rsidRPr="00CD4558">
              <w:t>HES APC data dictionary</w:t>
            </w:r>
          </w:p>
        </w:tc>
      </w:tr>
      <w:tr w:rsidR="00DE722C" w:rsidRPr="00CD4558" w14:paraId="5E550525" w14:textId="77777777" w:rsidTr="00C06454">
        <w:trPr>
          <w:trHeight w:val="255"/>
        </w:trPr>
        <w:tc>
          <w:tcPr>
            <w:tcW w:w="2547" w:type="dxa"/>
          </w:tcPr>
          <w:p w14:paraId="78E17019" w14:textId="77777777" w:rsidR="00DE722C" w:rsidRPr="00CD4558" w:rsidRDefault="00DE722C" w:rsidP="00C06454">
            <w:pPr>
              <w:spacing w:line="480" w:lineRule="auto"/>
            </w:pPr>
            <w:r w:rsidRPr="00CD4558">
              <w:t>Gender</w:t>
            </w:r>
          </w:p>
        </w:tc>
        <w:tc>
          <w:tcPr>
            <w:tcW w:w="1701" w:type="dxa"/>
          </w:tcPr>
          <w:p w14:paraId="7B966A7C" w14:textId="77777777" w:rsidR="00DE722C" w:rsidRPr="00CD4558" w:rsidRDefault="00DE722C" w:rsidP="00C06454">
            <w:pPr>
              <w:spacing w:line="480" w:lineRule="auto"/>
            </w:pPr>
            <w:r w:rsidRPr="00CD4558">
              <w:t>sex</w:t>
            </w:r>
          </w:p>
        </w:tc>
        <w:tc>
          <w:tcPr>
            <w:tcW w:w="3118" w:type="dxa"/>
          </w:tcPr>
          <w:p w14:paraId="54801D8B" w14:textId="77777777" w:rsidR="00DE722C" w:rsidRPr="00CD4558" w:rsidRDefault="00DE722C" w:rsidP="00C06454">
            <w:pPr>
              <w:spacing w:line="480" w:lineRule="auto"/>
            </w:pPr>
            <w:r w:rsidRPr="00CD4558">
              <w:t>N/A</w:t>
            </w:r>
          </w:p>
        </w:tc>
        <w:tc>
          <w:tcPr>
            <w:tcW w:w="2694" w:type="dxa"/>
          </w:tcPr>
          <w:p w14:paraId="51FA3922" w14:textId="77777777" w:rsidR="00DE722C" w:rsidRPr="00CD4558" w:rsidRDefault="00DE722C" w:rsidP="00C06454">
            <w:pPr>
              <w:spacing w:line="480" w:lineRule="auto"/>
            </w:pPr>
            <w:r w:rsidRPr="00CD4558">
              <w:t>Value recorded in index spell</w:t>
            </w:r>
          </w:p>
        </w:tc>
        <w:tc>
          <w:tcPr>
            <w:tcW w:w="1897" w:type="dxa"/>
          </w:tcPr>
          <w:p w14:paraId="076EACD0" w14:textId="77777777" w:rsidR="00DE722C" w:rsidRPr="00CD4558" w:rsidRDefault="00DE722C" w:rsidP="00C06454">
            <w:pPr>
              <w:spacing w:line="480" w:lineRule="auto"/>
            </w:pPr>
          </w:p>
        </w:tc>
        <w:tc>
          <w:tcPr>
            <w:tcW w:w="2213" w:type="dxa"/>
          </w:tcPr>
          <w:p w14:paraId="3BE86AC6" w14:textId="77777777" w:rsidR="00DE722C" w:rsidRPr="00CD4558" w:rsidRDefault="00DE722C" w:rsidP="00C06454">
            <w:pPr>
              <w:spacing w:line="480" w:lineRule="auto"/>
            </w:pPr>
            <w:r w:rsidRPr="00CD4558">
              <w:t>HES APC data dictionary</w:t>
            </w:r>
          </w:p>
        </w:tc>
      </w:tr>
      <w:tr w:rsidR="00DE722C" w:rsidRPr="00CD4558" w14:paraId="0DECA600" w14:textId="77777777" w:rsidTr="00C06454">
        <w:trPr>
          <w:trHeight w:val="255"/>
        </w:trPr>
        <w:tc>
          <w:tcPr>
            <w:tcW w:w="2547" w:type="dxa"/>
          </w:tcPr>
          <w:p w14:paraId="7EB346C3" w14:textId="77777777" w:rsidR="00DE722C" w:rsidRPr="00CD4558" w:rsidRDefault="00DE722C" w:rsidP="00C06454">
            <w:pPr>
              <w:spacing w:line="480" w:lineRule="auto"/>
            </w:pPr>
            <w:r w:rsidRPr="00CD4558">
              <w:t>Ethnicity</w:t>
            </w:r>
          </w:p>
        </w:tc>
        <w:tc>
          <w:tcPr>
            <w:tcW w:w="1701" w:type="dxa"/>
          </w:tcPr>
          <w:p w14:paraId="3EAE9D60" w14:textId="77777777" w:rsidR="00DE722C" w:rsidRPr="00CD4558" w:rsidRDefault="00DE722C" w:rsidP="00C06454">
            <w:pPr>
              <w:spacing w:line="480" w:lineRule="auto"/>
            </w:pPr>
            <w:r w:rsidRPr="00CD4558">
              <w:t>ethnos</w:t>
            </w:r>
          </w:p>
        </w:tc>
        <w:tc>
          <w:tcPr>
            <w:tcW w:w="3118" w:type="dxa"/>
          </w:tcPr>
          <w:p w14:paraId="4BD85380" w14:textId="77777777" w:rsidR="00DE722C" w:rsidRPr="00CD4558" w:rsidRDefault="00DE722C" w:rsidP="00C06454">
            <w:pPr>
              <w:spacing w:line="480" w:lineRule="auto"/>
            </w:pPr>
            <w:r w:rsidRPr="00CD4558">
              <w:t>N/A</w:t>
            </w:r>
          </w:p>
        </w:tc>
        <w:tc>
          <w:tcPr>
            <w:tcW w:w="2694" w:type="dxa"/>
          </w:tcPr>
          <w:p w14:paraId="4508375B" w14:textId="77777777" w:rsidR="00DE722C" w:rsidRPr="00CD4558" w:rsidRDefault="00DE722C" w:rsidP="00C06454">
            <w:pPr>
              <w:spacing w:line="480" w:lineRule="auto"/>
            </w:pPr>
            <w:r w:rsidRPr="00CD4558">
              <w:t>Value recorded in index spell</w:t>
            </w:r>
          </w:p>
        </w:tc>
        <w:tc>
          <w:tcPr>
            <w:tcW w:w="1897" w:type="dxa"/>
          </w:tcPr>
          <w:p w14:paraId="67408070" w14:textId="77777777" w:rsidR="00DE722C" w:rsidRPr="00CD4558" w:rsidRDefault="00DE722C" w:rsidP="00C06454">
            <w:pPr>
              <w:spacing w:line="480" w:lineRule="auto"/>
            </w:pPr>
          </w:p>
        </w:tc>
        <w:tc>
          <w:tcPr>
            <w:tcW w:w="2213" w:type="dxa"/>
          </w:tcPr>
          <w:p w14:paraId="308C357C" w14:textId="77777777" w:rsidR="00DE722C" w:rsidRPr="00CD4558" w:rsidRDefault="00DE722C" w:rsidP="00C06454">
            <w:pPr>
              <w:spacing w:line="480" w:lineRule="auto"/>
            </w:pPr>
            <w:r w:rsidRPr="00CD4558">
              <w:t>HES APC data dictionary</w:t>
            </w:r>
          </w:p>
        </w:tc>
      </w:tr>
      <w:tr w:rsidR="00DE722C" w:rsidRPr="00CD4558" w14:paraId="7AA37CD0" w14:textId="77777777" w:rsidTr="00C06454">
        <w:trPr>
          <w:trHeight w:val="255"/>
        </w:trPr>
        <w:tc>
          <w:tcPr>
            <w:tcW w:w="2547" w:type="dxa"/>
          </w:tcPr>
          <w:p w14:paraId="4AA8FA35" w14:textId="77777777" w:rsidR="00DE722C" w:rsidRPr="00CD4558" w:rsidRDefault="00DE722C" w:rsidP="00C06454">
            <w:pPr>
              <w:spacing w:line="480" w:lineRule="auto"/>
            </w:pPr>
            <w:r w:rsidRPr="00CD4558">
              <w:t>COVID-19 coding</w:t>
            </w:r>
          </w:p>
        </w:tc>
        <w:tc>
          <w:tcPr>
            <w:tcW w:w="1701" w:type="dxa"/>
          </w:tcPr>
          <w:p w14:paraId="4F93A389" w14:textId="77777777" w:rsidR="00DE722C" w:rsidRPr="00CD4558" w:rsidRDefault="00DE722C" w:rsidP="00C06454">
            <w:pPr>
              <w:spacing w:line="480" w:lineRule="auto"/>
            </w:pPr>
            <w:r w:rsidRPr="00CD4558">
              <w:t>diag_01 to diag_20 (any position)</w:t>
            </w:r>
          </w:p>
          <w:p w14:paraId="6DF5A844" w14:textId="77777777" w:rsidR="00DE722C" w:rsidRPr="00CD4558" w:rsidRDefault="00DE722C" w:rsidP="00C06454">
            <w:pPr>
              <w:spacing w:line="480" w:lineRule="auto"/>
            </w:pPr>
          </w:p>
        </w:tc>
        <w:tc>
          <w:tcPr>
            <w:tcW w:w="3118" w:type="dxa"/>
          </w:tcPr>
          <w:p w14:paraId="04452F52" w14:textId="77777777" w:rsidR="00DE722C" w:rsidRPr="00CD4558" w:rsidRDefault="00DE722C" w:rsidP="00C06454">
            <w:pPr>
              <w:spacing w:line="480" w:lineRule="auto"/>
            </w:pPr>
            <w:r w:rsidRPr="00CD4558">
              <w:lastRenderedPageBreak/>
              <w:t>U071, U072</w:t>
            </w:r>
          </w:p>
        </w:tc>
        <w:tc>
          <w:tcPr>
            <w:tcW w:w="2694" w:type="dxa"/>
          </w:tcPr>
          <w:p w14:paraId="6D34FE94" w14:textId="2BCE1D7D" w:rsidR="00DE722C" w:rsidRPr="00CD4558" w:rsidRDefault="00DE722C" w:rsidP="00C06454">
            <w:pPr>
              <w:spacing w:line="480" w:lineRule="auto"/>
            </w:pPr>
            <w:r w:rsidRPr="00CD4558">
              <w:t xml:space="preserve">If present in index spell (NB: the presence of these codes is used to </w:t>
            </w:r>
            <w:r w:rsidRPr="00CD4558">
              <w:lastRenderedPageBreak/>
              <w:t xml:space="preserve">define the national HES cohort; for the RECOVERY HES cohort </w:t>
            </w:r>
            <w:proofErr w:type="spellStart"/>
            <w:r w:rsidR="0044528B" w:rsidRPr="00CD4558">
              <w:t>f</w:t>
            </w:r>
            <w:r w:rsidRPr="00CD4558">
              <w:t>we</w:t>
            </w:r>
            <w:proofErr w:type="spellEnd"/>
            <w:r w:rsidRPr="00CD4558">
              <w:t xml:space="preserve"> have used  presence of a COVID-19 code, or else date of randomisation)</w:t>
            </w:r>
          </w:p>
        </w:tc>
        <w:tc>
          <w:tcPr>
            <w:tcW w:w="1897" w:type="dxa"/>
          </w:tcPr>
          <w:p w14:paraId="251770E6" w14:textId="77777777" w:rsidR="00DE722C" w:rsidRPr="00CD4558" w:rsidRDefault="00DE722C" w:rsidP="00C06454">
            <w:pPr>
              <w:spacing w:line="480" w:lineRule="auto"/>
            </w:pPr>
            <w:r w:rsidRPr="00CD4558">
              <w:lastRenderedPageBreak/>
              <w:t>WHO documentation</w:t>
            </w:r>
          </w:p>
        </w:tc>
        <w:tc>
          <w:tcPr>
            <w:tcW w:w="2213" w:type="dxa"/>
          </w:tcPr>
          <w:p w14:paraId="0F52E839" w14:textId="29BE2426" w:rsidR="00DE722C" w:rsidRPr="00CD4558" w:rsidRDefault="00835788" w:rsidP="00C06454">
            <w:pPr>
              <w:spacing w:line="480" w:lineRule="auto"/>
            </w:pPr>
            <w:hyperlink r:id="rId10" w:history="1">
              <w:r w:rsidR="00DE722C" w:rsidRPr="00CD4558">
                <w:rPr>
                  <w:rStyle w:val="Hyperlink"/>
                </w:rPr>
                <w:t>https://www.who.int/standards/classifications/classificati</w:t>
              </w:r>
              <w:r w:rsidR="00DE722C" w:rsidRPr="00CD4558">
                <w:rPr>
                  <w:rStyle w:val="Hyperlink"/>
                </w:rPr>
                <w:lastRenderedPageBreak/>
                <w:t>on-of-diseases/emergency-use-icd-codes-for-covid-19-disease-outbreak</w:t>
              </w:r>
            </w:hyperlink>
          </w:p>
        </w:tc>
      </w:tr>
      <w:tr w:rsidR="00DE722C" w:rsidRPr="00CD4558" w14:paraId="082A53B7" w14:textId="77777777" w:rsidTr="00C06454">
        <w:trPr>
          <w:trHeight w:val="267"/>
        </w:trPr>
        <w:tc>
          <w:tcPr>
            <w:tcW w:w="2547" w:type="dxa"/>
          </w:tcPr>
          <w:p w14:paraId="6CF83AE9" w14:textId="77777777" w:rsidR="00DE722C" w:rsidRPr="00CD4558" w:rsidRDefault="00DE722C" w:rsidP="00C06454">
            <w:pPr>
              <w:spacing w:line="480" w:lineRule="auto"/>
            </w:pPr>
            <w:r w:rsidRPr="00CD4558">
              <w:lastRenderedPageBreak/>
              <w:t>Index of multiple deprivation (score)</w:t>
            </w:r>
          </w:p>
        </w:tc>
        <w:tc>
          <w:tcPr>
            <w:tcW w:w="1701" w:type="dxa"/>
          </w:tcPr>
          <w:p w14:paraId="09F8E686" w14:textId="77777777" w:rsidR="00DE722C" w:rsidRPr="00CD4558" w:rsidRDefault="00DE722C" w:rsidP="00C06454">
            <w:pPr>
              <w:spacing w:line="480" w:lineRule="auto"/>
            </w:pPr>
            <w:r w:rsidRPr="00CD4558">
              <w:t>lsoa11</w:t>
            </w:r>
          </w:p>
          <w:p w14:paraId="2CB0491F" w14:textId="77777777" w:rsidR="00DE722C" w:rsidRPr="00CD4558" w:rsidRDefault="00DE722C" w:rsidP="00C06454">
            <w:pPr>
              <w:spacing w:line="480" w:lineRule="auto"/>
            </w:pPr>
          </w:p>
        </w:tc>
        <w:tc>
          <w:tcPr>
            <w:tcW w:w="3118" w:type="dxa"/>
          </w:tcPr>
          <w:p w14:paraId="01F1E4B6" w14:textId="77777777" w:rsidR="00DE722C" w:rsidRPr="00CD4558" w:rsidRDefault="00DE722C" w:rsidP="00C06454">
            <w:pPr>
              <w:spacing w:line="480" w:lineRule="auto"/>
            </w:pPr>
            <w:r w:rsidRPr="00CD4558">
              <w:t>N/A</w:t>
            </w:r>
          </w:p>
        </w:tc>
        <w:tc>
          <w:tcPr>
            <w:tcW w:w="2694" w:type="dxa"/>
          </w:tcPr>
          <w:p w14:paraId="37DFC14E" w14:textId="77777777" w:rsidR="00DE722C" w:rsidRPr="00CD4558" w:rsidRDefault="00DE722C" w:rsidP="00C06454">
            <w:pPr>
              <w:spacing w:line="480" w:lineRule="auto"/>
            </w:pPr>
            <w:r w:rsidRPr="00CD4558">
              <w:t>Value recorded in index spell</w:t>
            </w:r>
          </w:p>
          <w:p w14:paraId="1E07A71B" w14:textId="77777777" w:rsidR="00DE722C" w:rsidRPr="00CD4558" w:rsidRDefault="00DE722C" w:rsidP="00C06454">
            <w:pPr>
              <w:spacing w:line="480" w:lineRule="auto"/>
            </w:pPr>
          </w:p>
        </w:tc>
        <w:tc>
          <w:tcPr>
            <w:tcW w:w="1897" w:type="dxa"/>
            <w:vMerge w:val="restart"/>
          </w:tcPr>
          <w:p w14:paraId="26A27227" w14:textId="77777777" w:rsidR="00DE722C" w:rsidRPr="00CD4558" w:rsidRDefault="00DE722C" w:rsidP="00C06454">
            <w:pPr>
              <w:spacing w:line="480" w:lineRule="auto"/>
            </w:pPr>
            <w:r w:rsidRPr="00CD4558">
              <w:t xml:space="preserve">Derived from the lsoa11 (lower-super-output-area) field rather than IMD as IMD provided in HES at the moment refers to the </w:t>
            </w:r>
            <w:r w:rsidRPr="00CD4558">
              <w:lastRenderedPageBreak/>
              <w:t>2010 indices (most recent are 2019)</w:t>
            </w:r>
          </w:p>
        </w:tc>
        <w:tc>
          <w:tcPr>
            <w:tcW w:w="2213" w:type="dxa"/>
            <w:vMerge w:val="restart"/>
          </w:tcPr>
          <w:p w14:paraId="4102169D" w14:textId="77777777" w:rsidR="00DE722C" w:rsidRPr="00CD4558" w:rsidRDefault="00DE722C" w:rsidP="00C06454">
            <w:pPr>
              <w:spacing w:line="480" w:lineRule="auto"/>
            </w:pPr>
            <w:r w:rsidRPr="00CD4558">
              <w:lastRenderedPageBreak/>
              <w:t>https://www.gov.uk/government/statistics/english-indices-of-deprivation-2019</w:t>
            </w:r>
          </w:p>
        </w:tc>
      </w:tr>
      <w:tr w:rsidR="00DE722C" w:rsidRPr="00CD4558" w14:paraId="37279E72" w14:textId="77777777" w:rsidTr="00C06454">
        <w:trPr>
          <w:trHeight w:val="267"/>
        </w:trPr>
        <w:tc>
          <w:tcPr>
            <w:tcW w:w="2547" w:type="dxa"/>
          </w:tcPr>
          <w:p w14:paraId="5ADA3C51" w14:textId="77777777" w:rsidR="00DE722C" w:rsidRPr="00CD4558" w:rsidRDefault="00DE722C" w:rsidP="00C06454">
            <w:pPr>
              <w:spacing w:line="480" w:lineRule="auto"/>
            </w:pPr>
            <w:r w:rsidRPr="00CD4558">
              <w:t>Index of multiple deprivation (quintiles)</w:t>
            </w:r>
          </w:p>
        </w:tc>
        <w:tc>
          <w:tcPr>
            <w:tcW w:w="1701" w:type="dxa"/>
          </w:tcPr>
          <w:p w14:paraId="0148C90B" w14:textId="77777777" w:rsidR="00DE722C" w:rsidRPr="00CD4558" w:rsidRDefault="00DE722C" w:rsidP="00C06454">
            <w:pPr>
              <w:spacing w:line="480" w:lineRule="auto"/>
            </w:pPr>
            <w:r w:rsidRPr="00CD4558">
              <w:t>lsoa11</w:t>
            </w:r>
          </w:p>
          <w:p w14:paraId="605567C3" w14:textId="77777777" w:rsidR="00DE722C" w:rsidRPr="00CD4558" w:rsidRDefault="00DE722C" w:rsidP="00C06454">
            <w:pPr>
              <w:spacing w:line="480" w:lineRule="auto"/>
            </w:pPr>
          </w:p>
        </w:tc>
        <w:tc>
          <w:tcPr>
            <w:tcW w:w="3118" w:type="dxa"/>
          </w:tcPr>
          <w:p w14:paraId="477A8998" w14:textId="77777777" w:rsidR="00DE722C" w:rsidRPr="00CD4558" w:rsidRDefault="00DE722C" w:rsidP="00C06454">
            <w:pPr>
              <w:spacing w:line="480" w:lineRule="auto"/>
            </w:pPr>
            <w:r w:rsidRPr="00CD4558">
              <w:t>N/A</w:t>
            </w:r>
          </w:p>
        </w:tc>
        <w:tc>
          <w:tcPr>
            <w:tcW w:w="2694" w:type="dxa"/>
          </w:tcPr>
          <w:p w14:paraId="42FD64C9" w14:textId="77777777" w:rsidR="00DE722C" w:rsidRPr="00CD4558" w:rsidRDefault="00DE722C" w:rsidP="00C06454">
            <w:pPr>
              <w:spacing w:line="480" w:lineRule="auto"/>
            </w:pPr>
            <w:r w:rsidRPr="00CD4558">
              <w:t>Value recorded in index spell</w:t>
            </w:r>
          </w:p>
        </w:tc>
        <w:tc>
          <w:tcPr>
            <w:tcW w:w="1897" w:type="dxa"/>
            <w:vMerge/>
          </w:tcPr>
          <w:p w14:paraId="0E104153" w14:textId="77777777" w:rsidR="00DE722C" w:rsidRPr="00CD4558" w:rsidRDefault="00DE722C" w:rsidP="00C06454">
            <w:pPr>
              <w:spacing w:line="480" w:lineRule="auto"/>
            </w:pPr>
          </w:p>
        </w:tc>
        <w:tc>
          <w:tcPr>
            <w:tcW w:w="2213" w:type="dxa"/>
            <w:vMerge/>
          </w:tcPr>
          <w:p w14:paraId="20A6B983" w14:textId="77777777" w:rsidR="00DE722C" w:rsidRPr="00CD4558" w:rsidRDefault="00DE722C" w:rsidP="00C06454">
            <w:pPr>
              <w:spacing w:line="480" w:lineRule="auto"/>
            </w:pPr>
          </w:p>
        </w:tc>
      </w:tr>
      <w:tr w:rsidR="00DE722C" w:rsidRPr="00CD4558" w14:paraId="7B03B8B1" w14:textId="77777777" w:rsidTr="00C06454">
        <w:trPr>
          <w:trHeight w:val="255"/>
        </w:trPr>
        <w:tc>
          <w:tcPr>
            <w:tcW w:w="2547" w:type="dxa"/>
          </w:tcPr>
          <w:p w14:paraId="05F65CAD" w14:textId="77777777" w:rsidR="00DE722C" w:rsidRPr="00CD4558" w:rsidRDefault="00DE722C" w:rsidP="00C06454">
            <w:pPr>
              <w:spacing w:line="480" w:lineRule="auto"/>
            </w:pPr>
            <w:proofErr w:type="spellStart"/>
            <w:r w:rsidRPr="00CD4558">
              <w:t>Charlson</w:t>
            </w:r>
            <w:proofErr w:type="spellEnd"/>
            <w:r w:rsidRPr="00CD4558">
              <w:t xml:space="preserve"> score (aggregated)</w:t>
            </w:r>
          </w:p>
        </w:tc>
        <w:tc>
          <w:tcPr>
            <w:tcW w:w="1701" w:type="dxa"/>
            <w:vMerge w:val="restart"/>
          </w:tcPr>
          <w:p w14:paraId="574E037B" w14:textId="77777777" w:rsidR="00DE722C" w:rsidRPr="00CD4558" w:rsidRDefault="00DE722C" w:rsidP="00C06454">
            <w:pPr>
              <w:spacing w:line="480" w:lineRule="auto"/>
            </w:pPr>
            <w:r w:rsidRPr="00CD4558">
              <w:t xml:space="preserve">diag_01 to diag_20 </w:t>
            </w:r>
          </w:p>
          <w:p w14:paraId="66E86D15" w14:textId="77777777" w:rsidR="00DE722C" w:rsidRPr="00CD4558" w:rsidRDefault="00DE722C" w:rsidP="00C06454">
            <w:pPr>
              <w:spacing w:line="480" w:lineRule="auto"/>
            </w:pPr>
            <w:r w:rsidRPr="00CD4558">
              <w:t>(any position)</w:t>
            </w:r>
          </w:p>
          <w:p w14:paraId="7DADB1F1" w14:textId="77777777" w:rsidR="00DE722C" w:rsidRPr="00CD4558" w:rsidRDefault="00DE722C" w:rsidP="00C06454">
            <w:pPr>
              <w:spacing w:line="480" w:lineRule="auto"/>
            </w:pPr>
          </w:p>
        </w:tc>
        <w:tc>
          <w:tcPr>
            <w:tcW w:w="3118" w:type="dxa"/>
          </w:tcPr>
          <w:p w14:paraId="0B90594C" w14:textId="77777777" w:rsidR="00DE722C" w:rsidRPr="00CD4558" w:rsidRDefault="00DE722C" w:rsidP="00C06454">
            <w:pPr>
              <w:spacing w:line="480" w:lineRule="auto"/>
            </w:pPr>
            <w:r w:rsidRPr="00CD4558">
              <w:t>(see individual parameters)</w:t>
            </w:r>
          </w:p>
        </w:tc>
        <w:tc>
          <w:tcPr>
            <w:tcW w:w="2694" w:type="dxa"/>
            <w:vMerge w:val="restart"/>
          </w:tcPr>
          <w:p w14:paraId="3BBE7E12" w14:textId="77777777" w:rsidR="00DE722C" w:rsidRPr="00CD4558" w:rsidRDefault="00DE722C" w:rsidP="00C06454">
            <w:pPr>
              <w:spacing w:line="480" w:lineRule="auto"/>
            </w:pPr>
            <w:r w:rsidRPr="00CD4558">
              <w:t>Any record in the 5 years before index date (</w:t>
            </w:r>
            <w:proofErr w:type="spellStart"/>
            <w:r w:rsidRPr="00CD4558">
              <w:t>epistart</w:t>
            </w:r>
            <w:proofErr w:type="spellEnd"/>
            <w:r w:rsidRPr="00CD4558">
              <w:t xml:space="preserve"> of the index spell)</w:t>
            </w:r>
          </w:p>
        </w:tc>
        <w:tc>
          <w:tcPr>
            <w:tcW w:w="1897" w:type="dxa"/>
            <w:vMerge w:val="restart"/>
          </w:tcPr>
          <w:p w14:paraId="15F73AA1" w14:textId="77777777" w:rsidR="00DE722C" w:rsidRPr="00CD4558" w:rsidRDefault="00DE722C" w:rsidP="00C06454">
            <w:pPr>
              <w:spacing w:line="480" w:lineRule="auto"/>
            </w:pPr>
            <w:proofErr w:type="spellStart"/>
            <w:r w:rsidRPr="00CD4558">
              <w:t>Charlson</w:t>
            </w:r>
            <w:proofErr w:type="spellEnd"/>
            <w:r w:rsidRPr="00CD4558">
              <w:t xml:space="preserve"> score calculated from ICD-10 codes using published and validated methodology and </w:t>
            </w:r>
            <w:proofErr w:type="spellStart"/>
            <w:r w:rsidRPr="00CD4558">
              <w:t>codelists</w:t>
            </w:r>
            <w:proofErr w:type="spellEnd"/>
          </w:p>
        </w:tc>
        <w:tc>
          <w:tcPr>
            <w:tcW w:w="2213" w:type="dxa"/>
            <w:vMerge w:val="restart"/>
          </w:tcPr>
          <w:p w14:paraId="4890EDE8" w14:textId="77777777" w:rsidR="00DE722C" w:rsidRPr="00CD4558" w:rsidRDefault="00DE722C" w:rsidP="00C06454">
            <w:pPr>
              <w:spacing w:line="480" w:lineRule="auto"/>
            </w:pPr>
            <w:r w:rsidRPr="00CD4558">
              <w:t>10.1097/01.mlr.0000182534.19832.83</w:t>
            </w:r>
          </w:p>
        </w:tc>
      </w:tr>
      <w:tr w:rsidR="00DE722C" w:rsidRPr="00CD4558" w14:paraId="1488D6A6" w14:textId="77777777" w:rsidTr="00C06454">
        <w:trPr>
          <w:trHeight w:val="255"/>
        </w:trPr>
        <w:tc>
          <w:tcPr>
            <w:tcW w:w="2547" w:type="dxa"/>
          </w:tcPr>
          <w:p w14:paraId="58D14F37" w14:textId="77777777" w:rsidR="00DE722C" w:rsidRPr="00CD4558" w:rsidRDefault="00DE722C" w:rsidP="00C06454">
            <w:pPr>
              <w:spacing w:line="480" w:lineRule="auto"/>
            </w:pPr>
            <w:r w:rsidRPr="00CD4558">
              <w:t>Myocardial infarction (</w:t>
            </w:r>
            <w:proofErr w:type="spellStart"/>
            <w:r w:rsidRPr="00CD4558">
              <w:t>Charlson</w:t>
            </w:r>
            <w:proofErr w:type="spellEnd"/>
            <w:r w:rsidRPr="00CD4558">
              <w:t xml:space="preserve"> score)</w:t>
            </w:r>
          </w:p>
        </w:tc>
        <w:tc>
          <w:tcPr>
            <w:tcW w:w="1701" w:type="dxa"/>
            <w:vMerge/>
          </w:tcPr>
          <w:p w14:paraId="70D8E6FD" w14:textId="77777777" w:rsidR="00DE722C" w:rsidRPr="00CD4558" w:rsidRDefault="00DE722C" w:rsidP="00C06454">
            <w:pPr>
              <w:spacing w:line="480" w:lineRule="auto"/>
            </w:pPr>
          </w:p>
        </w:tc>
        <w:tc>
          <w:tcPr>
            <w:tcW w:w="3118" w:type="dxa"/>
          </w:tcPr>
          <w:p w14:paraId="4C227B55" w14:textId="77777777" w:rsidR="00DE722C" w:rsidRPr="00CD4558" w:rsidRDefault="00DE722C" w:rsidP="00C06454">
            <w:pPr>
              <w:spacing w:line="480" w:lineRule="auto"/>
            </w:pPr>
            <w:r w:rsidRPr="00CD4558">
              <w:t>I21, I22, I25.2</w:t>
            </w:r>
          </w:p>
        </w:tc>
        <w:tc>
          <w:tcPr>
            <w:tcW w:w="2694" w:type="dxa"/>
            <w:vMerge/>
          </w:tcPr>
          <w:p w14:paraId="61E25CCB" w14:textId="77777777" w:rsidR="00DE722C" w:rsidRPr="00CD4558" w:rsidRDefault="00DE722C" w:rsidP="00C06454">
            <w:pPr>
              <w:spacing w:line="480" w:lineRule="auto"/>
            </w:pPr>
          </w:p>
        </w:tc>
        <w:tc>
          <w:tcPr>
            <w:tcW w:w="1897" w:type="dxa"/>
            <w:vMerge/>
          </w:tcPr>
          <w:p w14:paraId="440ECDAF" w14:textId="77777777" w:rsidR="00DE722C" w:rsidRPr="00CD4558" w:rsidRDefault="00DE722C" w:rsidP="00C06454">
            <w:pPr>
              <w:spacing w:line="480" w:lineRule="auto"/>
            </w:pPr>
          </w:p>
        </w:tc>
        <w:tc>
          <w:tcPr>
            <w:tcW w:w="2213" w:type="dxa"/>
            <w:vMerge/>
          </w:tcPr>
          <w:p w14:paraId="06F588AC" w14:textId="77777777" w:rsidR="00DE722C" w:rsidRPr="00CD4558" w:rsidRDefault="00DE722C" w:rsidP="00C06454">
            <w:pPr>
              <w:spacing w:line="480" w:lineRule="auto"/>
            </w:pPr>
          </w:p>
        </w:tc>
      </w:tr>
      <w:tr w:rsidR="00DE722C" w:rsidRPr="00CD4558" w14:paraId="38982DEF" w14:textId="77777777" w:rsidTr="00C06454">
        <w:trPr>
          <w:trHeight w:val="255"/>
        </w:trPr>
        <w:tc>
          <w:tcPr>
            <w:tcW w:w="2547" w:type="dxa"/>
          </w:tcPr>
          <w:p w14:paraId="609F5F91" w14:textId="77777777" w:rsidR="00DE722C" w:rsidRPr="00CD4558" w:rsidRDefault="00DE722C" w:rsidP="00C06454">
            <w:pPr>
              <w:spacing w:line="480" w:lineRule="auto"/>
            </w:pPr>
            <w:r w:rsidRPr="00CD4558">
              <w:t>Congestive heart failure (</w:t>
            </w:r>
            <w:proofErr w:type="spellStart"/>
            <w:r w:rsidRPr="00CD4558">
              <w:t>Charlson</w:t>
            </w:r>
            <w:proofErr w:type="spellEnd"/>
            <w:r w:rsidRPr="00CD4558">
              <w:t xml:space="preserve"> score)</w:t>
            </w:r>
          </w:p>
        </w:tc>
        <w:tc>
          <w:tcPr>
            <w:tcW w:w="1701" w:type="dxa"/>
            <w:vMerge/>
          </w:tcPr>
          <w:p w14:paraId="5D221F88" w14:textId="77777777" w:rsidR="00DE722C" w:rsidRPr="00CD4558" w:rsidRDefault="00DE722C" w:rsidP="00C06454">
            <w:pPr>
              <w:spacing w:line="480" w:lineRule="auto"/>
            </w:pPr>
          </w:p>
        </w:tc>
        <w:tc>
          <w:tcPr>
            <w:tcW w:w="3118" w:type="dxa"/>
          </w:tcPr>
          <w:p w14:paraId="012086CB" w14:textId="77777777" w:rsidR="00DE722C" w:rsidRPr="00CD4558" w:rsidRDefault="00DE722C" w:rsidP="00C06454">
            <w:pPr>
              <w:spacing w:line="480" w:lineRule="auto"/>
              <w:rPr>
                <w:lang w:val="pt-PT"/>
              </w:rPr>
            </w:pPr>
            <w:r w:rsidRPr="00CD4558">
              <w:rPr>
                <w:lang w:val="pt-PT"/>
              </w:rPr>
              <w:t>I09.0, I11.0, I13.0, I13.2, I25.5, I42.0, I42.5, I42.6, I42.7, I42.8,</w:t>
            </w:r>
          </w:p>
          <w:p w14:paraId="57DFB9D0" w14:textId="77777777" w:rsidR="00DE722C" w:rsidRPr="00CD4558" w:rsidRDefault="00DE722C" w:rsidP="00C06454">
            <w:pPr>
              <w:spacing w:line="480" w:lineRule="auto"/>
              <w:rPr>
                <w:lang w:val="pt-PT"/>
              </w:rPr>
            </w:pPr>
            <w:r w:rsidRPr="00CD4558">
              <w:rPr>
                <w:lang w:val="pt-PT"/>
              </w:rPr>
              <w:t>I42.9, I43, I50, P29.0</w:t>
            </w:r>
          </w:p>
        </w:tc>
        <w:tc>
          <w:tcPr>
            <w:tcW w:w="2694" w:type="dxa"/>
            <w:vMerge/>
          </w:tcPr>
          <w:p w14:paraId="3CE856E0" w14:textId="77777777" w:rsidR="00DE722C" w:rsidRPr="00CD4558" w:rsidRDefault="00DE722C" w:rsidP="00C06454">
            <w:pPr>
              <w:spacing w:line="480" w:lineRule="auto"/>
              <w:rPr>
                <w:lang w:val="pt-PT"/>
              </w:rPr>
            </w:pPr>
          </w:p>
        </w:tc>
        <w:tc>
          <w:tcPr>
            <w:tcW w:w="1897" w:type="dxa"/>
            <w:vMerge/>
          </w:tcPr>
          <w:p w14:paraId="3859AD69" w14:textId="77777777" w:rsidR="00DE722C" w:rsidRPr="00CD4558" w:rsidRDefault="00DE722C" w:rsidP="00C06454">
            <w:pPr>
              <w:spacing w:line="480" w:lineRule="auto"/>
              <w:rPr>
                <w:lang w:val="pt-PT"/>
              </w:rPr>
            </w:pPr>
          </w:p>
        </w:tc>
        <w:tc>
          <w:tcPr>
            <w:tcW w:w="2213" w:type="dxa"/>
            <w:vMerge/>
          </w:tcPr>
          <w:p w14:paraId="635E6D69" w14:textId="77777777" w:rsidR="00DE722C" w:rsidRPr="00CD4558" w:rsidRDefault="00DE722C" w:rsidP="00C06454">
            <w:pPr>
              <w:spacing w:line="480" w:lineRule="auto"/>
              <w:rPr>
                <w:lang w:val="pt-PT"/>
              </w:rPr>
            </w:pPr>
          </w:p>
        </w:tc>
      </w:tr>
      <w:tr w:rsidR="00DE722C" w:rsidRPr="00CD4558" w14:paraId="71EF3F9B" w14:textId="77777777" w:rsidTr="00C06454">
        <w:trPr>
          <w:trHeight w:val="255"/>
        </w:trPr>
        <w:tc>
          <w:tcPr>
            <w:tcW w:w="2547" w:type="dxa"/>
          </w:tcPr>
          <w:p w14:paraId="41270D08" w14:textId="77777777" w:rsidR="00DE722C" w:rsidRPr="00CD4558" w:rsidRDefault="00DE722C" w:rsidP="00C06454">
            <w:pPr>
              <w:spacing w:line="480" w:lineRule="auto"/>
            </w:pPr>
            <w:r w:rsidRPr="00CD4558">
              <w:t>Peripheral vascular disease (</w:t>
            </w:r>
            <w:proofErr w:type="spellStart"/>
            <w:r w:rsidRPr="00CD4558">
              <w:t>Charlson</w:t>
            </w:r>
            <w:proofErr w:type="spellEnd"/>
            <w:r w:rsidRPr="00CD4558">
              <w:t xml:space="preserve"> score)</w:t>
            </w:r>
          </w:p>
        </w:tc>
        <w:tc>
          <w:tcPr>
            <w:tcW w:w="1701" w:type="dxa"/>
            <w:vMerge/>
          </w:tcPr>
          <w:p w14:paraId="122BB244" w14:textId="77777777" w:rsidR="00DE722C" w:rsidRPr="00CD4558" w:rsidRDefault="00DE722C" w:rsidP="00C06454">
            <w:pPr>
              <w:spacing w:line="480" w:lineRule="auto"/>
            </w:pPr>
          </w:p>
        </w:tc>
        <w:tc>
          <w:tcPr>
            <w:tcW w:w="3118" w:type="dxa"/>
          </w:tcPr>
          <w:p w14:paraId="3162A3AF" w14:textId="77777777" w:rsidR="00DE722C" w:rsidRPr="00CD4558" w:rsidRDefault="00DE722C" w:rsidP="00C06454">
            <w:pPr>
              <w:spacing w:line="480" w:lineRule="auto"/>
              <w:rPr>
                <w:lang w:val="pt-PT"/>
              </w:rPr>
            </w:pPr>
            <w:r w:rsidRPr="00CD4558">
              <w:rPr>
                <w:lang w:val="pt-PT"/>
              </w:rPr>
              <w:t>I70, I71, I73.1, I73.8, I73.9, I77.1, I79.0, I79.2, K55.1, K55.8,</w:t>
            </w:r>
          </w:p>
          <w:p w14:paraId="302E4744" w14:textId="77777777" w:rsidR="00DE722C" w:rsidRPr="00CD4558" w:rsidRDefault="00DE722C" w:rsidP="00C06454">
            <w:pPr>
              <w:spacing w:line="480" w:lineRule="auto"/>
              <w:rPr>
                <w:lang w:val="pt-PT"/>
              </w:rPr>
            </w:pPr>
            <w:r w:rsidRPr="00CD4558">
              <w:rPr>
                <w:lang w:val="pt-PT"/>
              </w:rPr>
              <w:t xml:space="preserve">K55.9, Z95.8, Z95.9 </w:t>
            </w:r>
          </w:p>
        </w:tc>
        <w:tc>
          <w:tcPr>
            <w:tcW w:w="2694" w:type="dxa"/>
            <w:vMerge/>
          </w:tcPr>
          <w:p w14:paraId="7A70DB9C" w14:textId="77777777" w:rsidR="00DE722C" w:rsidRPr="00CD4558" w:rsidRDefault="00DE722C" w:rsidP="00C06454">
            <w:pPr>
              <w:spacing w:line="480" w:lineRule="auto"/>
              <w:rPr>
                <w:lang w:val="pt-PT"/>
              </w:rPr>
            </w:pPr>
          </w:p>
        </w:tc>
        <w:tc>
          <w:tcPr>
            <w:tcW w:w="1897" w:type="dxa"/>
            <w:vMerge/>
          </w:tcPr>
          <w:p w14:paraId="56A5DCB1" w14:textId="77777777" w:rsidR="00DE722C" w:rsidRPr="00CD4558" w:rsidRDefault="00DE722C" w:rsidP="00C06454">
            <w:pPr>
              <w:spacing w:line="480" w:lineRule="auto"/>
              <w:rPr>
                <w:lang w:val="pt-PT"/>
              </w:rPr>
            </w:pPr>
          </w:p>
        </w:tc>
        <w:tc>
          <w:tcPr>
            <w:tcW w:w="2213" w:type="dxa"/>
            <w:vMerge/>
          </w:tcPr>
          <w:p w14:paraId="3410573B" w14:textId="77777777" w:rsidR="00DE722C" w:rsidRPr="00CD4558" w:rsidRDefault="00DE722C" w:rsidP="00C06454">
            <w:pPr>
              <w:spacing w:line="480" w:lineRule="auto"/>
              <w:rPr>
                <w:lang w:val="pt-PT"/>
              </w:rPr>
            </w:pPr>
          </w:p>
        </w:tc>
      </w:tr>
      <w:tr w:rsidR="00DE722C" w:rsidRPr="00CD4558" w14:paraId="053F0C8C" w14:textId="77777777" w:rsidTr="00C06454">
        <w:trPr>
          <w:trHeight w:val="255"/>
        </w:trPr>
        <w:tc>
          <w:tcPr>
            <w:tcW w:w="2547" w:type="dxa"/>
          </w:tcPr>
          <w:p w14:paraId="026820F6" w14:textId="77777777" w:rsidR="00DE722C" w:rsidRPr="00CD4558" w:rsidRDefault="00DE722C" w:rsidP="00C06454">
            <w:pPr>
              <w:spacing w:line="480" w:lineRule="auto"/>
            </w:pPr>
            <w:r w:rsidRPr="00CD4558">
              <w:lastRenderedPageBreak/>
              <w:t>Cerebrovascular disease (</w:t>
            </w:r>
            <w:proofErr w:type="spellStart"/>
            <w:r w:rsidRPr="00CD4558">
              <w:t>Charlson</w:t>
            </w:r>
            <w:proofErr w:type="spellEnd"/>
            <w:r w:rsidRPr="00CD4558">
              <w:t xml:space="preserve"> score)</w:t>
            </w:r>
          </w:p>
        </w:tc>
        <w:tc>
          <w:tcPr>
            <w:tcW w:w="1701" w:type="dxa"/>
            <w:vMerge/>
          </w:tcPr>
          <w:p w14:paraId="6FC53663" w14:textId="77777777" w:rsidR="00DE722C" w:rsidRPr="00CD4558" w:rsidRDefault="00DE722C" w:rsidP="00C06454">
            <w:pPr>
              <w:spacing w:line="480" w:lineRule="auto"/>
            </w:pPr>
          </w:p>
        </w:tc>
        <w:tc>
          <w:tcPr>
            <w:tcW w:w="3118" w:type="dxa"/>
          </w:tcPr>
          <w:p w14:paraId="7BC45692" w14:textId="77777777" w:rsidR="00DE722C" w:rsidRPr="00CD4558" w:rsidRDefault="00DE722C" w:rsidP="00C06454">
            <w:pPr>
              <w:spacing w:line="480" w:lineRule="auto"/>
            </w:pPr>
            <w:r w:rsidRPr="00CD4558">
              <w:t>G45</w:t>
            </w:r>
          </w:p>
        </w:tc>
        <w:tc>
          <w:tcPr>
            <w:tcW w:w="2694" w:type="dxa"/>
            <w:vMerge/>
          </w:tcPr>
          <w:p w14:paraId="363A1175" w14:textId="77777777" w:rsidR="00DE722C" w:rsidRPr="00CD4558" w:rsidRDefault="00DE722C" w:rsidP="00C06454">
            <w:pPr>
              <w:spacing w:line="480" w:lineRule="auto"/>
            </w:pPr>
          </w:p>
        </w:tc>
        <w:tc>
          <w:tcPr>
            <w:tcW w:w="1897" w:type="dxa"/>
            <w:vMerge/>
          </w:tcPr>
          <w:p w14:paraId="6CBC7710" w14:textId="77777777" w:rsidR="00DE722C" w:rsidRPr="00CD4558" w:rsidRDefault="00DE722C" w:rsidP="00C06454">
            <w:pPr>
              <w:spacing w:line="480" w:lineRule="auto"/>
            </w:pPr>
          </w:p>
        </w:tc>
        <w:tc>
          <w:tcPr>
            <w:tcW w:w="2213" w:type="dxa"/>
            <w:vMerge/>
          </w:tcPr>
          <w:p w14:paraId="15309E8C" w14:textId="77777777" w:rsidR="00DE722C" w:rsidRPr="00CD4558" w:rsidRDefault="00DE722C" w:rsidP="00C06454">
            <w:pPr>
              <w:spacing w:line="480" w:lineRule="auto"/>
            </w:pPr>
          </w:p>
        </w:tc>
      </w:tr>
      <w:tr w:rsidR="00DE722C" w:rsidRPr="00CD4558" w14:paraId="66E54139" w14:textId="77777777" w:rsidTr="00C06454">
        <w:trPr>
          <w:trHeight w:val="255"/>
        </w:trPr>
        <w:tc>
          <w:tcPr>
            <w:tcW w:w="2547" w:type="dxa"/>
          </w:tcPr>
          <w:p w14:paraId="5ED1065D" w14:textId="77777777" w:rsidR="00DE722C" w:rsidRPr="00CD4558" w:rsidRDefault="00DE722C" w:rsidP="00C06454">
            <w:pPr>
              <w:spacing w:line="480" w:lineRule="auto"/>
            </w:pPr>
            <w:r w:rsidRPr="00CD4558">
              <w:t>Chronic pulmonary disease (</w:t>
            </w:r>
            <w:proofErr w:type="spellStart"/>
            <w:r w:rsidRPr="00CD4558">
              <w:t>Charlson</w:t>
            </w:r>
            <w:proofErr w:type="spellEnd"/>
            <w:r w:rsidRPr="00CD4558">
              <w:t xml:space="preserve"> score)</w:t>
            </w:r>
          </w:p>
        </w:tc>
        <w:tc>
          <w:tcPr>
            <w:tcW w:w="1701" w:type="dxa"/>
            <w:vMerge/>
          </w:tcPr>
          <w:p w14:paraId="13EDFDC5" w14:textId="77777777" w:rsidR="00DE722C" w:rsidRPr="00CD4558" w:rsidRDefault="00DE722C" w:rsidP="00C06454">
            <w:pPr>
              <w:spacing w:line="480" w:lineRule="auto"/>
            </w:pPr>
          </w:p>
        </w:tc>
        <w:tc>
          <w:tcPr>
            <w:tcW w:w="3118" w:type="dxa"/>
          </w:tcPr>
          <w:p w14:paraId="2C2D3C32" w14:textId="77777777" w:rsidR="00DE722C" w:rsidRPr="00CD4558" w:rsidRDefault="00DE722C" w:rsidP="00C06454">
            <w:pPr>
              <w:spacing w:line="480" w:lineRule="auto"/>
              <w:rPr>
                <w:lang w:val="pt-PT"/>
              </w:rPr>
            </w:pPr>
            <w:r w:rsidRPr="00CD4558">
              <w:rPr>
                <w:lang w:val="pt-PT"/>
              </w:rPr>
              <w:t>I27.8, I27.9, J40, J41, J42, J43,</w:t>
            </w:r>
          </w:p>
          <w:p w14:paraId="5E6B0488" w14:textId="77777777" w:rsidR="00DE722C" w:rsidRPr="00CD4558" w:rsidRDefault="00DE722C" w:rsidP="00C06454">
            <w:pPr>
              <w:spacing w:line="480" w:lineRule="auto"/>
              <w:rPr>
                <w:lang w:val="pt-PT"/>
              </w:rPr>
            </w:pPr>
            <w:r w:rsidRPr="00CD4558">
              <w:rPr>
                <w:lang w:val="pt-PT"/>
              </w:rPr>
              <w:t xml:space="preserve">J44, J45, J46, J47, J60, J61, J62, </w:t>
            </w:r>
          </w:p>
          <w:p w14:paraId="4A99C25A" w14:textId="77777777" w:rsidR="00DE722C" w:rsidRPr="00CD4558" w:rsidRDefault="00DE722C" w:rsidP="00C06454">
            <w:pPr>
              <w:spacing w:line="480" w:lineRule="auto"/>
              <w:rPr>
                <w:lang w:val="pt-PT"/>
              </w:rPr>
            </w:pPr>
            <w:r w:rsidRPr="00CD4558">
              <w:rPr>
                <w:lang w:val="pt-PT"/>
              </w:rPr>
              <w:t>J63, J64, J65, J66, J67, J68.4, J70.1, J70.3</w:t>
            </w:r>
          </w:p>
        </w:tc>
        <w:tc>
          <w:tcPr>
            <w:tcW w:w="2694" w:type="dxa"/>
            <w:vMerge/>
          </w:tcPr>
          <w:p w14:paraId="07C1D496" w14:textId="77777777" w:rsidR="00DE722C" w:rsidRPr="00CD4558" w:rsidRDefault="00DE722C" w:rsidP="00C06454">
            <w:pPr>
              <w:spacing w:line="480" w:lineRule="auto"/>
              <w:rPr>
                <w:lang w:val="pt-PT"/>
              </w:rPr>
            </w:pPr>
          </w:p>
        </w:tc>
        <w:tc>
          <w:tcPr>
            <w:tcW w:w="1897" w:type="dxa"/>
            <w:vMerge/>
          </w:tcPr>
          <w:p w14:paraId="32052275" w14:textId="77777777" w:rsidR="00DE722C" w:rsidRPr="00CD4558" w:rsidRDefault="00DE722C" w:rsidP="00C06454">
            <w:pPr>
              <w:spacing w:line="480" w:lineRule="auto"/>
              <w:rPr>
                <w:lang w:val="pt-PT"/>
              </w:rPr>
            </w:pPr>
          </w:p>
        </w:tc>
        <w:tc>
          <w:tcPr>
            <w:tcW w:w="2213" w:type="dxa"/>
            <w:vMerge/>
          </w:tcPr>
          <w:p w14:paraId="0A07C38A" w14:textId="77777777" w:rsidR="00DE722C" w:rsidRPr="00CD4558" w:rsidRDefault="00DE722C" w:rsidP="00C06454">
            <w:pPr>
              <w:spacing w:line="480" w:lineRule="auto"/>
              <w:rPr>
                <w:lang w:val="pt-PT"/>
              </w:rPr>
            </w:pPr>
          </w:p>
        </w:tc>
      </w:tr>
      <w:tr w:rsidR="00DE722C" w:rsidRPr="00CD4558" w14:paraId="0940A45D" w14:textId="77777777" w:rsidTr="00C06454">
        <w:trPr>
          <w:trHeight w:val="255"/>
        </w:trPr>
        <w:tc>
          <w:tcPr>
            <w:tcW w:w="2547" w:type="dxa"/>
          </w:tcPr>
          <w:p w14:paraId="04041B7A" w14:textId="77777777" w:rsidR="00DE722C" w:rsidRPr="00CD4558" w:rsidRDefault="00DE722C" w:rsidP="00C06454">
            <w:pPr>
              <w:spacing w:line="480" w:lineRule="auto"/>
            </w:pPr>
            <w:r w:rsidRPr="00CD4558">
              <w:t>Rheumatic disease (</w:t>
            </w:r>
            <w:proofErr w:type="spellStart"/>
            <w:r w:rsidRPr="00CD4558">
              <w:t>Charlson</w:t>
            </w:r>
            <w:proofErr w:type="spellEnd"/>
            <w:r w:rsidRPr="00CD4558">
              <w:t xml:space="preserve"> score)</w:t>
            </w:r>
          </w:p>
        </w:tc>
        <w:tc>
          <w:tcPr>
            <w:tcW w:w="1701" w:type="dxa"/>
            <w:vMerge/>
          </w:tcPr>
          <w:p w14:paraId="2C9EBCC9" w14:textId="77777777" w:rsidR="00DE722C" w:rsidRPr="00CD4558" w:rsidRDefault="00DE722C" w:rsidP="00C06454">
            <w:pPr>
              <w:spacing w:line="480" w:lineRule="auto"/>
            </w:pPr>
          </w:p>
        </w:tc>
        <w:tc>
          <w:tcPr>
            <w:tcW w:w="3118" w:type="dxa"/>
          </w:tcPr>
          <w:p w14:paraId="60BD3DF7" w14:textId="77777777" w:rsidR="00DE722C" w:rsidRPr="00CD4558" w:rsidRDefault="00DE722C" w:rsidP="00C06454">
            <w:pPr>
              <w:spacing w:line="480" w:lineRule="auto"/>
            </w:pPr>
            <w:r w:rsidRPr="00CD4558">
              <w:t>M05, M06, M31.5, M32, M33, M34, M35.1, M35.3, M36.0</w:t>
            </w:r>
          </w:p>
        </w:tc>
        <w:tc>
          <w:tcPr>
            <w:tcW w:w="2694" w:type="dxa"/>
            <w:vMerge/>
          </w:tcPr>
          <w:p w14:paraId="56FF097E" w14:textId="77777777" w:rsidR="00DE722C" w:rsidRPr="00CD4558" w:rsidRDefault="00DE722C" w:rsidP="00C06454">
            <w:pPr>
              <w:spacing w:line="480" w:lineRule="auto"/>
            </w:pPr>
          </w:p>
        </w:tc>
        <w:tc>
          <w:tcPr>
            <w:tcW w:w="1897" w:type="dxa"/>
            <w:vMerge/>
          </w:tcPr>
          <w:p w14:paraId="111BFBAC" w14:textId="77777777" w:rsidR="00DE722C" w:rsidRPr="00CD4558" w:rsidRDefault="00DE722C" w:rsidP="00C06454">
            <w:pPr>
              <w:spacing w:line="480" w:lineRule="auto"/>
            </w:pPr>
          </w:p>
        </w:tc>
        <w:tc>
          <w:tcPr>
            <w:tcW w:w="2213" w:type="dxa"/>
            <w:vMerge/>
          </w:tcPr>
          <w:p w14:paraId="7992A13D" w14:textId="77777777" w:rsidR="00DE722C" w:rsidRPr="00CD4558" w:rsidRDefault="00DE722C" w:rsidP="00C06454">
            <w:pPr>
              <w:spacing w:line="480" w:lineRule="auto"/>
            </w:pPr>
          </w:p>
        </w:tc>
      </w:tr>
      <w:tr w:rsidR="00DE722C" w:rsidRPr="00CD4558" w14:paraId="3DBF4CC0" w14:textId="77777777" w:rsidTr="00C06454">
        <w:trPr>
          <w:trHeight w:val="255"/>
        </w:trPr>
        <w:tc>
          <w:tcPr>
            <w:tcW w:w="2547" w:type="dxa"/>
          </w:tcPr>
          <w:p w14:paraId="0FEE395D" w14:textId="77777777" w:rsidR="00DE722C" w:rsidRPr="00CD4558" w:rsidRDefault="00DE722C" w:rsidP="00C06454">
            <w:pPr>
              <w:spacing w:line="480" w:lineRule="auto"/>
            </w:pPr>
            <w:r w:rsidRPr="00CD4558">
              <w:t>Dementia (</w:t>
            </w:r>
            <w:proofErr w:type="spellStart"/>
            <w:r w:rsidRPr="00CD4558">
              <w:t>Charlson</w:t>
            </w:r>
            <w:proofErr w:type="spellEnd"/>
            <w:r w:rsidRPr="00CD4558">
              <w:t xml:space="preserve"> score)</w:t>
            </w:r>
          </w:p>
        </w:tc>
        <w:tc>
          <w:tcPr>
            <w:tcW w:w="1701" w:type="dxa"/>
            <w:vMerge/>
          </w:tcPr>
          <w:p w14:paraId="411B5364" w14:textId="77777777" w:rsidR="00DE722C" w:rsidRPr="00CD4558" w:rsidRDefault="00DE722C" w:rsidP="00C06454">
            <w:pPr>
              <w:spacing w:line="480" w:lineRule="auto"/>
            </w:pPr>
          </w:p>
        </w:tc>
        <w:tc>
          <w:tcPr>
            <w:tcW w:w="3118" w:type="dxa"/>
          </w:tcPr>
          <w:p w14:paraId="505AFC6B" w14:textId="77777777" w:rsidR="00DE722C" w:rsidRPr="00CD4558" w:rsidRDefault="00DE722C" w:rsidP="00C06454">
            <w:pPr>
              <w:spacing w:line="480" w:lineRule="auto"/>
            </w:pPr>
            <w:r w:rsidRPr="00CD4558">
              <w:t>F00, F01, F02, F03, F05.1, G30,</w:t>
            </w:r>
          </w:p>
          <w:p w14:paraId="4D926D96" w14:textId="77777777" w:rsidR="00DE722C" w:rsidRPr="00CD4558" w:rsidRDefault="00DE722C" w:rsidP="00C06454">
            <w:pPr>
              <w:spacing w:line="480" w:lineRule="auto"/>
            </w:pPr>
            <w:r w:rsidRPr="00CD4558">
              <w:t>G31.1</w:t>
            </w:r>
          </w:p>
        </w:tc>
        <w:tc>
          <w:tcPr>
            <w:tcW w:w="2694" w:type="dxa"/>
            <w:vMerge/>
          </w:tcPr>
          <w:p w14:paraId="0582EFBC" w14:textId="77777777" w:rsidR="00DE722C" w:rsidRPr="00CD4558" w:rsidRDefault="00DE722C" w:rsidP="00C06454">
            <w:pPr>
              <w:spacing w:line="480" w:lineRule="auto"/>
            </w:pPr>
          </w:p>
        </w:tc>
        <w:tc>
          <w:tcPr>
            <w:tcW w:w="1897" w:type="dxa"/>
            <w:vMerge/>
          </w:tcPr>
          <w:p w14:paraId="0B33A36A" w14:textId="77777777" w:rsidR="00DE722C" w:rsidRPr="00CD4558" w:rsidRDefault="00DE722C" w:rsidP="00C06454">
            <w:pPr>
              <w:spacing w:line="480" w:lineRule="auto"/>
            </w:pPr>
          </w:p>
        </w:tc>
        <w:tc>
          <w:tcPr>
            <w:tcW w:w="2213" w:type="dxa"/>
            <w:vMerge/>
          </w:tcPr>
          <w:p w14:paraId="5710E21D" w14:textId="77777777" w:rsidR="00DE722C" w:rsidRPr="00CD4558" w:rsidRDefault="00DE722C" w:rsidP="00C06454">
            <w:pPr>
              <w:spacing w:line="480" w:lineRule="auto"/>
            </w:pPr>
          </w:p>
        </w:tc>
      </w:tr>
      <w:tr w:rsidR="00DE722C" w:rsidRPr="00CD4558" w14:paraId="0B3598EF" w14:textId="77777777" w:rsidTr="00C06454">
        <w:trPr>
          <w:trHeight w:val="255"/>
        </w:trPr>
        <w:tc>
          <w:tcPr>
            <w:tcW w:w="2547" w:type="dxa"/>
          </w:tcPr>
          <w:p w14:paraId="6EF02FE6" w14:textId="77777777" w:rsidR="00DE722C" w:rsidRPr="00CD4558" w:rsidRDefault="00DE722C" w:rsidP="00C06454">
            <w:pPr>
              <w:spacing w:line="480" w:lineRule="auto"/>
            </w:pPr>
            <w:r w:rsidRPr="00CD4558">
              <w:lastRenderedPageBreak/>
              <w:t>Peptic ulcer disease (</w:t>
            </w:r>
            <w:proofErr w:type="spellStart"/>
            <w:r w:rsidRPr="00CD4558">
              <w:t>Charlson</w:t>
            </w:r>
            <w:proofErr w:type="spellEnd"/>
            <w:r w:rsidRPr="00CD4558">
              <w:t xml:space="preserve"> score)</w:t>
            </w:r>
          </w:p>
        </w:tc>
        <w:tc>
          <w:tcPr>
            <w:tcW w:w="1701" w:type="dxa"/>
            <w:vMerge/>
          </w:tcPr>
          <w:p w14:paraId="0F6A75B5" w14:textId="77777777" w:rsidR="00DE722C" w:rsidRPr="00CD4558" w:rsidRDefault="00DE722C" w:rsidP="00C06454">
            <w:pPr>
              <w:spacing w:line="480" w:lineRule="auto"/>
            </w:pPr>
          </w:p>
        </w:tc>
        <w:tc>
          <w:tcPr>
            <w:tcW w:w="3118" w:type="dxa"/>
          </w:tcPr>
          <w:p w14:paraId="02324AA5" w14:textId="77777777" w:rsidR="00DE722C" w:rsidRPr="00CD4558" w:rsidRDefault="00DE722C" w:rsidP="00C06454">
            <w:pPr>
              <w:spacing w:line="480" w:lineRule="auto"/>
            </w:pPr>
            <w:r w:rsidRPr="00CD4558">
              <w:t>K25, K26, K27, K28</w:t>
            </w:r>
          </w:p>
        </w:tc>
        <w:tc>
          <w:tcPr>
            <w:tcW w:w="2694" w:type="dxa"/>
            <w:vMerge/>
          </w:tcPr>
          <w:p w14:paraId="5E663DA8" w14:textId="77777777" w:rsidR="00DE722C" w:rsidRPr="00CD4558" w:rsidRDefault="00DE722C" w:rsidP="00C06454">
            <w:pPr>
              <w:spacing w:line="480" w:lineRule="auto"/>
            </w:pPr>
          </w:p>
        </w:tc>
        <w:tc>
          <w:tcPr>
            <w:tcW w:w="1897" w:type="dxa"/>
            <w:vMerge/>
          </w:tcPr>
          <w:p w14:paraId="13584C33" w14:textId="77777777" w:rsidR="00DE722C" w:rsidRPr="00CD4558" w:rsidRDefault="00DE722C" w:rsidP="00C06454">
            <w:pPr>
              <w:spacing w:line="480" w:lineRule="auto"/>
            </w:pPr>
          </w:p>
        </w:tc>
        <w:tc>
          <w:tcPr>
            <w:tcW w:w="2213" w:type="dxa"/>
            <w:vMerge/>
          </w:tcPr>
          <w:p w14:paraId="3D6FF5CD" w14:textId="77777777" w:rsidR="00DE722C" w:rsidRPr="00CD4558" w:rsidRDefault="00DE722C" w:rsidP="00C06454">
            <w:pPr>
              <w:spacing w:line="480" w:lineRule="auto"/>
            </w:pPr>
          </w:p>
        </w:tc>
      </w:tr>
      <w:tr w:rsidR="00DE722C" w:rsidRPr="00CD4558" w14:paraId="60F9ED4D" w14:textId="77777777" w:rsidTr="00C06454">
        <w:trPr>
          <w:trHeight w:val="255"/>
        </w:trPr>
        <w:tc>
          <w:tcPr>
            <w:tcW w:w="2547" w:type="dxa"/>
          </w:tcPr>
          <w:p w14:paraId="2238CC09" w14:textId="77777777" w:rsidR="00DE722C" w:rsidRPr="00CD4558" w:rsidRDefault="00DE722C" w:rsidP="00C06454">
            <w:pPr>
              <w:spacing w:line="480" w:lineRule="auto"/>
            </w:pPr>
            <w:r w:rsidRPr="00CD4558">
              <w:t>Liver disease, mild (</w:t>
            </w:r>
            <w:proofErr w:type="spellStart"/>
            <w:r w:rsidRPr="00CD4558">
              <w:t>Charlson</w:t>
            </w:r>
            <w:proofErr w:type="spellEnd"/>
            <w:r w:rsidRPr="00CD4558">
              <w:t xml:space="preserve"> score)</w:t>
            </w:r>
          </w:p>
        </w:tc>
        <w:tc>
          <w:tcPr>
            <w:tcW w:w="1701" w:type="dxa"/>
            <w:vMerge/>
          </w:tcPr>
          <w:p w14:paraId="77F84C7C" w14:textId="77777777" w:rsidR="00DE722C" w:rsidRPr="00CD4558" w:rsidRDefault="00DE722C" w:rsidP="00C06454">
            <w:pPr>
              <w:spacing w:line="480" w:lineRule="auto"/>
            </w:pPr>
          </w:p>
        </w:tc>
        <w:tc>
          <w:tcPr>
            <w:tcW w:w="3118" w:type="dxa"/>
          </w:tcPr>
          <w:p w14:paraId="0B9B1B60" w14:textId="77777777" w:rsidR="00DE722C" w:rsidRPr="00CD4558" w:rsidRDefault="00DE722C" w:rsidP="00C06454">
            <w:pPr>
              <w:spacing w:line="480" w:lineRule="auto"/>
            </w:pPr>
            <w:r w:rsidRPr="00CD4558">
              <w:t>B18, K70.0, K70.1, K70.2, K70.3, K70.9, K71.3, K71.4, K71.5, K71.7, K73, K74, K76.0, K76.2,</w:t>
            </w:r>
          </w:p>
          <w:p w14:paraId="5875DBC2" w14:textId="77777777" w:rsidR="00DE722C" w:rsidRPr="00CD4558" w:rsidRDefault="00DE722C" w:rsidP="00C06454">
            <w:pPr>
              <w:spacing w:line="480" w:lineRule="auto"/>
            </w:pPr>
            <w:r w:rsidRPr="00CD4558">
              <w:t>K76.3, K76.4, K76.8, K76.9,</w:t>
            </w:r>
          </w:p>
          <w:p w14:paraId="3C7C8FEC" w14:textId="77777777" w:rsidR="00DE722C" w:rsidRPr="00CD4558" w:rsidRDefault="00DE722C" w:rsidP="00C06454">
            <w:pPr>
              <w:spacing w:line="480" w:lineRule="auto"/>
            </w:pPr>
            <w:r w:rsidRPr="00CD4558">
              <w:t>Z94.4</w:t>
            </w:r>
          </w:p>
        </w:tc>
        <w:tc>
          <w:tcPr>
            <w:tcW w:w="2694" w:type="dxa"/>
            <w:vMerge/>
          </w:tcPr>
          <w:p w14:paraId="11AA2089" w14:textId="77777777" w:rsidR="00DE722C" w:rsidRPr="00CD4558" w:rsidRDefault="00DE722C" w:rsidP="00C06454">
            <w:pPr>
              <w:spacing w:line="480" w:lineRule="auto"/>
            </w:pPr>
          </w:p>
        </w:tc>
        <w:tc>
          <w:tcPr>
            <w:tcW w:w="1897" w:type="dxa"/>
            <w:vMerge/>
          </w:tcPr>
          <w:p w14:paraId="46AEEC67" w14:textId="77777777" w:rsidR="00DE722C" w:rsidRPr="00CD4558" w:rsidRDefault="00DE722C" w:rsidP="00C06454">
            <w:pPr>
              <w:spacing w:line="480" w:lineRule="auto"/>
            </w:pPr>
          </w:p>
        </w:tc>
        <w:tc>
          <w:tcPr>
            <w:tcW w:w="2213" w:type="dxa"/>
            <w:vMerge/>
          </w:tcPr>
          <w:p w14:paraId="3FB013F1" w14:textId="77777777" w:rsidR="00DE722C" w:rsidRPr="00CD4558" w:rsidRDefault="00DE722C" w:rsidP="00C06454">
            <w:pPr>
              <w:spacing w:line="480" w:lineRule="auto"/>
            </w:pPr>
          </w:p>
        </w:tc>
      </w:tr>
      <w:tr w:rsidR="00DE722C" w:rsidRPr="00CD4558" w14:paraId="4B21C0A1" w14:textId="77777777" w:rsidTr="00C06454">
        <w:trPr>
          <w:trHeight w:val="255"/>
        </w:trPr>
        <w:tc>
          <w:tcPr>
            <w:tcW w:w="2547" w:type="dxa"/>
          </w:tcPr>
          <w:p w14:paraId="6F117A43" w14:textId="77777777" w:rsidR="00DE722C" w:rsidRPr="00CD4558" w:rsidRDefault="00DE722C" w:rsidP="00C06454">
            <w:pPr>
              <w:spacing w:line="480" w:lineRule="auto"/>
            </w:pPr>
            <w:r w:rsidRPr="00CD4558">
              <w:t>Liver disease, moderate-severe (</w:t>
            </w:r>
            <w:proofErr w:type="spellStart"/>
            <w:r w:rsidRPr="00CD4558">
              <w:t>Charlson</w:t>
            </w:r>
            <w:proofErr w:type="spellEnd"/>
            <w:r w:rsidRPr="00CD4558">
              <w:t xml:space="preserve"> score)</w:t>
            </w:r>
          </w:p>
        </w:tc>
        <w:tc>
          <w:tcPr>
            <w:tcW w:w="1701" w:type="dxa"/>
            <w:vMerge/>
          </w:tcPr>
          <w:p w14:paraId="0C8C4DA3" w14:textId="77777777" w:rsidR="00DE722C" w:rsidRPr="00CD4558" w:rsidRDefault="00DE722C" w:rsidP="00C06454">
            <w:pPr>
              <w:spacing w:line="480" w:lineRule="auto"/>
            </w:pPr>
          </w:p>
        </w:tc>
        <w:tc>
          <w:tcPr>
            <w:tcW w:w="3118" w:type="dxa"/>
          </w:tcPr>
          <w:p w14:paraId="7D8B0BE6" w14:textId="77777777" w:rsidR="00DE722C" w:rsidRPr="00CD4558" w:rsidRDefault="00DE722C" w:rsidP="00C06454">
            <w:pPr>
              <w:spacing w:line="480" w:lineRule="auto"/>
            </w:pPr>
            <w:r w:rsidRPr="00CD4558">
              <w:t>I85.0, I85.9, I86.4, I98.2,</w:t>
            </w:r>
          </w:p>
          <w:p w14:paraId="5A5484C4" w14:textId="77777777" w:rsidR="00DE722C" w:rsidRPr="00CD4558" w:rsidRDefault="00DE722C" w:rsidP="00C06454">
            <w:pPr>
              <w:spacing w:line="480" w:lineRule="auto"/>
            </w:pPr>
            <w:r w:rsidRPr="00CD4558">
              <w:t>K70.4, K71.1, K72.9, K76.5,</w:t>
            </w:r>
          </w:p>
          <w:p w14:paraId="77764A1C" w14:textId="77777777" w:rsidR="00DE722C" w:rsidRPr="00CD4558" w:rsidRDefault="00DE722C" w:rsidP="00C06454">
            <w:pPr>
              <w:spacing w:line="480" w:lineRule="auto"/>
            </w:pPr>
            <w:r w:rsidRPr="00CD4558">
              <w:t>K76.6, K76.7</w:t>
            </w:r>
          </w:p>
        </w:tc>
        <w:tc>
          <w:tcPr>
            <w:tcW w:w="2694" w:type="dxa"/>
            <w:vMerge/>
          </w:tcPr>
          <w:p w14:paraId="10061E7E" w14:textId="77777777" w:rsidR="00DE722C" w:rsidRPr="00CD4558" w:rsidRDefault="00DE722C" w:rsidP="00C06454">
            <w:pPr>
              <w:spacing w:line="480" w:lineRule="auto"/>
            </w:pPr>
          </w:p>
        </w:tc>
        <w:tc>
          <w:tcPr>
            <w:tcW w:w="1897" w:type="dxa"/>
            <w:vMerge/>
          </w:tcPr>
          <w:p w14:paraId="55CC873D" w14:textId="77777777" w:rsidR="00DE722C" w:rsidRPr="00CD4558" w:rsidRDefault="00DE722C" w:rsidP="00C06454">
            <w:pPr>
              <w:spacing w:line="480" w:lineRule="auto"/>
            </w:pPr>
          </w:p>
        </w:tc>
        <w:tc>
          <w:tcPr>
            <w:tcW w:w="2213" w:type="dxa"/>
            <w:vMerge/>
          </w:tcPr>
          <w:p w14:paraId="226D033B" w14:textId="77777777" w:rsidR="00DE722C" w:rsidRPr="00CD4558" w:rsidRDefault="00DE722C" w:rsidP="00C06454">
            <w:pPr>
              <w:spacing w:line="480" w:lineRule="auto"/>
            </w:pPr>
          </w:p>
        </w:tc>
      </w:tr>
      <w:tr w:rsidR="00DE722C" w:rsidRPr="00CD4558" w14:paraId="6519B11B" w14:textId="77777777" w:rsidTr="00C06454">
        <w:trPr>
          <w:trHeight w:val="255"/>
        </w:trPr>
        <w:tc>
          <w:tcPr>
            <w:tcW w:w="2547" w:type="dxa"/>
          </w:tcPr>
          <w:p w14:paraId="68E7C44A" w14:textId="77777777" w:rsidR="00DE722C" w:rsidRPr="00CD4558" w:rsidRDefault="00DE722C" w:rsidP="00C06454">
            <w:pPr>
              <w:spacing w:line="480" w:lineRule="auto"/>
            </w:pPr>
            <w:r w:rsidRPr="00CD4558">
              <w:t>Diabetes mellitus, with chronic complications (</w:t>
            </w:r>
            <w:proofErr w:type="spellStart"/>
            <w:r w:rsidRPr="00CD4558">
              <w:t>Charlson</w:t>
            </w:r>
            <w:proofErr w:type="spellEnd"/>
            <w:r w:rsidRPr="00CD4558">
              <w:t xml:space="preserve"> score)</w:t>
            </w:r>
          </w:p>
        </w:tc>
        <w:tc>
          <w:tcPr>
            <w:tcW w:w="1701" w:type="dxa"/>
            <w:vMerge/>
          </w:tcPr>
          <w:p w14:paraId="1E6248FD" w14:textId="77777777" w:rsidR="00DE722C" w:rsidRPr="00CD4558" w:rsidRDefault="00DE722C" w:rsidP="00C06454">
            <w:pPr>
              <w:spacing w:line="480" w:lineRule="auto"/>
            </w:pPr>
          </w:p>
        </w:tc>
        <w:tc>
          <w:tcPr>
            <w:tcW w:w="3118" w:type="dxa"/>
          </w:tcPr>
          <w:p w14:paraId="3B96E049" w14:textId="77777777" w:rsidR="00DE722C" w:rsidRPr="00CD4558" w:rsidRDefault="00DE722C" w:rsidP="00C06454">
            <w:pPr>
              <w:spacing w:line="480" w:lineRule="auto"/>
              <w:rPr>
                <w:lang w:val="pt-PT"/>
              </w:rPr>
            </w:pPr>
            <w:r w:rsidRPr="00CD4558">
              <w:rPr>
                <w:lang w:val="pt-PT"/>
              </w:rPr>
              <w:t xml:space="preserve">E10.2, E10.3, E10.4, E10.5, E10.7, E11.2, E11.3, E11.4, E11.5, E11.7, E12.2, E12.3, </w:t>
            </w:r>
          </w:p>
          <w:p w14:paraId="26272A36" w14:textId="77777777" w:rsidR="00DE722C" w:rsidRPr="00CD4558" w:rsidRDefault="00DE722C" w:rsidP="00C06454">
            <w:pPr>
              <w:spacing w:line="480" w:lineRule="auto"/>
              <w:rPr>
                <w:lang w:val="pt-PT"/>
              </w:rPr>
            </w:pPr>
            <w:r w:rsidRPr="00CD4558">
              <w:rPr>
                <w:lang w:val="pt-PT"/>
              </w:rPr>
              <w:t xml:space="preserve">E12.4, E12.5, E12.7, E13.2, </w:t>
            </w:r>
          </w:p>
          <w:p w14:paraId="478B1D5A" w14:textId="77777777" w:rsidR="00DE722C" w:rsidRPr="00CD4558" w:rsidRDefault="00DE722C" w:rsidP="00C06454">
            <w:pPr>
              <w:spacing w:line="480" w:lineRule="auto"/>
              <w:rPr>
                <w:lang w:val="pt-PT"/>
              </w:rPr>
            </w:pPr>
            <w:r w:rsidRPr="00CD4558">
              <w:rPr>
                <w:lang w:val="pt-PT"/>
              </w:rPr>
              <w:t xml:space="preserve">E13.3, E13.4, E13.5, E13.7, </w:t>
            </w:r>
          </w:p>
          <w:p w14:paraId="3EF1E754" w14:textId="77777777" w:rsidR="00DE722C" w:rsidRPr="00CD4558" w:rsidRDefault="00DE722C" w:rsidP="00C06454">
            <w:pPr>
              <w:spacing w:line="480" w:lineRule="auto"/>
              <w:rPr>
                <w:lang w:val="pt-PT"/>
              </w:rPr>
            </w:pPr>
            <w:r w:rsidRPr="00CD4558">
              <w:rPr>
                <w:lang w:val="pt-PT"/>
              </w:rPr>
              <w:lastRenderedPageBreak/>
              <w:t xml:space="preserve">E14.2, E14.3, E14.4, E14.5, </w:t>
            </w:r>
          </w:p>
          <w:p w14:paraId="61444EFD" w14:textId="77777777" w:rsidR="00DE722C" w:rsidRPr="00CD4558" w:rsidRDefault="00DE722C" w:rsidP="00C06454">
            <w:pPr>
              <w:spacing w:line="480" w:lineRule="auto"/>
              <w:rPr>
                <w:lang w:val="pt-PT"/>
              </w:rPr>
            </w:pPr>
            <w:r w:rsidRPr="00CD4558">
              <w:rPr>
                <w:lang w:val="pt-PT"/>
              </w:rPr>
              <w:t xml:space="preserve">E14.7 </w:t>
            </w:r>
          </w:p>
        </w:tc>
        <w:tc>
          <w:tcPr>
            <w:tcW w:w="2694" w:type="dxa"/>
            <w:vMerge/>
          </w:tcPr>
          <w:p w14:paraId="14973912" w14:textId="77777777" w:rsidR="00DE722C" w:rsidRPr="00CD4558" w:rsidRDefault="00DE722C" w:rsidP="00C06454">
            <w:pPr>
              <w:spacing w:line="480" w:lineRule="auto"/>
              <w:rPr>
                <w:lang w:val="pt-PT"/>
              </w:rPr>
            </w:pPr>
          </w:p>
        </w:tc>
        <w:tc>
          <w:tcPr>
            <w:tcW w:w="1897" w:type="dxa"/>
            <w:vMerge/>
          </w:tcPr>
          <w:p w14:paraId="0875365E" w14:textId="77777777" w:rsidR="00DE722C" w:rsidRPr="00CD4558" w:rsidRDefault="00DE722C" w:rsidP="00C06454">
            <w:pPr>
              <w:spacing w:line="480" w:lineRule="auto"/>
              <w:rPr>
                <w:lang w:val="pt-PT"/>
              </w:rPr>
            </w:pPr>
          </w:p>
        </w:tc>
        <w:tc>
          <w:tcPr>
            <w:tcW w:w="2213" w:type="dxa"/>
            <w:vMerge/>
          </w:tcPr>
          <w:p w14:paraId="13B36AED" w14:textId="77777777" w:rsidR="00DE722C" w:rsidRPr="00CD4558" w:rsidRDefault="00DE722C" w:rsidP="00C06454">
            <w:pPr>
              <w:spacing w:line="480" w:lineRule="auto"/>
              <w:rPr>
                <w:lang w:val="pt-PT"/>
              </w:rPr>
            </w:pPr>
          </w:p>
        </w:tc>
      </w:tr>
      <w:tr w:rsidR="00DE722C" w:rsidRPr="00CD4558" w14:paraId="433A81C8" w14:textId="77777777" w:rsidTr="00C06454">
        <w:trPr>
          <w:trHeight w:val="255"/>
        </w:trPr>
        <w:tc>
          <w:tcPr>
            <w:tcW w:w="2547" w:type="dxa"/>
          </w:tcPr>
          <w:p w14:paraId="25AC3CB1" w14:textId="77777777" w:rsidR="00DE722C" w:rsidRPr="00CD4558" w:rsidRDefault="00DE722C" w:rsidP="00C06454">
            <w:pPr>
              <w:spacing w:line="480" w:lineRule="auto"/>
            </w:pPr>
            <w:r w:rsidRPr="00CD4558">
              <w:t xml:space="preserve">Diabetes mellitus, without chronic complications </w:t>
            </w:r>
          </w:p>
          <w:p w14:paraId="5BA10AA5"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4C224C8F" w14:textId="77777777" w:rsidR="00DE722C" w:rsidRPr="00CD4558" w:rsidRDefault="00DE722C" w:rsidP="00C06454">
            <w:pPr>
              <w:spacing w:line="480" w:lineRule="auto"/>
            </w:pPr>
          </w:p>
        </w:tc>
        <w:tc>
          <w:tcPr>
            <w:tcW w:w="3118" w:type="dxa"/>
          </w:tcPr>
          <w:p w14:paraId="5ADFE403" w14:textId="77777777" w:rsidR="00DE722C" w:rsidRPr="00CD4558" w:rsidRDefault="00DE722C" w:rsidP="00C06454">
            <w:pPr>
              <w:spacing w:line="480" w:lineRule="auto"/>
              <w:rPr>
                <w:lang w:val="pt-PT"/>
              </w:rPr>
            </w:pPr>
            <w:r w:rsidRPr="00CD4558">
              <w:rPr>
                <w:lang w:val="pt-PT"/>
              </w:rPr>
              <w:t>E10.0, E10.1, E10.6, E10.8,</w:t>
            </w:r>
          </w:p>
          <w:p w14:paraId="5A3B2DAA" w14:textId="77777777" w:rsidR="00DE722C" w:rsidRPr="00CD4558" w:rsidRDefault="00DE722C" w:rsidP="00C06454">
            <w:pPr>
              <w:spacing w:line="480" w:lineRule="auto"/>
              <w:rPr>
                <w:lang w:val="pt-PT"/>
              </w:rPr>
            </w:pPr>
            <w:r w:rsidRPr="00CD4558">
              <w:rPr>
                <w:lang w:val="pt-PT"/>
              </w:rPr>
              <w:t>E10.9, E11.0,E11.1, E11.6,</w:t>
            </w:r>
          </w:p>
          <w:p w14:paraId="2B53C626" w14:textId="77777777" w:rsidR="00DE722C" w:rsidRPr="00CD4558" w:rsidRDefault="00DE722C" w:rsidP="00C06454">
            <w:pPr>
              <w:spacing w:line="480" w:lineRule="auto"/>
              <w:rPr>
                <w:lang w:val="pt-PT"/>
              </w:rPr>
            </w:pPr>
            <w:r w:rsidRPr="00CD4558">
              <w:rPr>
                <w:lang w:val="pt-PT"/>
              </w:rPr>
              <w:t>E11.8, E11.9, E12.0, E12.1,</w:t>
            </w:r>
          </w:p>
          <w:p w14:paraId="47E56F27" w14:textId="77777777" w:rsidR="00DE722C" w:rsidRPr="00CD4558" w:rsidRDefault="00DE722C" w:rsidP="00C06454">
            <w:pPr>
              <w:spacing w:line="480" w:lineRule="auto"/>
              <w:rPr>
                <w:lang w:val="pt-PT"/>
              </w:rPr>
            </w:pPr>
            <w:r w:rsidRPr="00CD4558">
              <w:rPr>
                <w:lang w:val="pt-PT"/>
              </w:rPr>
              <w:t>E12.6, E12.8, E12.9, E13.0,</w:t>
            </w:r>
          </w:p>
          <w:p w14:paraId="47E612B8" w14:textId="77777777" w:rsidR="00DE722C" w:rsidRPr="00CD4558" w:rsidRDefault="00DE722C" w:rsidP="00C06454">
            <w:pPr>
              <w:spacing w:line="480" w:lineRule="auto"/>
              <w:rPr>
                <w:lang w:val="pt-PT"/>
              </w:rPr>
            </w:pPr>
            <w:r w:rsidRPr="00CD4558">
              <w:rPr>
                <w:lang w:val="pt-PT"/>
              </w:rPr>
              <w:t>E13.1, E13.6, E13.8, E13.9,</w:t>
            </w:r>
          </w:p>
          <w:p w14:paraId="6068F7BB" w14:textId="77777777" w:rsidR="00DE722C" w:rsidRPr="00CD4558" w:rsidRDefault="00DE722C" w:rsidP="00C06454">
            <w:pPr>
              <w:spacing w:line="480" w:lineRule="auto"/>
              <w:rPr>
                <w:lang w:val="pt-PT"/>
              </w:rPr>
            </w:pPr>
            <w:r w:rsidRPr="00CD4558">
              <w:rPr>
                <w:lang w:val="pt-PT"/>
              </w:rPr>
              <w:t>E14.0, E14.1, E14.6, E14.8,</w:t>
            </w:r>
          </w:p>
          <w:p w14:paraId="35F4A770" w14:textId="77777777" w:rsidR="00DE722C" w:rsidRPr="00CD4558" w:rsidRDefault="00DE722C" w:rsidP="00C06454">
            <w:pPr>
              <w:spacing w:line="480" w:lineRule="auto"/>
              <w:rPr>
                <w:lang w:val="pt-PT"/>
              </w:rPr>
            </w:pPr>
            <w:r w:rsidRPr="00CD4558">
              <w:rPr>
                <w:lang w:val="pt-PT"/>
              </w:rPr>
              <w:t>E14.9</w:t>
            </w:r>
          </w:p>
        </w:tc>
        <w:tc>
          <w:tcPr>
            <w:tcW w:w="2694" w:type="dxa"/>
            <w:vMerge/>
          </w:tcPr>
          <w:p w14:paraId="05C839C0" w14:textId="77777777" w:rsidR="00DE722C" w:rsidRPr="00CD4558" w:rsidRDefault="00DE722C" w:rsidP="00C06454">
            <w:pPr>
              <w:spacing w:line="480" w:lineRule="auto"/>
              <w:rPr>
                <w:lang w:val="pt-PT"/>
              </w:rPr>
            </w:pPr>
          </w:p>
        </w:tc>
        <w:tc>
          <w:tcPr>
            <w:tcW w:w="1897" w:type="dxa"/>
            <w:vMerge/>
          </w:tcPr>
          <w:p w14:paraId="6D5C27DB" w14:textId="77777777" w:rsidR="00DE722C" w:rsidRPr="00CD4558" w:rsidRDefault="00DE722C" w:rsidP="00C06454">
            <w:pPr>
              <w:spacing w:line="480" w:lineRule="auto"/>
              <w:rPr>
                <w:lang w:val="pt-PT"/>
              </w:rPr>
            </w:pPr>
          </w:p>
        </w:tc>
        <w:tc>
          <w:tcPr>
            <w:tcW w:w="2213" w:type="dxa"/>
            <w:vMerge/>
          </w:tcPr>
          <w:p w14:paraId="0371E3BD" w14:textId="77777777" w:rsidR="00DE722C" w:rsidRPr="00CD4558" w:rsidRDefault="00DE722C" w:rsidP="00C06454">
            <w:pPr>
              <w:spacing w:line="480" w:lineRule="auto"/>
              <w:rPr>
                <w:lang w:val="pt-PT"/>
              </w:rPr>
            </w:pPr>
          </w:p>
        </w:tc>
      </w:tr>
      <w:tr w:rsidR="00DE722C" w:rsidRPr="00896D01" w14:paraId="7B4D125E" w14:textId="77777777" w:rsidTr="00C06454">
        <w:trPr>
          <w:trHeight w:val="255"/>
        </w:trPr>
        <w:tc>
          <w:tcPr>
            <w:tcW w:w="2547" w:type="dxa"/>
          </w:tcPr>
          <w:p w14:paraId="3691B15F" w14:textId="77777777" w:rsidR="00DE722C" w:rsidRPr="00CD4558" w:rsidRDefault="00DE722C" w:rsidP="00C06454">
            <w:pPr>
              <w:spacing w:line="480" w:lineRule="auto"/>
            </w:pPr>
            <w:r w:rsidRPr="00CD4558">
              <w:t xml:space="preserve">Renal disease </w:t>
            </w:r>
          </w:p>
          <w:p w14:paraId="0E4E4994"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6C6971DA" w14:textId="77777777" w:rsidR="00DE722C" w:rsidRPr="00CD4558" w:rsidRDefault="00DE722C" w:rsidP="00C06454">
            <w:pPr>
              <w:spacing w:line="480" w:lineRule="auto"/>
            </w:pPr>
          </w:p>
        </w:tc>
        <w:tc>
          <w:tcPr>
            <w:tcW w:w="3118" w:type="dxa"/>
          </w:tcPr>
          <w:p w14:paraId="2441B627" w14:textId="77777777" w:rsidR="00DE722C" w:rsidRPr="00CD4558" w:rsidRDefault="00DE722C" w:rsidP="00C06454">
            <w:pPr>
              <w:spacing w:line="480" w:lineRule="auto"/>
              <w:rPr>
                <w:lang w:val="pt-PT"/>
              </w:rPr>
            </w:pPr>
            <w:r w:rsidRPr="00CD4558">
              <w:rPr>
                <w:lang w:val="pt-PT"/>
              </w:rPr>
              <w:t>I21.0, I13.1, N03.2, N03.3, N03.4, N03.5, N03.6, N03.7,</w:t>
            </w:r>
          </w:p>
          <w:p w14:paraId="07F5B6AF" w14:textId="77777777" w:rsidR="00DE722C" w:rsidRPr="00CD4558" w:rsidRDefault="00DE722C" w:rsidP="00C06454">
            <w:pPr>
              <w:spacing w:line="480" w:lineRule="auto"/>
              <w:rPr>
                <w:lang w:val="pt-PT"/>
              </w:rPr>
            </w:pPr>
            <w:r w:rsidRPr="00CD4558">
              <w:rPr>
                <w:lang w:val="pt-PT"/>
              </w:rPr>
              <w:t>N05.2, N05.3, N05.4, N05.5,</w:t>
            </w:r>
          </w:p>
          <w:p w14:paraId="786E1A1C" w14:textId="77777777" w:rsidR="00DE722C" w:rsidRPr="00CD4558" w:rsidRDefault="00DE722C" w:rsidP="00C06454">
            <w:pPr>
              <w:spacing w:line="480" w:lineRule="auto"/>
              <w:rPr>
                <w:lang w:val="pt-PT"/>
              </w:rPr>
            </w:pPr>
            <w:r w:rsidRPr="00CD4558">
              <w:rPr>
                <w:lang w:val="pt-PT"/>
              </w:rPr>
              <w:t>N05.6, N05.7, N18, N19, N25.0, Z49.0, Z49.1, Z49.2, Z94.0, Z99.2</w:t>
            </w:r>
          </w:p>
        </w:tc>
        <w:tc>
          <w:tcPr>
            <w:tcW w:w="2694" w:type="dxa"/>
            <w:vMerge/>
          </w:tcPr>
          <w:p w14:paraId="32EC8967" w14:textId="77777777" w:rsidR="00DE722C" w:rsidRPr="00CD4558" w:rsidRDefault="00DE722C" w:rsidP="00C06454">
            <w:pPr>
              <w:spacing w:line="480" w:lineRule="auto"/>
              <w:rPr>
                <w:lang w:val="pt-PT"/>
              </w:rPr>
            </w:pPr>
          </w:p>
        </w:tc>
        <w:tc>
          <w:tcPr>
            <w:tcW w:w="1897" w:type="dxa"/>
            <w:vMerge/>
          </w:tcPr>
          <w:p w14:paraId="375FF72E" w14:textId="77777777" w:rsidR="00DE722C" w:rsidRPr="00CD4558" w:rsidRDefault="00DE722C" w:rsidP="00C06454">
            <w:pPr>
              <w:spacing w:line="480" w:lineRule="auto"/>
              <w:rPr>
                <w:lang w:val="pt-PT"/>
              </w:rPr>
            </w:pPr>
          </w:p>
        </w:tc>
        <w:tc>
          <w:tcPr>
            <w:tcW w:w="2213" w:type="dxa"/>
            <w:vMerge/>
          </w:tcPr>
          <w:p w14:paraId="779A737A" w14:textId="77777777" w:rsidR="00DE722C" w:rsidRPr="00CD4558" w:rsidRDefault="00DE722C" w:rsidP="00C06454">
            <w:pPr>
              <w:spacing w:line="480" w:lineRule="auto"/>
              <w:rPr>
                <w:lang w:val="pt-PT"/>
              </w:rPr>
            </w:pPr>
          </w:p>
        </w:tc>
      </w:tr>
      <w:tr w:rsidR="00DE722C" w:rsidRPr="00CD4558" w14:paraId="7778F75A" w14:textId="77777777" w:rsidTr="00C06454">
        <w:trPr>
          <w:trHeight w:val="255"/>
        </w:trPr>
        <w:tc>
          <w:tcPr>
            <w:tcW w:w="2547" w:type="dxa"/>
          </w:tcPr>
          <w:p w14:paraId="56C69483" w14:textId="77777777" w:rsidR="00DE722C" w:rsidRPr="00CD4558" w:rsidRDefault="00DE722C" w:rsidP="00C06454">
            <w:pPr>
              <w:spacing w:line="480" w:lineRule="auto"/>
            </w:pPr>
            <w:r w:rsidRPr="00CD4558">
              <w:lastRenderedPageBreak/>
              <w:t>Any solid tumour, excluding malignant neoplasm of skin</w:t>
            </w:r>
          </w:p>
          <w:p w14:paraId="1B3C42E1"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71DE6AAE" w14:textId="77777777" w:rsidR="00DE722C" w:rsidRPr="00CD4558" w:rsidRDefault="00DE722C" w:rsidP="00C06454">
            <w:pPr>
              <w:spacing w:line="480" w:lineRule="auto"/>
            </w:pPr>
          </w:p>
        </w:tc>
        <w:tc>
          <w:tcPr>
            <w:tcW w:w="3118" w:type="dxa"/>
          </w:tcPr>
          <w:p w14:paraId="7CAF9735" w14:textId="77777777" w:rsidR="00DE722C" w:rsidRPr="00CD4558" w:rsidRDefault="00DE722C" w:rsidP="00C06454">
            <w:pPr>
              <w:spacing w:line="480" w:lineRule="auto"/>
            </w:pPr>
            <w:r w:rsidRPr="00CD4558">
              <w:t>C00-C26, C30-C34, C37-C41,</w:t>
            </w:r>
          </w:p>
          <w:p w14:paraId="7748D226" w14:textId="77777777" w:rsidR="00DE722C" w:rsidRPr="00CD4558" w:rsidRDefault="00DE722C" w:rsidP="00C06454">
            <w:pPr>
              <w:spacing w:line="480" w:lineRule="auto"/>
            </w:pPr>
            <w:r w:rsidRPr="00CD4558">
              <w:t>C43, C45-C58, C60—C76, C88.2, C88.7, C88.9, C90.0, C90.2, C90.3, C96-C97</w:t>
            </w:r>
          </w:p>
        </w:tc>
        <w:tc>
          <w:tcPr>
            <w:tcW w:w="2694" w:type="dxa"/>
            <w:vMerge/>
          </w:tcPr>
          <w:p w14:paraId="3FB2EC6C" w14:textId="77777777" w:rsidR="00DE722C" w:rsidRPr="00CD4558" w:rsidRDefault="00DE722C" w:rsidP="00C06454">
            <w:pPr>
              <w:spacing w:line="480" w:lineRule="auto"/>
            </w:pPr>
          </w:p>
        </w:tc>
        <w:tc>
          <w:tcPr>
            <w:tcW w:w="1897" w:type="dxa"/>
            <w:vMerge/>
          </w:tcPr>
          <w:p w14:paraId="4E24C55F" w14:textId="77777777" w:rsidR="00DE722C" w:rsidRPr="00CD4558" w:rsidRDefault="00DE722C" w:rsidP="00C06454">
            <w:pPr>
              <w:spacing w:line="480" w:lineRule="auto"/>
            </w:pPr>
          </w:p>
        </w:tc>
        <w:tc>
          <w:tcPr>
            <w:tcW w:w="2213" w:type="dxa"/>
            <w:vMerge/>
          </w:tcPr>
          <w:p w14:paraId="73B4BB0E" w14:textId="77777777" w:rsidR="00DE722C" w:rsidRPr="00CD4558" w:rsidRDefault="00DE722C" w:rsidP="00C06454">
            <w:pPr>
              <w:spacing w:line="480" w:lineRule="auto"/>
            </w:pPr>
          </w:p>
        </w:tc>
      </w:tr>
      <w:tr w:rsidR="00DE722C" w:rsidRPr="00CD4558" w14:paraId="05B1E34A" w14:textId="77777777" w:rsidTr="00C06454">
        <w:trPr>
          <w:trHeight w:val="255"/>
        </w:trPr>
        <w:tc>
          <w:tcPr>
            <w:tcW w:w="2547" w:type="dxa"/>
          </w:tcPr>
          <w:p w14:paraId="76B62DDB" w14:textId="77777777" w:rsidR="00DE722C" w:rsidRPr="00CD4558" w:rsidRDefault="00DE722C" w:rsidP="00C06454">
            <w:pPr>
              <w:spacing w:line="480" w:lineRule="auto"/>
            </w:pPr>
            <w:r w:rsidRPr="00CD4558">
              <w:t>Metastatic solid tumour (</w:t>
            </w:r>
            <w:proofErr w:type="spellStart"/>
            <w:r w:rsidRPr="00CD4558">
              <w:t>Charlson</w:t>
            </w:r>
            <w:proofErr w:type="spellEnd"/>
            <w:r w:rsidRPr="00CD4558">
              <w:t xml:space="preserve"> score)</w:t>
            </w:r>
          </w:p>
        </w:tc>
        <w:tc>
          <w:tcPr>
            <w:tcW w:w="1701" w:type="dxa"/>
            <w:vMerge/>
          </w:tcPr>
          <w:p w14:paraId="460A15A2" w14:textId="77777777" w:rsidR="00DE722C" w:rsidRPr="00CD4558" w:rsidRDefault="00DE722C" w:rsidP="00C06454">
            <w:pPr>
              <w:spacing w:line="480" w:lineRule="auto"/>
            </w:pPr>
          </w:p>
        </w:tc>
        <w:tc>
          <w:tcPr>
            <w:tcW w:w="3118" w:type="dxa"/>
          </w:tcPr>
          <w:p w14:paraId="0BECB10F" w14:textId="77777777" w:rsidR="00DE722C" w:rsidRPr="00CD4558" w:rsidRDefault="00DE722C" w:rsidP="00C06454">
            <w:pPr>
              <w:spacing w:line="480" w:lineRule="auto"/>
            </w:pPr>
            <w:r w:rsidRPr="00CD4558">
              <w:t>C77-C80</w:t>
            </w:r>
          </w:p>
        </w:tc>
        <w:tc>
          <w:tcPr>
            <w:tcW w:w="2694" w:type="dxa"/>
            <w:vMerge/>
          </w:tcPr>
          <w:p w14:paraId="125151B0" w14:textId="77777777" w:rsidR="00DE722C" w:rsidRPr="00CD4558" w:rsidRDefault="00DE722C" w:rsidP="00C06454">
            <w:pPr>
              <w:spacing w:line="480" w:lineRule="auto"/>
            </w:pPr>
          </w:p>
        </w:tc>
        <w:tc>
          <w:tcPr>
            <w:tcW w:w="1897" w:type="dxa"/>
            <w:vMerge/>
          </w:tcPr>
          <w:p w14:paraId="54B77A1E" w14:textId="77777777" w:rsidR="00DE722C" w:rsidRPr="00CD4558" w:rsidRDefault="00DE722C" w:rsidP="00C06454">
            <w:pPr>
              <w:spacing w:line="480" w:lineRule="auto"/>
            </w:pPr>
          </w:p>
        </w:tc>
        <w:tc>
          <w:tcPr>
            <w:tcW w:w="2213" w:type="dxa"/>
            <w:vMerge/>
          </w:tcPr>
          <w:p w14:paraId="1DD4BF0C" w14:textId="77777777" w:rsidR="00DE722C" w:rsidRPr="00CD4558" w:rsidRDefault="00DE722C" w:rsidP="00C06454">
            <w:pPr>
              <w:spacing w:line="480" w:lineRule="auto"/>
            </w:pPr>
          </w:p>
        </w:tc>
      </w:tr>
      <w:tr w:rsidR="00DE722C" w:rsidRPr="00CD4558" w14:paraId="182C4A64" w14:textId="77777777" w:rsidTr="00C06454">
        <w:trPr>
          <w:trHeight w:val="255"/>
        </w:trPr>
        <w:tc>
          <w:tcPr>
            <w:tcW w:w="2547" w:type="dxa"/>
          </w:tcPr>
          <w:p w14:paraId="14693CA4" w14:textId="77777777" w:rsidR="00DE722C" w:rsidRPr="00CD4558" w:rsidRDefault="00DE722C" w:rsidP="00C06454">
            <w:pPr>
              <w:spacing w:line="480" w:lineRule="auto"/>
            </w:pPr>
            <w:r w:rsidRPr="00CD4558">
              <w:t>Hemiplegia or paraplegia (</w:t>
            </w:r>
            <w:proofErr w:type="spellStart"/>
            <w:r w:rsidRPr="00CD4558">
              <w:t>Charlson</w:t>
            </w:r>
            <w:proofErr w:type="spellEnd"/>
            <w:r w:rsidRPr="00CD4558">
              <w:t xml:space="preserve"> score)</w:t>
            </w:r>
          </w:p>
        </w:tc>
        <w:tc>
          <w:tcPr>
            <w:tcW w:w="1701" w:type="dxa"/>
            <w:vMerge/>
          </w:tcPr>
          <w:p w14:paraId="2448203E" w14:textId="77777777" w:rsidR="00DE722C" w:rsidRPr="00CD4558" w:rsidRDefault="00DE722C" w:rsidP="00C06454">
            <w:pPr>
              <w:spacing w:line="480" w:lineRule="auto"/>
            </w:pPr>
          </w:p>
        </w:tc>
        <w:tc>
          <w:tcPr>
            <w:tcW w:w="3118" w:type="dxa"/>
          </w:tcPr>
          <w:p w14:paraId="7E09BAFE" w14:textId="77777777" w:rsidR="00DE722C" w:rsidRPr="00CD4558" w:rsidRDefault="00DE722C" w:rsidP="00C06454">
            <w:pPr>
              <w:spacing w:line="480" w:lineRule="auto"/>
            </w:pPr>
            <w:r w:rsidRPr="00CD4558">
              <w:t>G04.1, G11.4, G80.1, G80.2, G81, G82, G83.0, G83.1, G83.2, G83.3, G83.4, G83.9</w:t>
            </w:r>
          </w:p>
        </w:tc>
        <w:tc>
          <w:tcPr>
            <w:tcW w:w="2694" w:type="dxa"/>
            <w:vMerge/>
          </w:tcPr>
          <w:p w14:paraId="5657A59F" w14:textId="77777777" w:rsidR="00DE722C" w:rsidRPr="00CD4558" w:rsidRDefault="00DE722C" w:rsidP="00C06454">
            <w:pPr>
              <w:spacing w:line="480" w:lineRule="auto"/>
            </w:pPr>
          </w:p>
        </w:tc>
        <w:tc>
          <w:tcPr>
            <w:tcW w:w="1897" w:type="dxa"/>
            <w:vMerge/>
          </w:tcPr>
          <w:p w14:paraId="7B79AEA2" w14:textId="77777777" w:rsidR="00DE722C" w:rsidRPr="00CD4558" w:rsidRDefault="00DE722C" w:rsidP="00C06454">
            <w:pPr>
              <w:spacing w:line="480" w:lineRule="auto"/>
            </w:pPr>
          </w:p>
        </w:tc>
        <w:tc>
          <w:tcPr>
            <w:tcW w:w="2213" w:type="dxa"/>
            <w:vMerge/>
          </w:tcPr>
          <w:p w14:paraId="062D6FF2" w14:textId="77777777" w:rsidR="00DE722C" w:rsidRPr="00CD4558" w:rsidRDefault="00DE722C" w:rsidP="00C06454">
            <w:pPr>
              <w:spacing w:line="480" w:lineRule="auto"/>
            </w:pPr>
          </w:p>
        </w:tc>
      </w:tr>
      <w:tr w:rsidR="00DE722C" w:rsidRPr="00CD4558" w14:paraId="48750797" w14:textId="77777777" w:rsidTr="00C06454">
        <w:trPr>
          <w:trHeight w:val="255"/>
        </w:trPr>
        <w:tc>
          <w:tcPr>
            <w:tcW w:w="2547" w:type="dxa"/>
          </w:tcPr>
          <w:p w14:paraId="762EAFFF" w14:textId="77777777" w:rsidR="00DE722C" w:rsidRPr="00CD4558" w:rsidRDefault="00DE722C" w:rsidP="00C06454">
            <w:pPr>
              <w:spacing w:line="480" w:lineRule="auto"/>
            </w:pPr>
            <w:r w:rsidRPr="00CD4558">
              <w:t>AIDS /HIV</w:t>
            </w:r>
          </w:p>
          <w:p w14:paraId="7822C963"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6994CFA0" w14:textId="77777777" w:rsidR="00DE722C" w:rsidRPr="00CD4558" w:rsidRDefault="00DE722C" w:rsidP="00C06454">
            <w:pPr>
              <w:spacing w:line="480" w:lineRule="auto"/>
            </w:pPr>
          </w:p>
        </w:tc>
        <w:tc>
          <w:tcPr>
            <w:tcW w:w="3118" w:type="dxa"/>
          </w:tcPr>
          <w:p w14:paraId="0CEE264A" w14:textId="77777777" w:rsidR="00DE722C" w:rsidRPr="00CD4558" w:rsidRDefault="00DE722C" w:rsidP="00C06454">
            <w:pPr>
              <w:spacing w:line="480" w:lineRule="auto"/>
            </w:pPr>
            <w:r w:rsidRPr="00CD4558">
              <w:t>B20, B21, B22, B24</w:t>
            </w:r>
          </w:p>
        </w:tc>
        <w:tc>
          <w:tcPr>
            <w:tcW w:w="2694" w:type="dxa"/>
            <w:vMerge/>
          </w:tcPr>
          <w:p w14:paraId="273F8D59" w14:textId="77777777" w:rsidR="00DE722C" w:rsidRPr="00CD4558" w:rsidRDefault="00DE722C" w:rsidP="00C06454">
            <w:pPr>
              <w:spacing w:line="480" w:lineRule="auto"/>
            </w:pPr>
          </w:p>
        </w:tc>
        <w:tc>
          <w:tcPr>
            <w:tcW w:w="1897" w:type="dxa"/>
            <w:vMerge/>
          </w:tcPr>
          <w:p w14:paraId="4C1E461B" w14:textId="77777777" w:rsidR="00DE722C" w:rsidRPr="00CD4558" w:rsidRDefault="00DE722C" w:rsidP="00C06454">
            <w:pPr>
              <w:spacing w:line="480" w:lineRule="auto"/>
            </w:pPr>
          </w:p>
        </w:tc>
        <w:tc>
          <w:tcPr>
            <w:tcW w:w="2213" w:type="dxa"/>
            <w:vMerge/>
          </w:tcPr>
          <w:p w14:paraId="40744B2E" w14:textId="77777777" w:rsidR="00DE722C" w:rsidRPr="00CD4558" w:rsidRDefault="00DE722C" w:rsidP="00C06454">
            <w:pPr>
              <w:spacing w:line="480" w:lineRule="auto"/>
            </w:pPr>
          </w:p>
        </w:tc>
      </w:tr>
      <w:tr w:rsidR="00DE722C" w:rsidRPr="00CD4558" w14:paraId="35F14383" w14:textId="77777777" w:rsidTr="00C06454">
        <w:trPr>
          <w:trHeight w:val="255"/>
        </w:trPr>
        <w:tc>
          <w:tcPr>
            <w:tcW w:w="2547" w:type="dxa"/>
          </w:tcPr>
          <w:p w14:paraId="4CB10A90" w14:textId="77777777" w:rsidR="00DE722C" w:rsidRPr="00CD4558" w:rsidRDefault="00DE722C" w:rsidP="00C06454">
            <w:pPr>
              <w:spacing w:line="480" w:lineRule="auto"/>
            </w:pPr>
            <w:r w:rsidRPr="00CD4558">
              <w:t xml:space="preserve">Lymphoma </w:t>
            </w:r>
          </w:p>
          <w:p w14:paraId="3EEF26EE"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77B55286" w14:textId="77777777" w:rsidR="00DE722C" w:rsidRPr="00CD4558" w:rsidRDefault="00DE722C" w:rsidP="00C06454">
            <w:pPr>
              <w:spacing w:line="480" w:lineRule="auto"/>
            </w:pPr>
          </w:p>
        </w:tc>
        <w:tc>
          <w:tcPr>
            <w:tcW w:w="3118" w:type="dxa"/>
          </w:tcPr>
          <w:p w14:paraId="022BC543" w14:textId="77777777" w:rsidR="00DE722C" w:rsidRPr="00CD4558" w:rsidRDefault="00DE722C" w:rsidP="00C06454">
            <w:pPr>
              <w:spacing w:line="480" w:lineRule="auto"/>
              <w:rPr>
                <w:lang w:val="pt-PT"/>
              </w:rPr>
            </w:pPr>
            <w:r w:rsidRPr="00CD4558">
              <w:rPr>
                <w:lang w:val="pt-PT"/>
              </w:rPr>
              <w:t>B21.1, C81-C86, C88.0, C88.3, C88.4</w:t>
            </w:r>
          </w:p>
        </w:tc>
        <w:tc>
          <w:tcPr>
            <w:tcW w:w="2694" w:type="dxa"/>
            <w:vMerge/>
          </w:tcPr>
          <w:p w14:paraId="643B4213" w14:textId="77777777" w:rsidR="00DE722C" w:rsidRPr="00CD4558" w:rsidRDefault="00DE722C" w:rsidP="00C06454">
            <w:pPr>
              <w:spacing w:line="480" w:lineRule="auto"/>
            </w:pPr>
          </w:p>
        </w:tc>
        <w:tc>
          <w:tcPr>
            <w:tcW w:w="1897" w:type="dxa"/>
            <w:vMerge w:val="restart"/>
          </w:tcPr>
          <w:p w14:paraId="5062CF96" w14:textId="77777777" w:rsidR="00DE722C" w:rsidRPr="00CD4558" w:rsidRDefault="00DE722C" w:rsidP="00C06454">
            <w:pPr>
              <w:spacing w:line="480" w:lineRule="auto"/>
            </w:pPr>
            <w:proofErr w:type="spellStart"/>
            <w:r w:rsidRPr="00CD4558">
              <w:t>Codelists</w:t>
            </w:r>
            <w:proofErr w:type="spellEnd"/>
            <w:r w:rsidRPr="00CD4558">
              <w:t xml:space="preserve"> built based on </w:t>
            </w:r>
            <w:r w:rsidRPr="00CD4558">
              <w:lastRenderedPageBreak/>
              <w:t xml:space="preserve">clinical review of the ICD-10 terminology by two clinicians (no publicly available </w:t>
            </w:r>
            <w:proofErr w:type="spellStart"/>
            <w:r w:rsidRPr="00CD4558">
              <w:t>codelists</w:t>
            </w:r>
            <w:proofErr w:type="spellEnd"/>
            <w:r w:rsidRPr="00CD4558">
              <w:t xml:space="preserve"> for these criteria)</w:t>
            </w:r>
          </w:p>
        </w:tc>
        <w:tc>
          <w:tcPr>
            <w:tcW w:w="2213" w:type="dxa"/>
            <w:vMerge w:val="restart"/>
          </w:tcPr>
          <w:p w14:paraId="79C2818F" w14:textId="77777777" w:rsidR="00DE722C" w:rsidRPr="00CD4558" w:rsidRDefault="00DE722C" w:rsidP="00C06454">
            <w:pPr>
              <w:spacing w:line="480" w:lineRule="auto"/>
            </w:pPr>
            <w:r w:rsidRPr="00CD4558">
              <w:lastRenderedPageBreak/>
              <w:t>Bespoke</w:t>
            </w:r>
          </w:p>
        </w:tc>
      </w:tr>
      <w:tr w:rsidR="00DE722C" w:rsidRPr="00CD4558" w14:paraId="61CF0D7F" w14:textId="77777777" w:rsidTr="00C06454">
        <w:trPr>
          <w:trHeight w:val="255"/>
        </w:trPr>
        <w:tc>
          <w:tcPr>
            <w:tcW w:w="2547" w:type="dxa"/>
          </w:tcPr>
          <w:p w14:paraId="03B7B61C" w14:textId="77777777" w:rsidR="00DE722C" w:rsidRPr="00CD4558" w:rsidRDefault="00DE722C" w:rsidP="00C06454">
            <w:pPr>
              <w:spacing w:line="480" w:lineRule="auto"/>
            </w:pPr>
            <w:proofErr w:type="spellStart"/>
            <w:r w:rsidRPr="00CD4558">
              <w:lastRenderedPageBreak/>
              <w:t>Leukemia</w:t>
            </w:r>
            <w:proofErr w:type="spellEnd"/>
            <w:r w:rsidRPr="00CD4558">
              <w:t xml:space="preserve"> </w:t>
            </w:r>
          </w:p>
          <w:p w14:paraId="39D20885"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499DA092" w14:textId="77777777" w:rsidR="00DE722C" w:rsidRPr="00CD4558" w:rsidRDefault="00DE722C" w:rsidP="00C06454">
            <w:pPr>
              <w:spacing w:line="480" w:lineRule="auto"/>
            </w:pPr>
          </w:p>
        </w:tc>
        <w:tc>
          <w:tcPr>
            <w:tcW w:w="3118" w:type="dxa"/>
          </w:tcPr>
          <w:p w14:paraId="3F25DB1A" w14:textId="77777777" w:rsidR="00DE722C" w:rsidRPr="00CD4558" w:rsidRDefault="00DE722C" w:rsidP="00C06454">
            <w:pPr>
              <w:spacing w:line="480" w:lineRule="auto"/>
              <w:rPr>
                <w:lang w:val="pt-PT"/>
              </w:rPr>
            </w:pPr>
            <w:r w:rsidRPr="00CD4558">
              <w:rPr>
                <w:lang w:val="pt-PT"/>
              </w:rPr>
              <w:t>C90.1, C91-C95, M36.1, D47.1, N16.1, D47.5</w:t>
            </w:r>
          </w:p>
        </w:tc>
        <w:tc>
          <w:tcPr>
            <w:tcW w:w="2694" w:type="dxa"/>
            <w:vMerge/>
          </w:tcPr>
          <w:p w14:paraId="2A535B06" w14:textId="77777777" w:rsidR="00DE722C" w:rsidRPr="00CD4558" w:rsidRDefault="00DE722C" w:rsidP="00C06454">
            <w:pPr>
              <w:spacing w:line="480" w:lineRule="auto"/>
            </w:pPr>
          </w:p>
        </w:tc>
        <w:tc>
          <w:tcPr>
            <w:tcW w:w="1897" w:type="dxa"/>
            <w:vMerge/>
          </w:tcPr>
          <w:p w14:paraId="5AD7C234" w14:textId="77777777" w:rsidR="00DE722C" w:rsidRPr="00CD4558" w:rsidRDefault="00DE722C" w:rsidP="00C06454">
            <w:pPr>
              <w:spacing w:line="480" w:lineRule="auto"/>
            </w:pPr>
          </w:p>
        </w:tc>
        <w:tc>
          <w:tcPr>
            <w:tcW w:w="2213" w:type="dxa"/>
            <w:vMerge/>
          </w:tcPr>
          <w:p w14:paraId="22423A9B" w14:textId="77777777" w:rsidR="00DE722C" w:rsidRPr="00CD4558" w:rsidRDefault="00DE722C" w:rsidP="00C06454">
            <w:pPr>
              <w:spacing w:line="480" w:lineRule="auto"/>
              <w:rPr>
                <w:highlight w:val="yellow"/>
              </w:rPr>
            </w:pPr>
          </w:p>
        </w:tc>
      </w:tr>
      <w:tr w:rsidR="00DE722C" w:rsidRPr="00CD4558" w14:paraId="0F959CC5" w14:textId="77777777" w:rsidTr="00C06454">
        <w:trPr>
          <w:trHeight w:val="255"/>
        </w:trPr>
        <w:tc>
          <w:tcPr>
            <w:tcW w:w="2547" w:type="dxa"/>
          </w:tcPr>
          <w:p w14:paraId="5F459C06" w14:textId="77777777" w:rsidR="00DE722C" w:rsidRPr="00CD4558" w:rsidRDefault="00DE722C" w:rsidP="00C06454">
            <w:pPr>
              <w:spacing w:line="480" w:lineRule="auto"/>
            </w:pPr>
            <w:r w:rsidRPr="00CD4558">
              <w:t>Heart disease (any)</w:t>
            </w:r>
          </w:p>
        </w:tc>
        <w:tc>
          <w:tcPr>
            <w:tcW w:w="1701" w:type="dxa"/>
            <w:vMerge w:val="restart"/>
          </w:tcPr>
          <w:p w14:paraId="0C7F78AF" w14:textId="77777777" w:rsidR="00DE722C" w:rsidRPr="00CD4558" w:rsidRDefault="00DE722C" w:rsidP="00C06454">
            <w:pPr>
              <w:spacing w:line="480" w:lineRule="auto"/>
            </w:pPr>
            <w:r w:rsidRPr="00CD4558">
              <w:t xml:space="preserve">diag_01 to diag_20 </w:t>
            </w:r>
          </w:p>
          <w:p w14:paraId="114597A3" w14:textId="77777777" w:rsidR="00DE722C" w:rsidRPr="00CD4558" w:rsidRDefault="00DE722C" w:rsidP="00C06454">
            <w:pPr>
              <w:spacing w:line="480" w:lineRule="auto"/>
            </w:pPr>
            <w:r w:rsidRPr="00CD4558">
              <w:t>(any position)</w:t>
            </w:r>
          </w:p>
        </w:tc>
        <w:tc>
          <w:tcPr>
            <w:tcW w:w="3118" w:type="dxa"/>
          </w:tcPr>
          <w:p w14:paraId="35D6F553" w14:textId="77777777" w:rsidR="00DE722C" w:rsidRPr="00CD4558" w:rsidRDefault="00DE722C" w:rsidP="00C06454">
            <w:pPr>
              <w:spacing w:line="480" w:lineRule="auto"/>
              <w:rPr>
                <w:lang w:val="pt-PT"/>
              </w:rPr>
            </w:pPr>
            <w:r w:rsidRPr="00CD4558">
              <w:rPr>
                <w:lang w:val="pt-PT"/>
              </w:rPr>
              <w:t>I08, I09, I11, I13, I20, I21, I22, I23, I24, I25, I27.1, I27.8, I27.9,</w:t>
            </w:r>
          </w:p>
          <w:p w14:paraId="128E31F8" w14:textId="77777777" w:rsidR="00DE722C" w:rsidRPr="00CD4558" w:rsidRDefault="00DE722C" w:rsidP="00C06454">
            <w:pPr>
              <w:spacing w:line="480" w:lineRule="auto"/>
              <w:rPr>
                <w:lang w:val="pt-PT"/>
              </w:rPr>
            </w:pPr>
            <w:r w:rsidRPr="00CD4558">
              <w:rPr>
                <w:lang w:val="pt-PT"/>
              </w:rPr>
              <w:t>I30, I31, I32, I33, I34, I35, I36, I37, I38, I39, I40, I41, I42, I43, I44, I45, I46, I47, I48, I49, I50, I51, I52</w:t>
            </w:r>
          </w:p>
        </w:tc>
        <w:tc>
          <w:tcPr>
            <w:tcW w:w="2694" w:type="dxa"/>
            <w:vMerge w:val="restart"/>
          </w:tcPr>
          <w:p w14:paraId="741FAF23" w14:textId="77777777" w:rsidR="00DE722C" w:rsidRPr="00CD4558" w:rsidRDefault="00DE722C" w:rsidP="00C06454">
            <w:pPr>
              <w:spacing w:line="480" w:lineRule="auto"/>
            </w:pPr>
            <w:r w:rsidRPr="00CD4558">
              <w:t>Any record in the 5 years before index date (</w:t>
            </w:r>
            <w:proofErr w:type="spellStart"/>
            <w:r w:rsidRPr="00CD4558">
              <w:t>epistart</w:t>
            </w:r>
            <w:proofErr w:type="spellEnd"/>
            <w:r w:rsidRPr="00CD4558">
              <w:t xml:space="preserve"> of the index spell)</w:t>
            </w:r>
          </w:p>
        </w:tc>
        <w:tc>
          <w:tcPr>
            <w:tcW w:w="1897" w:type="dxa"/>
          </w:tcPr>
          <w:p w14:paraId="7E8ECCD2" w14:textId="77777777" w:rsidR="00DE722C" w:rsidRPr="00CD4558" w:rsidRDefault="00DE722C" w:rsidP="00C06454">
            <w:pPr>
              <w:spacing w:line="480" w:lineRule="auto"/>
            </w:pPr>
            <w:r w:rsidRPr="00CD4558">
              <w:t>RECOVERY trial cause-of-death derivation (“cardiac” category)</w:t>
            </w:r>
          </w:p>
        </w:tc>
        <w:tc>
          <w:tcPr>
            <w:tcW w:w="2213" w:type="dxa"/>
          </w:tcPr>
          <w:p w14:paraId="47547EE9" w14:textId="10BFAC73" w:rsidR="00DE722C" w:rsidRPr="00CD4558" w:rsidRDefault="008B67B5" w:rsidP="00C06454">
            <w:pPr>
              <w:spacing w:line="480" w:lineRule="auto"/>
            </w:pPr>
            <w:r w:rsidRPr="00CD4558">
              <w:t>https://www.recoverytrial.net/results</w:t>
            </w:r>
          </w:p>
        </w:tc>
      </w:tr>
      <w:tr w:rsidR="00DE722C" w:rsidRPr="00CD4558" w14:paraId="72828D2F" w14:textId="77777777" w:rsidTr="00C06454">
        <w:trPr>
          <w:trHeight w:val="255"/>
        </w:trPr>
        <w:tc>
          <w:tcPr>
            <w:tcW w:w="2547" w:type="dxa"/>
          </w:tcPr>
          <w:p w14:paraId="79ABE929" w14:textId="77777777" w:rsidR="00DE722C" w:rsidRPr="00CD4558" w:rsidRDefault="00DE722C" w:rsidP="00C06454">
            <w:pPr>
              <w:spacing w:line="480" w:lineRule="auto"/>
            </w:pPr>
            <w:r w:rsidRPr="00CD4558">
              <w:lastRenderedPageBreak/>
              <w:t>Diabetes (any)</w:t>
            </w:r>
          </w:p>
        </w:tc>
        <w:tc>
          <w:tcPr>
            <w:tcW w:w="1701" w:type="dxa"/>
            <w:vMerge/>
          </w:tcPr>
          <w:p w14:paraId="531CC18E" w14:textId="77777777" w:rsidR="00DE722C" w:rsidRPr="00CD4558" w:rsidRDefault="00DE722C" w:rsidP="00C06454">
            <w:pPr>
              <w:spacing w:line="480" w:lineRule="auto"/>
            </w:pPr>
          </w:p>
        </w:tc>
        <w:tc>
          <w:tcPr>
            <w:tcW w:w="3118" w:type="dxa"/>
          </w:tcPr>
          <w:p w14:paraId="113A4193" w14:textId="77777777" w:rsidR="00DE722C" w:rsidRPr="00CD4558" w:rsidRDefault="00DE722C" w:rsidP="00C06454">
            <w:pPr>
              <w:spacing w:line="480" w:lineRule="auto"/>
            </w:pPr>
            <w:r w:rsidRPr="00CD4558">
              <w:t>E10-E14</w:t>
            </w:r>
          </w:p>
        </w:tc>
        <w:tc>
          <w:tcPr>
            <w:tcW w:w="2694" w:type="dxa"/>
            <w:vMerge/>
          </w:tcPr>
          <w:p w14:paraId="02F267D8" w14:textId="77777777" w:rsidR="00DE722C" w:rsidRPr="00CD4558" w:rsidRDefault="00DE722C" w:rsidP="00C06454">
            <w:pPr>
              <w:spacing w:line="480" w:lineRule="auto"/>
            </w:pPr>
          </w:p>
        </w:tc>
        <w:tc>
          <w:tcPr>
            <w:tcW w:w="1897" w:type="dxa"/>
          </w:tcPr>
          <w:p w14:paraId="288668DE" w14:textId="77777777" w:rsidR="00DE722C" w:rsidRPr="00CD4558" w:rsidRDefault="00DE722C" w:rsidP="00C06454">
            <w:pPr>
              <w:spacing w:line="480" w:lineRule="auto"/>
            </w:pPr>
            <w:r w:rsidRPr="00CD4558">
              <w:t xml:space="preserve">Merged both </w:t>
            </w:r>
            <w:proofErr w:type="spellStart"/>
            <w:r w:rsidRPr="00CD4558">
              <w:t>Charlson</w:t>
            </w:r>
            <w:proofErr w:type="spellEnd"/>
            <w:r w:rsidRPr="00CD4558">
              <w:t xml:space="preserve"> diabetes </w:t>
            </w:r>
            <w:proofErr w:type="spellStart"/>
            <w:r w:rsidRPr="00CD4558">
              <w:t>codelists</w:t>
            </w:r>
            <w:proofErr w:type="spellEnd"/>
            <w:r w:rsidRPr="00CD4558">
              <w:t xml:space="preserve"> (codes above), manual review of the ICD-10 terminology, and literature review</w:t>
            </w:r>
          </w:p>
        </w:tc>
        <w:tc>
          <w:tcPr>
            <w:tcW w:w="2213" w:type="dxa"/>
          </w:tcPr>
          <w:p w14:paraId="4771C43F" w14:textId="77777777" w:rsidR="00DE722C" w:rsidRPr="00CD4558" w:rsidRDefault="00DE722C" w:rsidP="00C06454">
            <w:pPr>
              <w:spacing w:line="480" w:lineRule="auto"/>
            </w:pPr>
            <w:r w:rsidRPr="00CD4558">
              <w:t>https://bmjopen.bmj.com/content/6/8/e009952.long</w:t>
            </w:r>
          </w:p>
        </w:tc>
      </w:tr>
      <w:tr w:rsidR="00DE722C" w:rsidRPr="00CD4558" w14:paraId="740DACF0" w14:textId="77777777" w:rsidTr="00C06454">
        <w:trPr>
          <w:trHeight w:val="255"/>
        </w:trPr>
        <w:tc>
          <w:tcPr>
            <w:tcW w:w="2547" w:type="dxa"/>
          </w:tcPr>
          <w:p w14:paraId="156F3E49" w14:textId="77777777" w:rsidR="00DE722C" w:rsidRPr="00CD4558" w:rsidRDefault="00DE722C" w:rsidP="00C06454">
            <w:pPr>
              <w:spacing w:line="480" w:lineRule="auto"/>
            </w:pPr>
            <w:r w:rsidRPr="00CD4558">
              <w:t>Chronic liver disease</w:t>
            </w:r>
          </w:p>
        </w:tc>
        <w:tc>
          <w:tcPr>
            <w:tcW w:w="1701" w:type="dxa"/>
            <w:vMerge/>
          </w:tcPr>
          <w:p w14:paraId="67B533E2" w14:textId="77777777" w:rsidR="00DE722C" w:rsidRPr="00CD4558" w:rsidRDefault="00DE722C" w:rsidP="00C06454">
            <w:pPr>
              <w:spacing w:line="480" w:lineRule="auto"/>
            </w:pPr>
          </w:p>
        </w:tc>
        <w:tc>
          <w:tcPr>
            <w:tcW w:w="3118" w:type="dxa"/>
          </w:tcPr>
          <w:p w14:paraId="2D945C3D" w14:textId="77777777" w:rsidR="00DE722C" w:rsidRPr="00CD4558" w:rsidRDefault="00DE722C" w:rsidP="00C06454">
            <w:pPr>
              <w:spacing w:line="480" w:lineRule="auto"/>
            </w:pPr>
            <w:r w:rsidRPr="00CD4558">
              <w:t>B18, K70.0, K70.1, K70.2, K70.3, K70.9, K71.3, K71.4, K71.5, K71.7, K73, K74, K76.0, K76.2,</w:t>
            </w:r>
          </w:p>
          <w:p w14:paraId="2FA362A8" w14:textId="77777777" w:rsidR="00DE722C" w:rsidRPr="00CD4558" w:rsidRDefault="00DE722C" w:rsidP="00C06454">
            <w:pPr>
              <w:spacing w:line="480" w:lineRule="auto"/>
            </w:pPr>
            <w:r w:rsidRPr="00CD4558">
              <w:t>K76.3, K76.4, K76.8, K76.9,</w:t>
            </w:r>
          </w:p>
          <w:p w14:paraId="2A0CA059" w14:textId="77777777" w:rsidR="00DE722C" w:rsidRPr="00CD4558" w:rsidRDefault="00DE722C" w:rsidP="00C06454">
            <w:pPr>
              <w:spacing w:line="480" w:lineRule="auto"/>
            </w:pPr>
            <w:r w:rsidRPr="00CD4558">
              <w:lastRenderedPageBreak/>
              <w:t>Z94.4, I85.0, I85.9, I86.4, I98.2,</w:t>
            </w:r>
          </w:p>
          <w:p w14:paraId="41703D97" w14:textId="77777777" w:rsidR="00DE722C" w:rsidRPr="00CD4558" w:rsidRDefault="00DE722C" w:rsidP="00C06454">
            <w:pPr>
              <w:spacing w:line="480" w:lineRule="auto"/>
            </w:pPr>
            <w:r w:rsidRPr="00CD4558">
              <w:t>K70.4, K71.1, K72.9, K76.5,</w:t>
            </w:r>
          </w:p>
          <w:p w14:paraId="09F799BC" w14:textId="77777777" w:rsidR="00DE722C" w:rsidRPr="00CD4558" w:rsidRDefault="00DE722C" w:rsidP="00C06454">
            <w:pPr>
              <w:spacing w:line="480" w:lineRule="auto"/>
            </w:pPr>
            <w:r w:rsidRPr="00CD4558">
              <w:t>K76.6, K76.7</w:t>
            </w:r>
          </w:p>
        </w:tc>
        <w:tc>
          <w:tcPr>
            <w:tcW w:w="2694" w:type="dxa"/>
            <w:vMerge/>
          </w:tcPr>
          <w:p w14:paraId="7AD16688" w14:textId="77777777" w:rsidR="00DE722C" w:rsidRPr="00CD4558" w:rsidRDefault="00DE722C" w:rsidP="00C06454">
            <w:pPr>
              <w:spacing w:line="480" w:lineRule="auto"/>
            </w:pPr>
          </w:p>
        </w:tc>
        <w:tc>
          <w:tcPr>
            <w:tcW w:w="1897" w:type="dxa"/>
          </w:tcPr>
          <w:p w14:paraId="4E577A2C" w14:textId="77777777" w:rsidR="00DE722C" w:rsidRPr="00CD4558" w:rsidRDefault="00DE722C" w:rsidP="00C06454">
            <w:pPr>
              <w:spacing w:line="480" w:lineRule="auto"/>
            </w:pPr>
            <w:r w:rsidRPr="00CD4558">
              <w:t>Merged mild and moderate-severe liver disease lists</w:t>
            </w:r>
          </w:p>
        </w:tc>
        <w:tc>
          <w:tcPr>
            <w:tcW w:w="2213" w:type="dxa"/>
          </w:tcPr>
          <w:p w14:paraId="0CF6D31D" w14:textId="77777777" w:rsidR="00DE722C" w:rsidRPr="00CD4558" w:rsidRDefault="00DE722C" w:rsidP="00C06454">
            <w:pPr>
              <w:spacing w:line="480" w:lineRule="auto"/>
            </w:pPr>
            <w:r w:rsidRPr="00CD4558">
              <w:t>N/A</w:t>
            </w:r>
          </w:p>
        </w:tc>
      </w:tr>
      <w:tr w:rsidR="00DE722C" w:rsidRPr="00CD4558" w14:paraId="129E56ED" w14:textId="77777777" w:rsidTr="00C06454">
        <w:trPr>
          <w:trHeight w:val="255"/>
        </w:trPr>
        <w:tc>
          <w:tcPr>
            <w:tcW w:w="2547" w:type="dxa"/>
          </w:tcPr>
          <w:p w14:paraId="4BB0763D" w14:textId="77777777" w:rsidR="00DE722C" w:rsidRPr="00CD4558" w:rsidRDefault="00DE722C" w:rsidP="00C06454">
            <w:pPr>
              <w:spacing w:line="480" w:lineRule="auto"/>
            </w:pPr>
            <w:r w:rsidRPr="00CD4558">
              <w:t>Severe mental illness</w:t>
            </w:r>
          </w:p>
        </w:tc>
        <w:tc>
          <w:tcPr>
            <w:tcW w:w="1701" w:type="dxa"/>
            <w:vMerge/>
          </w:tcPr>
          <w:p w14:paraId="4BB4D029" w14:textId="77777777" w:rsidR="00DE722C" w:rsidRPr="00CD4558" w:rsidRDefault="00DE722C" w:rsidP="00C06454">
            <w:pPr>
              <w:spacing w:line="480" w:lineRule="auto"/>
            </w:pPr>
          </w:p>
        </w:tc>
        <w:tc>
          <w:tcPr>
            <w:tcW w:w="3118" w:type="dxa"/>
          </w:tcPr>
          <w:p w14:paraId="72A2921A" w14:textId="77777777" w:rsidR="00DE722C" w:rsidRPr="00CD4558" w:rsidRDefault="00DE722C" w:rsidP="00C06454">
            <w:pPr>
              <w:spacing w:line="480" w:lineRule="auto"/>
            </w:pPr>
            <w:r w:rsidRPr="00CD4558">
              <w:t>F20, F21, F22, F23, F24, F25, F28, F29, F30, F31, F32.2, F32.3</w:t>
            </w:r>
          </w:p>
          <w:p w14:paraId="61CBEE26" w14:textId="77777777" w:rsidR="00DE722C" w:rsidRPr="00CD4558" w:rsidRDefault="00DE722C" w:rsidP="00C06454">
            <w:pPr>
              <w:spacing w:line="480" w:lineRule="auto"/>
            </w:pPr>
            <w:r w:rsidRPr="00CD4558">
              <w:t>F32.8, F32.9, F33.2, F33.3</w:t>
            </w:r>
          </w:p>
          <w:p w14:paraId="677C07A3" w14:textId="77777777" w:rsidR="00DE722C" w:rsidRPr="00CD4558" w:rsidRDefault="00DE722C" w:rsidP="00C06454">
            <w:pPr>
              <w:spacing w:line="480" w:lineRule="auto"/>
            </w:pPr>
            <w:r w:rsidRPr="00CD4558">
              <w:t>F33.4, F33.8, F33.9</w:t>
            </w:r>
          </w:p>
        </w:tc>
        <w:tc>
          <w:tcPr>
            <w:tcW w:w="2694" w:type="dxa"/>
            <w:vMerge/>
          </w:tcPr>
          <w:p w14:paraId="1C3DDE45" w14:textId="77777777" w:rsidR="00DE722C" w:rsidRPr="00CD4558" w:rsidRDefault="00DE722C" w:rsidP="00C06454">
            <w:pPr>
              <w:spacing w:line="480" w:lineRule="auto"/>
            </w:pPr>
          </w:p>
        </w:tc>
        <w:tc>
          <w:tcPr>
            <w:tcW w:w="1897" w:type="dxa"/>
          </w:tcPr>
          <w:p w14:paraId="0C84BFAE" w14:textId="77777777" w:rsidR="00DE722C" w:rsidRPr="00CD4558" w:rsidRDefault="00DE722C" w:rsidP="00C06454">
            <w:pPr>
              <w:spacing w:line="480" w:lineRule="auto"/>
            </w:pPr>
            <w:r w:rsidRPr="00CD4558">
              <w:t xml:space="preserve">Publicly-available </w:t>
            </w:r>
            <w:proofErr w:type="spellStart"/>
            <w:r w:rsidRPr="00CD4558">
              <w:t>codelist</w:t>
            </w:r>
            <w:proofErr w:type="spellEnd"/>
            <w:r w:rsidRPr="00CD4558">
              <w:t xml:space="preserve"> used for the QCOVID NHS risk calculator</w:t>
            </w:r>
          </w:p>
        </w:tc>
        <w:tc>
          <w:tcPr>
            <w:tcW w:w="2213" w:type="dxa"/>
          </w:tcPr>
          <w:p w14:paraId="5BBA3C0B" w14:textId="77777777" w:rsidR="00DE722C" w:rsidRPr="00CD4558" w:rsidRDefault="00DE722C" w:rsidP="00C06454">
            <w:pPr>
              <w:spacing w:line="480" w:lineRule="auto"/>
            </w:pPr>
            <w:r w:rsidRPr="00CD4558">
              <w:t>https://www.datadictionary.nhs.uk/Covid19PRA/Severe_Mental_Illness.html</w:t>
            </w:r>
          </w:p>
        </w:tc>
      </w:tr>
      <w:tr w:rsidR="00DE722C" w:rsidRPr="00CD4558" w14:paraId="3A234E3D" w14:textId="77777777" w:rsidTr="00C06454">
        <w:trPr>
          <w:trHeight w:val="255"/>
        </w:trPr>
        <w:tc>
          <w:tcPr>
            <w:tcW w:w="2547" w:type="dxa"/>
          </w:tcPr>
          <w:p w14:paraId="5F798F46" w14:textId="77777777" w:rsidR="00DE722C" w:rsidRPr="00CD4558" w:rsidRDefault="00DE722C" w:rsidP="00C06454">
            <w:pPr>
              <w:spacing w:line="480" w:lineRule="auto"/>
            </w:pPr>
            <w:r w:rsidRPr="00CD4558">
              <w:t>Alcohol-attributable diseases</w:t>
            </w:r>
          </w:p>
        </w:tc>
        <w:tc>
          <w:tcPr>
            <w:tcW w:w="1701" w:type="dxa"/>
            <w:vMerge/>
          </w:tcPr>
          <w:p w14:paraId="557A4DB7" w14:textId="77777777" w:rsidR="00DE722C" w:rsidRPr="00CD4558" w:rsidRDefault="00DE722C" w:rsidP="00C06454">
            <w:pPr>
              <w:spacing w:line="480" w:lineRule="auto"/>
            </w:pPr>
          </w:p>
        </w:tc>
        <w:tc>
          <w:tcPr>
            <w:tcW w:w="3118" w:type="dxa"/>
          </w:tcPr>
          <w:p w14:paraId="500444CA" w14:textId="77777777" w:rsidR="00DE722C" w:rsidRPr="00CD4558" w:rsidRDefault="00DE722C" w:rsidP="00C06454">
            <w:pPr>
              <w:spacing w:line="480" w:lineRule="auto"/>
            </w:pPr>
            <w:r w:rsidRPr="00CD4558">
              <w:t xml:space="preserve">F10.3-F10.9, F10.0, F10.1, </w:t>
            </w:r>
          </w:p>
          <w:p w14:paraId="4ECFD505" w14:textId="77777777" w:rsidR="00DE722C" w:rsidRPr="00CD4558" w:rsidRDefault="00DE722C" w:rsidP="00C06454">
            <w:pPr>
              <w:spacing w:line="480" w:lineRule="auto"/>
            </w:pPr>
            <w:r w:rsidRPr="00CD4558">
              <w:t xml:space="preserve">F10.2, G62.1, G31.2, G72.1, </w:t>
            </w:r>
          </w:p>
          <w:p w14:paraId="162C0047" w14:textId="77777777" w:rsidR="00DE722C" w:rsidRPr="00CD4558" w:rsidRDefault="00DE722C" w:rsidP="00C06454">
            <w:pPr>
              <w:spacing w:line="480" w:lineRule="auto"/>
            </w:pPr>
            <w:r w:rsidRPr="00CD4558">
              <w:t xml:space="preserve">I42.6, K29.2, K70.0-K70.4, </w:t>
            </w:r>
          </w:p>
          <w:p w14:paraId="31136701" w14:textId="77777777" w:rsidR="00DE722C" w:rsidRPr="00CD4558" w:rsidRDefault="00DE722C" w:rsidP="00C06454">
            <w:pPr>
              <w:spacing w:line="480" w:lineRule="auto"/>
            </w:pPr>
            <w:r w:rsidRPr="00CD4558">
              <w:t xml:space="preserve">K70.9, K85.2, K86.0, Q86.0, </w:t>
            </w:r>
          </w:p>
          <w:p w14:paraId="50636894" w14:textId="77777777" w:rsidR="00DE722C" w:rsidRPr="00CD4558" w:rsidRDefault="00DE722C" w:rsidP="00C06454">
            <w:pPr>
              <w:spacing w:line="480" w:lineRule="auto"/>
            </w:pPr>
            <w:r w:rsidRPr="00CD4558">
              <w:t>P04.3</w:t>
            </w:r>
          </w:p>
        </w:tc>
        <w:tc>
          <w:tcPr>
            <w:tcW w:w="2694" w:type="dxa"/>
            <w:vMerge/>
          </w:tcPr>
          <w:p w14:paraId="10AFE018" w14:textId="77777777" w:rsidR="00DE722C" w:rsidRPr="00CD4558" w:rsidRDefault="00DE722C" w:rsidP="00C06454">
            <w:pPr>
              <w:spacing w:line="480" w:lineRule="auto"/>
            </w:pPr>
          </w:p>
        </w:tc>
        <w:tc>
          <w:tcPr>
            <w:tcW w:w="1897" w:type="dxa"/>
          </w:tcPr>
          <w:p w14:paraId="4634A287" w14:textId="77777777" w:rsidR="00DE722C" w:rsidRPr="00CD4558" w:rsidRDefault="00DE722C" w:rsidP="00C06454">
            <w:pPr>
              <w:spacing w:line="480" w:lineRule="auto"/>
            </w:pPr>
            <w:r w:rsidRPr="00CD4558">
              <w:t xml:space="preserve">Publicly-available </w:t>
            </w:r>
            <w:proofErr w:type="spellStart"/>
            <w:r w:rsidRPr="00CD4558">
              <w:t>codelist</w:t>
            </w:r>
            <w:proofErr w:type="spellEnd"/>
            <w:r w:rsidRPr="00CD4558">
              <w:t xml:space="preserve"> published by the US CDC</w:t>
            </w:r>
          </w:p>
        </w:tc>
        <w:tc>
          <w:tcPr>
            <w:tcW w:w="2213" w:type="dxa"/>
          </w:tcPr>
          <w:p w14:paraId="6C4BFC84" w14:textId="77777777" w:rsidR="00DE722C" w:rsidRPr="00CD4558" w:rsidRDefault="00DE722C" w:rsidP="00C06454">
            <w:pPr>
              <w:spacing w:line="480" w:lineRule="auto"/>
            </w:pPr>
            <w:r w:rsidRPr="00CD4558">
              <w:t>https://www.cdc.gov/alcohol/ardi/alcohol-related-icd-codes.html</w:t>
            </w:r>
          </w:p>
        </w:tc>
      </w:tr>
      <w:tr w:rsidR="00DE722C" w:rsidRPr="00CD4558" w14:paraId="6539BE80" w14:textId="77777777" w:rsidTr="00C06454">
        <w:trPr>
          <w:trHeight w:val="255"/>
        </w:trPr>
        <w:tc>
          <w:tcPr>
            <w:tcW w:w="2547" w:type="dxa"/>
          </w:tcPr>
          <w:p w14:paraId="777D3E6B" w14:textId="77777777" w:rsidR="00DE722C" w:rsidRPr="00CD4558" w:rsidRDefault="00DE722C" w:rsidP="00C06454">
            <w:pPr>
              <w:spacing w:line="480" w:lineRule="auto"/>
            </w:pPr>
            <w:r w:rsidRPr="00CD4558">
              <w:lastRenderedPageBreak/>
              <w:t>Obesity</w:t>
            </w:r>
          </w:p>
        </w:tc>
        <w:tc>
          <w:tcPr>
            <w:tcW w:w="1701" w:type="dxa"/>
            <w:vMerge/>
          </w:tcPr>
          <w:p w14:paraId="1AD07AEC" w14:textId="77777777" w:rsidR="00DE722C" w:rsidRPr="00CD4558" w:rsidRDefault="00DE722C" w:rsidP="00C06454">
            <w:pPr>
              <w:spacing w:line="480" w:lineRule="auto"/>
            </w:pPr>
          </w:p>
        </w:tc>
        <w:tc>
          <w:tcPr>
            <w:tcW w:w="3118" w:type="dxa"/>
          </w:tcPr>
          <w:p w14:paraId="4B086083" w14:textId="77777777" w:rsidR="00DE722C" w:rsidRPr="00CD4558" w:rsidRDefault="00DE722C" w:rsidP="00C06454">
            <w:pPr>
              <w:spacing w:line="480" w:lineRule="auto"/>
            </w:pPr>
            <w:r w:rsidRPr="00CD4558">
              <w:t>E66</w:t>
            </w:r>
          </w:p>
        </w:tc>
        <w:tc>
          <w:tcPr>
            <w:tcW w:w="2694" w:type="dxa"/>
          </w:tcPr>
          <w:p w14:paraId="1B6B64F3" w14:textId="77777777" w:rsidR="00DE722C" w:rsidRPr="00CD4558" w:rsidRDefault="00DE722C" w:rsidP="00C06454">
            <w:pPr>
              <w:spacing w:line="480" w:lineRule="auto"/>
            </w:pPr>
            <w:r w:rsidRPr="00CD4558">
              <w:t>Any record in the 5 years before index date (</w:t>
            </w:r>
            <w:proofErr w:type="spellStart"/>
            <w:r w:rsidRPr="00CD4558">
              <w:t>epistart</w:t>
            </w:r>
            <w:proofErr w:type="spellEnd"/>
            <w:r w:rsidRPr="00CD4558">
              <w:t xml:space="preserve"> of the index spell)</w:t>
            </w:r>
          </w:p>
        </w:tc>
        <w:tc>
          <w:tcPr>
            <w:tcW w:w="1897" w:type="dxa"/>
          </w:tcPr>
          <w:p w14:paraId="020C6C36" w14:textId="77777777" w:rsidR="00DE722C" w:rsidRPr="00CD4558" w:rsidRDefault="00DE722C" w:rsidP="00C06454">
            <w:pPr>
              <w:spacing w:line="480" w:lineRule="auto"/>
            </w:pPr>
            <w:r w:rsidRPr="00CD4558">
              <w:t xml:space="preserve">ICD-10 terminology review, literature review </w:t>
            </w:r>
          </w:p>
        </w:tc>
        <w:tc>
          <w:tcPr>
            <w:tcW w:w="2213" w:type="dxa"/>
          </w:tcPr>
          <w:p w14:paraId="31A0145B" w14:textId="77777777" w:rsidR="00DE722C" w:rsidRPr="00CD4558" w:rsidRDefault="00DE722C" w:rsidP="00C06454">
            <w:pPr>
              <w:spacing w:line="480" w:lineRule="auto"/>
            </w:pPr>
            <w:r w:rsidRPr="00CD4558">
              <w:t>https://www.ncbi.nlm.nih.gov/pmc/articles/PMC6748036/</w:t>
            </w:r>
          </w:p>
        </w:tc>
      </w:tr>
      <w:tr w:rsidR="00DE722C" w:rsidRPr="00CD4558" w14:paraId="2A173CFF" w14:textId="77777777" w:rsidTr="00C06454">
        <w:trPr>
          <w:trHeight w:val="255"/>
        </w:trPr>
        <w:tc>
          <w:tcPr>
            <w:tcW w:w="2547" w:type="dxa"/>
          </w:tcPr>
          <w:p w14:paraId="734E245D" w14:textId="77777777" w:rsidR="00DE722C" w:rsidRPr="00CD4558" w:rsidRDefault="00DE722C" w:rsidP="00C06454">
            <w:pPr>
              <w:spacing w:line="480" w:lineRule="auto"/>
            </w:pPr>
            <w:r w:rsidRPr="00CD4558">
              <w:t>Immunosuppression  (cancer with active chemotherapy)</w:t>
            </w:r>
          </w:p>
        </w:tc>
        <w:tc>
          <w:tcPr>
            <w:tcW w:w="1701" w:type="dxa"/>
            <w:vMerge w:val="restart"/>
          </w:tcPr>
          <w:p w14:paraId="17D60B42" w14:textId="77777777" w:rsidR="00DE722C" w:rsidRPr="00CD4558" w:rsidRDefault="00DE722C" w:rsidP="00C06454">
            <w:pPr>
              <w:spacing w:line="480" w:lineRule="auto"/>
            </w:pPr>
            <w:r w:rsidRPr="00CD4558">
              <w:t xml:space="preserve">diag_01 to diag_20 for ICD-10 codes </w:t>
            </w:r>
          </w:p>
          <w:p w14:paraId="097AA60B" w14:textId="77777777" w:rsidR="00DE722C" w:rsidRPr="00CD4558" w:rsidRDefault="00DE722C" w:rsidP="00C06454">
            <w:pPr>
              <w:spacing w:line="480" w:lineRule="auto"/>
            </w:pPr>
            <w:r w:rsidRPr="00CD4558">
              <w:t>(any position)</w:t>
            </w:r>
          </w:p>
          <w:p w14:paraId="414096EA" w14:textId="77777777" w:rsidR="00DE722C" w:rsidRPr="00CD4558" w:rsidRDefault="00DE722C" w:rsidP="00C06454">
            <w:pPr>
              <w:spacing w:line="480" w:lineRule="auto"/>
            </w:pPr>
          </w:p>
          <w:p w14:paraId="65EA5B35" w14:textId="77777777" w:rsidR="00DE722C" w:rsidRPr="00CD4558" w:rsidRDefault="00DE722C" w:rsidP="00C06454">
            <w:pPr>
              <w:spacing w:line="480" w:lineRule="auto"/>
            </w:pPr>
            <w:r w:rsidRPr="00CD4558">
              <w:t xml:space="preserve">opertn_01 to </w:t>
            </w:r>
            <w:proofErr w:type="spellStart"/>
            <w:r w:rsidRPr="00CD4558">
              <w:t>opertn</w:t>
            </w:r>
            <w:proofErr w:type="spellEnd"/>
            <w:r w:rsidRPr="00CD4558">
              <w:t xml:space="preserve"> _21 for OPCS-4 codes (any position)</w:t>
            </w:r>
          </w:p>
          <w:p w14:paraId="6AB9F60A" w14:textId="77777777" w:rsidR="00DE722C" w:rsidRPr="00CD4558" w:rsidRDefault="00DE722C" w:rsidP="00C06454">
            <w:pPr>
              <w:spacing w:line="480" w:lineRule="auto"/>
            </w:pPr>
          </w:p>
        </w:tc>
        <w:tc>
          <w:tcPr>
            <w:tcW w:w="3118" w:type="dxa"/>
          </w:tcPr>
          <w:p w14:paraId="7B20CC26" w14:textId="77777777" w:rsidR="00DE722C" w:rsidRPr="00DD0B03" w:rsidRDefault="00DE722C" w:rsidP="00C06454">
            <w:pPr>
              <w:spacing w:line="480" w:lineRule="auto"/>
              <w:rPr>
                <w:b/>
              </w:rPr>
            </w:pPr>
            <w:r w:rsidRPr="00DD0B03">
              <w:rPr>
                <w:b/>
              </w:rPr>
              <w:t xml:space="preserve">Cancer (ICD-10): </w:t>
            </w:r>
          </w:p>
          <w:p w14:paraId="3444CAF0" w14:textId="77777777" w:rsidR="00DE722C" w:rsidRPr="00DD0B03" w:rsidRDefault="00DE722C" w:rsidP="00C06454">
            <w:pPr>
              <w:spacing w:line="480" w:lineRule="auto"/>
            </w:pPr>
            <w:r w:rsidRPr="00DD0B03">
              <w:t xml:space="preserve">Check full list in </w:t>
            </w:r>
            <w:proofErr w:type="spellStart"/>
            <w:r w:rsidRPr="00DD0B03">
              <w:t>codelist</w:t>
            </w:r>
            <w:proofErr w:type="spellEnd"/>
            <w:r w:rsidRPr="00DD0B03">
              <w:t xml:space="preserve"> repository file (spreadsheet)</w:t>
            </w:r>
          </w:p>
          <w:p w14:paraId="4E2A19DA" w14:textId="77777777" w:rsidR="00DE722C" w:rsidRPr="00DD0B03" w:rsidRDefault="00DE722C" w:rsidP="00C06454">
            <w:pPr>
              <w:spacing w:line="480" w:lineRule="auto"/>
            </w:pPr>
          </w:p>
          <w:p w14:paraId="402E90AB" w14:textId="77777777" w:rsidR="00DE722C" w:rsidRPr="00CD4558" w:rsidRDefault="00DE722C" w:rsidP="00C06454">
            <w:pPr>
              <w:spacing w:line="480" w:lineRule="auto"/>
              <w:rPr>
                <w:b/>
              </w:rPr>
            </w:pPr>
            <w:r w:rsidRPr="00CD4558">
              <w:rPr>
                <w:b/>
              </w:rPr>
              <w:t xml:space="preserve">Chemotherapy (ICD-10): </w:t>
            </w:r>
          </w:p>
          <w:p w14:paraId="5570CD1B" w14:textId="77777777" w:rsidR="00DE722C" w:rsidRPr="00CD4558" w:rsidRDefault="00DE722C" w:rsidP="00C06454">
            <w:pPr>
              <w:spacing w:line="480" w:lineRule="auto"/>
            </w:pPr>
            <w:r w:rsidRPr="00CD4558">
              <w:t>Y43.1, Y43.3, Z51.1</w:t>
            </w:r>
          </w:p>
          <w:p w14:paraId="63796E9B" w14:textId="77777777" w:rsidR="00DE722C" w:rsidRPr="00CD4558" w:rsidRDefault="00DE722C" w:rsidP="00C06454">
            <w:pPr>
              <w:spacing w:line="480" w:lineRule="auto"/>
            </w:pPr>
          </w:p>
          <w:p w14:paraId="44951C6E" w14:textId="77777777" w:rsidR="00DE722C" w:rsidRPr="00CD4558" w:rsidRDefault="00DE722C" w:rsidP="00C06454">
            <w:pPr>
              <w:spacing w:line="480" w:lineRule="auto"/>
              <w:rPr>
                <w:b/>
              </w:rPr>
            </w:pPr>
            <w:r w:rsidRPr="00CD4558">
              <w:rPr>
                <w:b/>
              </w:rPr>
              <w:t>Chemotherapy (OPCS-4):</w:t>
            </w:r>
          </w:p>
          <w:p w14:paraId="277085EC" w14:textId="77777777" w:rsidR="00DE722C" w:rsidRPr="00DD0B03" w:rsidRDefault="00DE722C" w:rsidP="00C06454">
            <w:pPr>
              <w:spacing w:line="480" w:lineRule="auto"/>
            </w:pPr>
            <w:r w:rsidRPr="00DD0B03">
              <w:t xml:space="preserve">Check full list in </w:t>
            </w:r>
            <w:proofErr w:type="spellStart"/>
            <w:r w:rsidRPr="00DD0B03">
              <w:t>codelist</w:t>
            </w:r>
            <w:proofErr w:type="spellEnd"/>
            <w:r w:rsidRPr="00DD0B03">
              <w:t xml:space="preserve"> repository file (spreadsheet)</w:t>
            </w:r>
          </w:p>
          <w:p w14:paraId="22CE8009" w14:textId="77777777" w:rsidR="00DE722C" w:rsidRPr="00CD4558" w:rsidRDefault="00DE722C" w:rsidP="00C06454">
            <w:pPr>
              <w:spacing w:line="480" w:lineRule="auto"/>
            </w:pPr>
          </w:p>
        </w:tc>
        <w:tc>
          <w:tcPr>
            <w:tcW w:w="2694" w:type="dxa"/>
          </w:tcPr>
          <w:p w14:paraId="67128FD1" w14:textId="77777777" w:rsidR="00DE722C" w:rsidRPr="00CD4558" w:rsidRDefault="00DE722C" w:rsidP="00C06454">
            <w:pPr>
              <w:spacing w:line="480" w:lineRule="auto"/>
            </w:pPr>
            <w:r w:rsidRPr="00CD4558">
              <w:t>Cancer diagnosis recorded in the 5 years prior to index date AND chemotherapy recorded in 6 months prior to index date</w:t>
            </w:r>
          </w:p>
        </w:tc>
        <w:tc>
          <w:tcPr>
            <w:tcW w:w="1897" w:type="dxa"/>
            <w:vMerge w:val="restart"/>
          </w:tcPr>
          <w:p w14:paraId="4E2427C1" w14:textId="77777777" w:rsidR="00DE722C" w:rsidRPr="00CD4558" w:rsidRDefault="00DE722C" w:rsidP="00C06454">
            <w:pPr>
              <w:spacing w:line="480" w:lineRule="auto"/>
            </w:pPr>
            <w:r w:rsidRPr="00CD4558">
              <w:t>Definition according to the UK Green Book criteria (and the Chief Medical Officer’s recommendations for the shielded-patient list)</w:t>
            </w:r>
          </w:p>
        </w:tc>
        <w:tc>
          <w:tcPr>
            <w:tcW w:w="2213" w:type="dxa"/>
            <w:vMerge w:val="restart"/>
          </w:tcPr>
          <w:p w14:paraId="5C16075B" w14:textId="7E7D9932" w:rsidR="00DE722C" w:rsidRPr="00CD4558" w:rsidRDefault="00835788" w:rsidP="00C06454">
            <w:pPr>
              <w:spacing w:line="480" w:lineRule="auto"/>
            </w:pPr>
            <w:hyperlink r:id="rId11" w:history="1">
              <w:r w:rsidR="00DE722C" w:rsidRPr="00CD4558">
                <w:rPr>
                  <w:rStyle w:val="Hyperlink"/>
                </w:rPr>
                <w:t>https://assets.publishing.service.gov.uk/government/uploads/system/uploads/attachment_data/file/1057798/Greenbook-chapter-14a-28Feb22.pdf</w:t>
              </w:r>
            </w:hyperlink>
          </w:p>
          <w:p w14:paraId="54250BA5" w14:textId="77777777" w:rsidR="00DE722C" w:rsidRPr="00CD4558" w:rsidRDefault="00DE722C" w:rsidP="00C06454">
            <w:pPr>
              <w:spacing w:line="480" w:lineRule="auto"/>
            </w:pPr>
          </w:p>
          <w:p w14:paraId="2C3C8DC3" w14:textId="77777777" w:rsidR="00DE722C" w:rsidRPr="00CD4558" w:rsidRDefault="00DE722C" w:rsidP="00C06454">
            <w:pPr>
              <w:spacing w:line="480" w:lineRule="auto"/>
            </w:pPr>
            <w:r w:rsidRPr="00CD4558">
              <w:t>https://digital.nhs.uk/coronavirus/shiel</w:t>
            </w:r>
            <w:r w:rsidRPr="00CD4558">
              <w:lastRenderedPageBreak/>
              <w:t>ded-patient-list/methodology/rule-logic</w:t>
            </w:r>
          </w:p>
        </w:tc>
      </w:tr>
      <w:tr w:rsidR="00DE722C" w:rsidRPr="00CD4558" w14:paraId="26F2BD62" w14:textId="77777777" w:rsidTr="00C06454">
        <w:trPr>
          <w:trHeight w:val="255"/>
        </w:trPr>
        <w:tc>
          <w:tcPr>
            <w:tcW w:w="2547" w:type="dxa"/>
          </w:tcPr>
          <w:p w14:paraId="588BBD3B" w14:textId="77777777" w:rsidR="00DE722C" w:rsidRPr="00CD4558" w:rsidRDefault="00DE722C" w:rsidP="00C06454">
            <w:pPr>
              <w:spacing w:line="480" w:lineRule="auto"/>
            </w:pPr>
            <w:r w:rsidRPr="00CD4558">
              <w:lastRenderedPageBreak/>
              <w:t>Immunosuppression  (haematological malignancy or bone marrow transplant)</w:t>
            </w:r>
          </w:p>
        </w:tc>
        <w:tc>
          <w:tcPr>
            <w:tcW w:w="1701" w:type="dxa"/>
            <w:vMerge/>
          </w:tcPr>
          <w:p w14:paraId="03E75BED" w14:textId="77777777" w:rsidR="00DE722C" w:rsidRPr="00CD4558" w:rsidRDefault="00DE722C" w:rsidP="00C06454">
            <w:pPr>
              <w:spacing w:line="480" w:lineRule="auto"/>
            </w:pPr>
          </w:p>
        </w:tc>
        <w:tc>
          <w:tcPr>
            <w:tcW w:w="3118" w:type="dxa"/>
          </w:tcPr>
          <w:p w14:paraId="5DBE3E41" w14:textId="77777777" w:rsidR="00DE722C" w:rsidRPr="00DD0B03" w:rsidRDefault="00DE722C" w:rsidP="00C06454">
            <w:pPr>
              <w:spacing w:line="480" w:lineRule="auto"/>
              <w:rPr>
                <w:b/>
              </w:rPr>
            </w:pPr>
            <w:r w:rsidRPr="00DD0B03">
              <w:rPr>
                <w:b/>
              </w:rPr>
              <w:t xml:space="preserve">Haematological malignancy (ICD-10): </w:t>
            </w:r>
          </w:p>
          <w:p w14:paraId="6667356D" w14:textId="77777777" w:rsidR="00DE722C" w:rsidRPr="00DD0B03" w:rsidRDefault="00DE722C" w:rsidP="00C06454">
            <w:pPr>
              <w:spacing w:line="480" w:lineRule="auto"/>
            </w:pPr>
            <w:r w:rsidRPr="00DD0B03">
              <w:t xml:space="preserve">Check full list in </w:t>
            </w:r>
            <w:proofErr w:type="spellStart"/>
            <w:r w:rsidRPr="00DD0B03">
              <w:t>codelist</w:t>
            </w:r>
            <w:proofErr w:type="spellEnd"/>
            <w:r w:rsidRPr="00DD0B03">
              <w:t xml:space="preserve"> repository file (spreadsheet)</w:t>
            </w:r>
          </w:p>
          <w:p w14:paraId="2079936E" w14:textId="77777777" w:rsidR="00DE722C" w:rsidRPr="00DD0B03" w:rsidRDefault="00DE722C" w:rsidP="00C06454">
            <w:pPr>
              <w:spacing w:line="480" w:lineRule="auto"/>
            </w:pPr>
          </w:p>
          <w:p w14:paraId="7319ADF6" w14:textId="77777777" w:rsidR="00DE722C" w:rsidRPr="00CD4558" w:rsidRDefault="00DE722C" w:rsidP="00C06454">
            <w:pPr>
              <w:spacing w:line="480" w:lineRule="auto"/>
              <w:rPr>
                <w:b/>
                <w:lang w:val="pt-PT"/>
              </w:rPr>
            </w:pPr>
            <w:r w:rsidRPr="00CD4558">
              <w:rPr>
                <w:b/>
                <w:lang w:val="pt-PT"/>
              </w:rPr>
              <w:t xml:space="preserve">Haematological transplant (ICD-10): </w:t>
            </w:r>
          </w:p>
          <w:p w14:paraId="3B33AFC0" w14:textId="77777777" w:rsidR="00DE722C" w:rsidRPr="00CD4558" w:rsidRDefault="00DE722C" w:rsidP="00C06454">
            <w:pPr>
              <w:spacing w:line="480" w:lineRule="auto"/>
              <w:rPr>
                <w:lang w:val="pt-PT"/>
              </w:rPr>
            </w:pPr>
            <w:r w:rsidRPr="00CD4558">
              <w:rPr>
                <w:lang w:val="pt-PT"/>
              </w:rPr>
              <w:t>T86.0</w:t>
            </w:r>
          </w:p>
          <w:p w14:paraId="48EA3C7B" w14:textId="77777777" w:rsidR="00DE722C" w:rsidRPr="00CD4558" w:rsidRDefault="00DE722C" w:rsidP="00C06454">
            <w:pPr>
              <w:spacing w:line="480" w:lineRule="auto"/>
              <w:rPr>
                <w:lang w:val="pt-PT"/>
              </w:rPr>
            </w:pPr>
          </w:p>
          <w:p w14:paraId="5D1F0B74" w14:textId="77777777" w:rsidR="00DE722C" w:rsidRPr="00CD4558" w:rsidRDefault="00DE722C" w:rsidP="00C06454">
            <w:pPr>
              <w:spacing w:line="480" w:lineRule="auto"/>
              <w:rPr>
                <w:b/>
                <w:lang w:val="pt-PT"/>
              </w:rPr>
            </w:pPr>
            <w:r w:rsidRPr="00CD4558">
              <w:rPr>
                <w:b/>
                <w:lang w:val="pt-PT"/>
              </w:rPr>
              <w:t>Haematological transplant (OPCS-4):</w:t>
            </w:r>
          </w:p>
          <w:p w14:paraId="0B075A01" w14:textId="77777777" w:rsidR="00DE722C" w:rsidRPr="00CD4558" w:rsidRDefault="00DE722C" w:rsidP="00C06454">
            <w:pPr>
              <w:spacing w:line="480" w:lineRule="auto"/>
              <w:rPr>
                <w:lang w:val="pt-PT"/>
              </w:rPr>
            </w:pPr>
            <w:r w:rsidRPr="00CD4558">
              <w:rPr>
                <w:lang w:val="pt-PT"/>
              </w:rPr>
              <w:t>W34, X33.6</w:t>
            </w:r>
          </w:p>
        </w:tc>
        <w:tc>
          <w:tcPr>
            <w:tcW w:w="2694" w:type="dxa"/>
          </w:tcPr>
          <w:p w14:paraId="34148B51" w14:textId="77777777" w:rsidR="00DE722C" w:rsidRPr="00CD4558" w:rsidRDefault="00DE722C" w:rsidP="00C06454">
            <w:pPr>
              <w:spacing w:line="480" w:lineRule="auto"/>
            </w:pPr>
            <w:r w:rsidRPr="00CD4558">
              <w:t>Haematological malignancy or haematological transplant recorded in the 2 years prior to index date</w:t>
            </w:r>
          </w:p>
        </w:tc>
        <w:tc>
          <w:tcPr>
            <w:tcW w:w="1897" w:type="dxa"/>
            <w:vMerge/>
          </w:tcPr>
          <w:p w14:paraId="133169B0" w14:textId="77777777" w:rsidR="00DE722C" w:rsidRPr="00CD4558" w:rsidRDefault="00DE722C" w:rsidP="00C06454">
            <w:pPr>
              <w:spacing w:line="480" w:lineRule="auto"/>
            </w:pPr>
          </w:p>
        </w:tc>
        <w:tc>
          <w:tcPr>
            <w:tcW w:w="2213" w:type="dxa"/>
            <w:vMerge/>
          </w:tcPr>
          <w:p w14:paraId="69B02E72" w14:textId="77777777" w:rsidR="00DE722C" w:rsidRPr="00CD4558" w:rsidRDefault="00DE722C" w:rsidP="00C06454">
            <w:pPr>
              <w:spacing w:line="480" w:lineRule="auto"/>
            </w:pPr>
          </w:p>
        </w:tc>
      </w:tr>
      <w:tr w:rsidR="00DE722C" w:rsidRPr="00CD4558" w14:paraId="60612337" w14:textId="77777777" w:rsidTr="00C06454">
        <w:trPr>
          <w:trHeight w:val="255"/>
        </w:trPr>
        <w:tc>
          <w:tcPr>
            <w:tcW w:w="2547" w:type="dxa"/>
          </w:tcPr>
          <w:p w14:paraId="495816A4" w14:textId="77777777" w:rsidR="00DE722C" w:rsidRPr="00CD4558" w:rsidRDefault="00DE722C" w:rsidP="00C06454">
            <w:pPr>
              <w:spacing w:line="480" w:lineRule="auto"/>
            </w:pPr>
            <w:r w:rsidRPr="00CD4558">
              <w:t>Immunosuppression  (solid organ transplant)</w:t>
            </w:r>
          </w:p>
        </w:tc>
        <w:tc>
          <w:tcPr>
            <w:tcW w:w="1701" w:type="dxa"/>
            <w:vMerge/>
          </w:tcPr>
          <w:p w14:paraId="53697AB4" w14:textId="77777777" w:rsidR="00DE722C" w:rsidRPr="00CD4558" w:rsidRDefault="00DE722C" w:rsidP="00C06454">
            <w:pPr>
              <w:spacing w:line="480" w:lineRule="auto"/>
            </w:pPr>
          </w:p>
        </w:tc>
        <w:tc>
          <w:tcPr>
            <w:tcW w:w="3118" w:type="dxa"/>
          </w:tcPr>
          <w:p w14:paraId="10951F2A" w14:textId="77777777" w:rsidR="00DE722C" w:rsidRPr="00CD4558" w:rsidRDefault="00DE722C" w:rsidP="00C06454">
            <w:pPr>
              <w:spacing w:line="480" w:lineRule="auto"/>
              <w:rPr>
                <w:b/>
              </w:rPr>
            </w:pPr>
            <w:r w:rsidRPr="00CD4558">
              <w:rPr>
                <w:b/>
              </w:rPr>
              <w:t>Solid organ transplant (ICD-10):</w:t>
            </w:r>
          </w:p>
          <w:p w14:paraId="43D94495" w14:textId="77777777" w:rsidR="00DE722C" w:rsidRPr="00CD4558" w:rsidRDefault="00DE722C" w:rsidP="00C06454">
            <w:pPr>
              <w:spacing w:line="480" w:lineRule="auto"/>
            </w:pPr>
            <w:r w:rsidRPr="00CD4558">
              <w:lastRenderedPageBreak/>
              <w:t>N16.5, T86.1, T86.2, T86.3, T86.4, T86.8, T86.9, Y83.0, Z94</w:t>
            </w:r>
          </w:p>
          <w:p w14:paraId="0128D60F" w14:textId="77777777" w:rsidR="00DE722C" w:rsidRPr="00CD4558" w:rsidRDefault="00DE722C" w:rsidP="00C06454">
            <w:pPr>
              <w:spacing w:line="480" w:lineRule="auto"/>
            </w:pPr>
          </w:p>
          <w:p w14:paraId="16A8AD55" w14:textId="77777777" w:rsidR="00DE722C" w:rsidRPr="00CD4558" w:rsidRDefault="00DE722C" w:rsidP="00C06454">
            <w:pPr>
              <w:spacing w:line="480" w:lineRule="auto"/>
              <w:rPr>
                <w:b/>
              </w:rPr>
            </w:pPr>
            <w:r w:rsidRPr="00CD4558">
              <w:rPr>
                <w:b/>
              </w:rPr>
              <w:t>Solid organ transplant (OPCS-4):</w:t>
            </w:r>
          </w:p>
          <w:p w14:paraId="600E4BFA" w14:textId="77777777" w:rsidR="00DE722C" w:rsidRPr="00DD0B03" w:rsidRDefault="00DE722C" w:rsidP="00C06454">
            <w:pPr>
              <w:spacing w:line="480" w:lineRule="auto"/>
            </w:pPr>
            <w:r w:rsidRPr="00DD0B03">
              <w:t xml:space="preserve">Check full list in </w:t>
            </w:r>
            <w:proofErr w:type="spellStart"/>
            <w:r w:rsidRPr="00DD0B03">
              <w:t>codelist</w:t>
            </w:r>
            <w:proofErr w:type="spellEnd"/>
            <w:r w:rsidRPr="00DD0B03">
              <w:t xml:space="preserve"> repository file (spreadsheet)</w:t>
            </w:r>
          </w:p>
          <w:p w14:paraId="1F85A0B5" w14:textId="77777777" w:rsidR="00DE722C" w:rsidRPr="00CD4558" w:rsidRDefault="00DE722C" w:rsidP="00C06454">
            <w:pPr>
              <w:spacing w:line="480" w:lineRule="auto"/>
            </w:pPr>
          </w:p>
        </w:tc>
        <w:tc>
          <w:tcPr>
            <w:tcW w:w="2694" w:type="dxa"/>
          </w:tcPr>
          <w:p w14:paraId="64730AAE" w14:textId="77777777" w:rsidR="00DE722C" w:rsidRPr="00CD4558" w:rsidRDefault="00DE722C" w:rsidP="00C06454">
            <w:pPr>
              <w:spacing w:line="480" w:lineRule="auto"/>
            </w:pPr>
            <w:r w:rsidRPr="00CD4558">
              <w:lastRenderedPageBreak/>
              <w:t>Solid organ transplant recorded in the 5 years prior to index date</w:t>
            </w:r>
          </w:p>
        </w:tc>
        <w:tc>
          <w:tcPr>
            <w:tcW w:w="1897" w:type="dxa"/>
            <w:vMerge/>
          </w:tcPr>
          <w:p w14:paraId="2C6DA7A1" w14:textId="77777777" w:rsidR="00DE722C" w:rsidRPr="00CD4558" w:rsidRDefault="00DE722C" w:rsidP="00C06454">
            <w:pPr>
              <w:spacing w:line="480" w:lineRule="auto"/>
            </w:pPr>
          </w:p>
        </w:tc>
        <w:tc>
          <w:tcPr>
            <w:tcW w:w="2213" w:type="dxa"/>
            <w:vMerge/>
          </w:tcPr>
          <w:p w14:paraId="05C48CFB" w14:textId="77777777" w:rsidR="00DE722C" w:rsidRPr="00CD4558" w:rsidRDefault="00DE722C" w:rsidP="00C06454">
            <w:pPr>
              <w:spacing w:line="480" w:lineRule="auto"/>
            </w:pPr>
          </w:p>
        </w:tc>
      </w:tr>
      <w:tr w:rsidR="00DE722C" w:rsidRPr="00CD4558" w14:paraId="29F53861" w14:textId="77777777" w:rsidTr="00C06454">
        <w:trPr>
          <w:trHeight w:val="255"/>
        </w:trPr>
        <w:tc>
          <w:tcPr>
            <w:tcW w:w="2547" w:type="dxa"/>
          </w:tcPr>
          <w:p w14:paraId="0990F15D" w14:textId="77777777" w:rsidR="00DE722C" w:rsidRPr="00CD4558" w:rsidRDefault="00DE722C" w:rsidP="00C06454">
            <w:pPr>
              <w:spacing w:line="480" w:lineRule="auto"/>
            </w:pPr>
            <w:r w:rsidRPr="00CD4558">
              <w:t>Immunosuppression  (</w:t>
            </w:r>
            <w:proofErr w:type="spellStart"/>
            <w:r w:rsidRPr="00CD4558">
              <w:t>hyposplenism</w:t>
            </w:r>
            <w:proofErr w:type="spellEnd"/>
            <w:r w:rsidRPr="00CD4558">
              <w:t>)</w:t>
            </w:r>
          </w:p>
        </w:tc>
        <w:tc>
          <w:tcPr>
            <w:tcW w:w="1701" w:type="dxa"/>
            <w:vMerge/>
          </w:tcPr>
          <w:p w14:paraId="18884458" w14:textId="77777777" w:rsidR="00DE722C" w:rsidRPr="00CD4558" w:rsidRDefault="00DE722C" w:rsidP="00C06454">
            <w:pPr>
              <w:spacing w:line="480" w:lineRule="auto"/>
            </w:pPr>
          </w:p>
        </w:tc>
        <w:tc>
          <w:tcPr>
            <w:tcW w:w="3118" w:type="dxa"/>
          </w:tcPr>
          <w:p w14:paraId="3EB2A95A" w14:textId="77777777" w:rsidR="00DE722C" w:rsidRPr="00CD4558" w:rsidRDefault="00DE722C" w:rsidP="00C06454">
            <w:pPr>
              <w:spacing w:line="480" w:lineRule="auto"/>
              <w:rPr>
                <w:b/>
              </w:rPr>
            </w:pPr>
            <w:proofErr w:type="spellStart"/>
            <w:r w:rsidRPr="00CD4558">
              <w:rPr>
                <w:b/>
              </w:rPr>
              <w:t>Hyposplenism</w:t>
            </w:r>
            <w:proofErr w:type="spellEnd"/>
            <w:r w:rsidRPr="00CD4558">
              <w:rPr>
                <w:b/>
              </w:rPr>
              <w:t xml:space="preserve"> (ICD-1): </w:t>
            </w:r>
          </w:p>
          <w:p w14:paraId="6717C32D" w14:textId="77777777" w:rsidR="00DE722C" w:rsidRPr="00CD4558" w:rsidRDefault="00DE722C" w:rsidP="00C06454">
            <w:pPr>
              <w:spacing w:line="480" w:lineRule="auto"/>
            </w:pPr>
            <w:r w:rsidRPr="00CD4558">
              <w:t>D73.0, Q89.0, D57.0, D57.1</w:t>
            </w:r>
          </w:p>
          <w:p w14:paraId="15A77B41" w14:textId="77777777" w:rsidR="00DE722C" w:rsidRPr="00CD4558" w:rsidRDefault="00DE722C" w:rsidP="00C06454">
            <w:pPr>
              <w:spacing w:line="480" w:lineRule="auto"/>
              <w:rPr>
                <w:b/>
              </w:rPr>
            </w:pPr>
            <w:r w:rsidRPr="00CD4558">
              <w:rPr>
                <w:b/>
              </w:rPr>
              <w:t>Splenectomy (OPCS-4):</w:t>
            </w:r>
          </w:p>
          <w:p w14:paraId="55302149" w14:textId="77777777" w:rsidR="00DE722C" w:rsidRPr="00CD4558" w:rsidRDefault="00DE722C" w:rsidP="00C06454">
            <w:pPr>
              <w:spacing w:line="480" w:lineRule="auto"/>
            </w:pPr>
            <w:r w:rsidRPr="00CD4558">
              <w:t>J69.2</w:t>
            </w:r>
          </w:p>
        </w:tc>
        <w:tc>
          <w:tcPr>
            <w:tcW w:w="2694" w:type="dxa"/>
          </w:tcPr>
          <w:p w14:paraId="3279E1F6" w14:textId="77777777" w:rsidR="00DE722C" w:rsidRPr="00CD4558" w:rsidRDefault="00DE722C" w:rsidP="00C06454">
            <w:pPr>
              <w:spacing w:line="480" w:lineRule="auto"/>
            </w:pPr>
            <w:proofErr w:type="spellStart"/>
            <w:r w:rsidRPr="00CD4558">
              <w:t>Hyposplenism</w:t>
            </w:r>
            <w:proofErr w:type="spellEnd"/>
            <w:r w:rsidRPr="00CD4558">
              <w:t xml:space="preserve"> or splenectomy recorded in the 5 years prior to index date</w:t>
            </w:r>
          </w:p>
        </w:tc>
        <w:tc>
          <w:tcPr>
            <w:tcW w:w="1897" w:type="dxa"/>
            <w:vMerge/>
          </w:tcPr>
          <w:p w14:paraId="08DE5830" w14:textId="77777777" w:rsidR="00DE722C" w:rsidRPr="00CD4558" w:rsidRDefault="00DE722C" w:rsidP="00C06454">
            <w:pPr>
              <w:spacing w:line="480" w:lineRule="auto"/>
            </w:pPr>
          </w:p>
        </w:tc>
        <w:tc>
          <w:tcPr>
            <w:tcW w:w="2213" w:type="dxa"/>
            <w:vMerge/>
          </w:tcPr>
          <w:p w14:paraId="54E9D74B" w14:textId="77777777" w:rsidR="00DE722C" w:rsidRPr="00CD4558" w:rsidRDefault="00DE722C" w:rsidP="00C06454">
            <w:pPr>
              <w:spacing w:line="480" w:lineRule="auto"/>
            </w:pPr>
          </w:p>
        </w:tc>
      </w:tr>
      <w:tr w:rsidR="00DE722C" w:rsidRPr="00CD4558" w14:paraId="45A33B47" w14:textId="77777777" w:rsidTr="00C06454">
        <w:trPr>
          <w:trHeight w:val="255"/>
        </w:trPr>
        <w:tc>
          <w:tcPr>
            <w:tcW w:w="2547" w:type="dxa"/>
          </w:tcPr>
          <w:p w14:paraId="3F80BCCD" w14:textId="77777777" w:rsidR="00DE722C" w:rsidRPr="00CD4558" w:rsidRDefault="00DE722C" w:rsidP="00C06454">
            <w:pPr>
              <w:spacing w:line="480" w:lineRule="auto"/>
            </w:pPr>
            <w:r w:rsidRPr="00CD4558">
              <w:t>Immunosuppression (other long-term)</w:t>
            </w:r>
          </w:p>
        </w:tc>
        <w:tc>
          <w:tcPr>
            <w:tcW w:w="1701" w:type="dxa"/>
            <w:vMerge/>
          </w:tcPr>
          <w:p w14:paraId="48D7DCF6" w14:textId="77777777" w:rsidR="00DE722C" w:rsidRPr="00CD4558" w:rsidRDefault="00DE722C" w:rsidP="00C06454">
            <w:pPr>
              <w:spacing w:line="480" w:lineRule="auto"/>
            </w:pPr>
          </w:p>
        </w:tc>
        <w:tc>
          <w:tcPr>
            <w:tcW w:w="3118" w:type="dxa"/>
          </w:tcPr>
          <w:p w14:paraId="1C44B711" w14:textId="77777777" w:rsidR="00DE722C" w:rsidRPr="00CD4558" w:rsidRDefault="00DE722C" w:rsidP="00C06454">
            <w:pPr>
              <w:spacing w:line="480" w:lineRule="auto"/>
            </w:pPr>
            <w:r w:rsidRPr="00CD4558">
              <w:t xml:space="preserve">D829, D83, D830, D831, D832, </w:t>
            </w:r>
          </w:p>
          <w:p w14:paraId="132FB7A8" w14:textId="77777777" w:rsidR="00DE722C" w:rsidRPr="00CD4558" w:rsidRDefault="00DE722C" w:rsidP="00C06454">
            <w:pPr>
              <w:spacing w:line="480" w:lineRule="auto"/>
              <w:rPr>
                <w:b/>
              </w:rPr>
            </w:pPr>
            <w:r w:rsidRPr="00CD4558">
              <w:lastRenderedPageBreak/>
              <w:t>D838, D839, D84, D840, D841, D848, D849, D71</w:t>
            </w:r>
          </w:p>
        </w:tc>
        <w:tc>
          <w:tcPr>
            <w:tcW w:w="2694" w:type="dxa"/>
          </w:tcPr>
          <w:p w14:paraId="28A56F84" w14:textId="77777777" w:rsidR="00DE722C" w:rsidRPr="00CD4558" w:rsidRDefault="00DE722C" w:rsidP="00C06454">
            <w:pPr>
              <w:spacing w:line="480" w:lineRule="auto"/>
            </w:pPr>
            <w:r w:rsidRPr="00CD4558">
              <w:lastRenderedPageBreak/>
              <w:t>Any record within 5 years prior to index date</w:t>
            </w:r>
          </w:p>
        </w:tc>
        <w:tc>
          <w:tcPr>
            <w:tcW w:w="1897" w:type="dxa"/>
            <w:vMerge w:val="restart"/>
          </w:tcPr>
          <w:p w14:paraId="6DB3D95E" w14:textId="77777777" w:rsidR="00DE722C" w:rsidRPr="00CD4558" w:rsidRDefault="00DE722C" w:rsidP="00C06454">
            <w:pPr>
              <w:spacing w:line="480" w:lineRule="auto"/>
            </w:pPr>
            <w:r w:rsidRPr="00CD4558">
              <w:t xml:space="preserve">Manual terminology </w:t>
            </w:r>
            <w:r w:rsidRPr="00CD4558">
              <w:lastRenderedPageBreak/>
              <w:t>review and code selection</w:t>
            </w:r>
          </w:p>
        </w:tc>
        <w:tc>
          <w:tcPr>
            <w:tcW w:w="2213" w:type="dxa"/>
            <w:vMerge w:val="restart"/>
          </w:tcPr>
          <w:p w14:paraId="27A6D0C1" w14:textId="77777777" w:rsidR="00DE722C" w:rsidRPr="00CD4558" w:rsidRDefault="00DE722C" w:rsidP="00C06454">
            <w:pPr>
              <w:spacing w:line="480" w:lineRule="auto"/>
            </w:pPr>
            <w:r w:rsidRPr="00CD4558">
              <w:lastRenderedPageBreak/>
              <w:t>N/A</w:t>
            </w:r>
          </w:p>
        </w:tc>
      </w:tr>
      <w:tr w:rsidR="00DE722C" w:rsidRPr="00CD4558" w14:paraId="1A4032CC" w14:textId="77777777" w:rsidTr="00C06454">
        <w:trPr>
          <w:trHeight w:val="255"/>
        </w:trPr>
        <w:tc>
          <w:tcPr>
            <w:tcW w:w="2547" w:type="dxa"/>
          </w:tcPr>
          <w:p w14:paraId="2225F15B" w14:textId="77777777" w:rsidR="00DE722C" w:rsidRPr="00CD4558" w:rsidRDefault="00DE722C" w:rsidP="00C06454">
            <w:pPr>
              <w:spacing w:line="480" w:lineRule="auto"/>
            </w:pPr>
            <w:r w:rsidRPr="00CD4558">
              <w:t>Immunosuppression (other short-term)</w:t>
            </w:r>
          </w:p>
        </w:tc>
        <w:tc>
          <w:tcPr>
            <w:tcW w:w="1701" w:type="dxa"/>
            <w:vMerge/>
          </w:tcPr>
          <w:p w14:paraId="24A8EC61" w14:textId="77777777" w:rsidR="00DE722C" w:rsidRPr="00CD4558" w:rsidRDefault="00DE722C" w:rsidP="00C06454">
            <w:pPr>
              <w:spacing w:line="480" w:lineRule="auto"/>
            </w:pPr>
          </w:p>
        </w:tc>
        <w:tc>
          <w:tcPr>
            <w:tcW w:w="3118" w:type="dxa"/>
          </w:tcPr>
          <w:p w14:paraId="7F81012D" w14:textId="77777777" w:rsidR="00DE722C" w:rsidRPr="00CD4558" w:rsidRDefault="00DE722C" w:rsidP="00C06454">
            <w:pPr>
              <w:spacing w:line="480" w:lineRule="auto"/>
            </w:pPr>
            <w:r w:rsidRPr="00CD4558">
              <w:rPr>
                <w:b/>
              </w:rPr>
              <w:t xml:space="preserve">ICD-10: </w:t>
            </w:r>
            <w:r w:rsidRPr="00CD4558">
              <w:t>D70, Y43.3</w:t>
            </w:r>
          </w:p>
          <w:p w14:paraId="1317278B" w14:textId="77777777" w:rsidR="00DE722C" w:rsidRPr="00CD4558" w:rsidRDefault="00DE722C" w:rsidP="00C06454">
            <w:pPr>
              <w:spacing w:line="480" w:lineRule="auto"/>
            </w:pPr>
            <w:r w:rsidRPr="00CD4558">
              <w:rPr>
                <w:b/>
              </w:rPr>
              <w:t xml:space="preserve">OPCS: </w:t>
            </w:r>
            <w:r w:rsidRPr="00CD4558">
              <w:t>X92.1, X95.1</w:t>
            </w:r>
          </w:p>
        </w:tc>
        <w:tc>
          <w:tcPr>
            <w:tcW w:w="2694" w:type="dxa"/>
          </w:tcPr>
          <w:p w14:paraId="7A54AD46" w14:textId="77777777" w:rsidR="00DE722C" w:rsidRPr="00CD4558" w:rsidRDefault="00DE722C" w:rsidP="00C06454">
            <w:pPr>
              <w:spacing w:line="480" w:lineRule="auto"/>
            </w:pPr>
            <w:r w:rsidRPr="00CD4558">
              <w:t>Any record within 6 months prior to index date</w:t>
            </w:r>
          </w:p>
        </w:tc>
        <w:tc>
          <w:tcPr>
            <w:tcW w:w="1897" w:type="dxa"/>
            <w:vMerge/>
          </w:tcPr>
          <w:p w14:paraId="1D8855F6" w14:textId="77777777" w:rsidR="00DE722C" w:rsidRPr="00CD4558" w:rsidRDefault="00DE722C" w:rsidP="00C06454">
            <w:pPr>
              <w:spacing w:line="480" w:lineRule="auto"/>
            </w:pPr>
          </w:p>
        </w:tc>
        <w:tc>
          <w:tcPr>
            <w:tcW w:w="2213" w:type="dxa"/>
            <w:vMerge/>
          </w:tcPr>
          <w:p w14:paraId="125677D7" w14:textId="77777777" w:rsidR="00DE722C" w:rsidRPr="00CD4558" w:rsidRDefault="00DE722C" w:rsidP="00C06454">
            <w:pPr>
              <w:spacing w:line="480" w:lineRule="auto"/>
            </w:pPr>
          </w:p>
        </w:tc>
      </w:tr>
      <w:tr w:rsidR="00DE722C" w:rsidRPr="00CD4558" w14:paraId="2E434F25" w14:textId="77777777" w:rsidTr="00C06454">
        <w:trPr>
          <w:trHeight w:val="255"/>
        </w:trPr>
        <w:tc>
          <w:tcPr>
            <w:tcW w:w="2547" w:type="dxa"/>
          </w:tcPr>
          <w:p w14:paraId="2BE97EB9" w14:textId="77777777" w:rsidR="00DE722C" w:rsidRPr="00CD4558" w:rsidRDefault="00DE722C" w:rsidP="00C06454">
            <w:pPr>
              <w:spacing w:line="480" w:lineRule="auto"/>
            </w:pPr>
            <w:r w:rsidRPr="00CD4558">
              <w:t xml:space="preserve">Renal replacement therapy </w:t>
            </w:r>
          </w:p>
          <w:p w14:paraId="37AF450B" w14:textId="77777777" w:rsidR="00DE722C" w:rsidRPr="00CD4558" w:rsidRDefault="00DE722C" w:rsidP="00C06454">
            <w:pPr>
              <w:spacing w:line="480" w:lineRule="auto"/>
            </w:pPr>
            <w:r w:rsidRPr="00CD4558">
              <w:t>(peritoneal dialysis)</w:t>
            </w:r>
          </w:p>
        </w:tc>
        <w:tc>
          <w:tcPr>
            <w:tcW w:w="1701" w:type="dxa"/>
            <w:vMerge/>
          </w:tcPr>
          <w:p w14:paraId="59F8758F" w14:textId="77777777" w:rsidR="00DE722C" w:rsidRPr="00CD4558" w:rsidRDefault="00DE722C" w:rsidP="00C06454">
            <w:pPr>
              <w:spacing w:line="480" w:lineRule="auto"/>
            </w:pPr>
          </w:p>
        </w:tc>
        <w:tc>
          <w:tcPr>
            <w:tcW w:w="3118" w:type="dxa"/>
          </w:tcPr>
          <w:p w14:paraId="2BC2E27D" w14:textId="77777777" w:rsidR="00DE722C" w:rsidRPr="00CD4558" w:rsidRDefault="00DE722C" w:rsidP="00C06454">
            <w:pPr>
              <w:spacing w:line="480" w:lineRule="auto"/>
            </w:pPr>
            <w:r w:rsidRPr="00CD4558">
              <w:rPr>
                <w:b/>
              </w:rPr>
              <w:t xml:space="preserve">Peritoneal dialysis (ICD-10): </w:t>
            </w:r>
            <w:r w:rsidRPr="00CD4558">
              <w:t xml:space="preserve">Z49.2  </w:t>
            </w:r>
          </w:p>
          <w:p w14:paraId="6E77B2B2" w14:textId="77777777" w:rsidR="00DE722C" w:rsidRPr="00CD4558" w:rsidRDefault="00DE722C" w:rsidP="00C06454">
            <w:pPr>
              <w:spacing w:line="480" w:lineRule="auto"/>
            </w:pPr>
          </w:p>
          <w:p w14:paraId="010F35FA" w14:textId="77777777" w:rsidR="00DE722C" w:rsidRPr="00CD4558" w:rsidRDefault="00DE722C" w:rsidP="00C06454">
            <w:pPr>
              <w:spacing w:line="480" w:lineRule="auto"/>
            </w:pPr>
            <w:r w:rsidRPr="00CD4558">
              <w:rPr>
                <w:b/>
              </w:rPr>
              <w:t xml:space="preserve">Acute kidney injury (ICD-10): </w:t>
            </w:r>
            <w:r w:rsidRPr="00CD4558">
              <w:t>N17</w:t>
            </w:r>
          </w:p>
          <w:p w14:paraId="3F966D18" w14:textId="77777777" w:rsidR="00DE722C" w:rsidRPr="00CD4558" w:rsidRDefault="00DE722C" w:rsidP="00C06454">
            <w:pPr>
              <w:spacing w:line="480" w:lineRule="auto"/>
            </w:pPr>
          </w:p>
          <w:p w14:paraId="08E4112F" w14:textId="77777777" w:rsidR="00DE722C" w:rsidRPr="00CD4558" w:rsidRDefault="00DE722C" w:rsidP="00C06454">
            <w:pPr>
              <w:spacing w:line="480" w:lineRule="auto"/>
            </w:pPr>
            <w:r w:rsidRPr="00CD4558">
              <w:rPr>
                <w:b/>
              </w:rPr>
              <w:t xml:space="preserve">Peritoneal dialysis (OPCS-4): </w:t>
            </w:r>
            <w:r w:rsidRPr="00CD4558">
              <w:t>X41.1, X40.2, X40.5, X40.6</w:t>
            </w:r>
          </w:p>
        </w:tc>
        <w:tc>
          <w:tcPr>
            <w:tcW w:w="2694" w:type="dxa"/>
          </w:tcPr>
          <w:p w14:paraId="3073E063" w14:textId="77777777" w:rsidR="00DE722C" w:rsidRPr="00CD4558" w:rsidRDefault="00DE722C" w:rsidP="00C06454">
            <w:pPr>
              <w:spacing w:line="480" w:lineRule="auto"/>
            </w:pPr>
            <w:r w:rsidRPr="00CD4558">
              <w:t>Occurrence of any admission with a peritoneal dialysis code (without diagnosis of acute kidney injury) in the 5 years before index date (</w:t>
            </w:r>
            <w:proofErr w:type="spellStart"/>
            <w:r w:rsidRPr="00CD4558">
              <w:t>epistart</w:t>
            </w:r>
            <w:proofErr w:type="spellEnd"/>
            <w:r w:rsidRPr="00CD4558">
              <w:t xml:space="preserve"> of the index spell)</w:t>
            </w:r>
          </w:p>
        </w:tc>
        <w:tc>
          <w:tcPr>
            <w:tcW w:w="1897" w:type="dxa"/>
            <w:vMerge w:val="restart"/>
          </w:tcPr>
          <w:p w14:paraId="68740529" w14:textId="653C87C7" w:rsidR="00DE722C" w:rsidRPr="00CD4558" w:rsidRDefault="008B67B5" w:rsidP="00C06454">
            <w:pPr>
              <w:spacing w:line="480" w:lineRule="auto"/>
            </w:pPr>
            <w:r w:rsidRPr="00CD4558">
              <w:t>Previously-published algorithm</w:t>
            </w:r>
          </w:p>
        </w:tc>
        <w:tc>
          <w:tcPr>
            <w:tcW w:w="2213" w:type="dxa"/>
            <w:vMerge w:val="restart"/>
          </w:tcPr>
          <w:p w14:paraId="45F6F5DF" w14:textId="75B457ED" w:rsidR="00DE722C" w:rsidRPr="00CD4558" w:rsidRDefault="008B67B5" w:rsidP="00C06454">
            <w:pPr>
              <w:spacing w:line="480" w:lineRule="auto"/>
            </w:pPr>
            <w:r w:rsidRPr="00CD4558">
              <w:t>https://www.kidney-international.org/article/S0085-2538(17)30856-6/fulltext</w:t>
            </w:r>
          </w:p>
        </w:tc>
      </w:tr>
      <w:tr w:rsidR="00DE722C" w:rsidRPr="00CD4558" w14:paraId="7F9BC6FB" w14:textId="77777777" w:rsidTr="00C06454">
        <w:trPr>
          <w:trHeight w:val="255"/>
        </w:trPr>
        <w:tc>
          <w:tcPr>
            <w:tcW w:w="2547" w:type="dxa"/>
            <w:vMerge w:val="restart"/>
          </w:tcPr>
          <w:p w14:paraId="673FFDD4" w14:textId="77777777" w:rsidR="00DE722C" w:rsidRPr="00CD4558" w:rsidRDefault="00DE722C" w:rsidP="00C06454">
            <w:pPr>
              <w:spacing w:line="480" w:lineRule="auto"/>
            </w:pPr>
            <w:r w:rsidRPr="00CD4558">
              <w:t xml:space="preserve">Renal replacement therapy </w:t>
            </w:r>
          </w:p>
          <w:p w14:paraId="1CF9A17C" w14:textId="77777777" w:rsidR="00DE722C" w:rsidRPr="00CD4558" w:rsidRDefault="00DE722C" w:rsidP="00C06454">
            <w:pPr>
              <w:spacing w:line="480" w:lineRule="auto"/>
            </w:pPr>
            <w:r w:rsidRPr="00CD4558">
              <w:lastRenderedPageBreak/>
              <w:t xml:space="preserve">(maintenance haemodialysis) </w:t>
            </w:r>
          </w:p>
        </w:tc>
        <w:tc>
          <w:tcPr>
            <w:tcW w:w="1701" w:type="dxa"/>
            <w:vMerge/>
          </w:tcPr>
          <w:p w14:paraId="2FB4C201" w14:textId="77777777" w:rsidR="00DE722C" w:rsidRPr="00CD4558" w:rsidRDefault="00DE722C" w:rsidP="00C06454">
            <w:pPr>
              <w:spacing w:line="480" w:lineRule="auto"/>
            </w:pPr>
          </w:p>
        </w:tc>
        <w:tc>
          <w:tcPr>
            <w:tcW w:w="3118" w:type="dxa"/>
          </w:tcPr>
          <w:p w14:paraId="44835D6E" w14:textId="77777777" w:rsidR="00DE722C" w:rsidRPr="00CD4558" w:rsidRDefault="00DE722C" w:rsidP="00C06454">
            <w:pPr>
              <w:spacing w:line="480" w:lineRule="auto"/>
              <w:rPr>
                <w:b/>
              </w:rPr>
            </w:pPr>
            <w:r w:rsidRPr="00CD4558">
              <w:rPr>
                <w:b/>
              </w:rPr>
              <w:t xml:space="preserve">Dialysis (ICD-10): </w:t>
            </w:r>
          </w:p>
          <w:p w14:paraId="7EA42038" w14:textId="77777777" w:rsidR="00DE722C" w:rsidRPr="00CD4558" w:rsidRDefault="00DE722C" w:rsidP="00C06454">
            <w:pPr>
              <w:spacing w:line="480" w:lineRule="auto"/>
            </w:pPr>
            <w:r w:rsidRPr="00CD4558">
              <w:lastRenderedPageBreak/>
              <w:t xml:space="preserve">E85.3, Y60.2, Y61.2, Y62.2, Y84.1, Z99.2, T82.4, Z49.1 </w:t>
            </w:r>
          </w:p>
          <w:p w14:paraId="79750DAF" w14:textId="77777777" w:rsidR="00DE722C" w:rsidRPr="00CD4558" w:rsidRDefault="00DE722C" w:rsidP="00C06454">
            <w:pPr>
              <w:spacing w:line="480" w:lineRule="auto"/>
            </w:pPr>
          </w:p>
          <w:p w14:paraId="1A9AF0D5" w14:textId="77777777" w:rsidR="00DE722C" w:rsidRPr="00CD4558" w:rsidRDefault="00DE722C" w:rsidP="00C06454">
            <w:pPr>
              <w:spacing w:line="480" w:lineRule="auto"/>
            </w:pPr>
            <w:r w:rsidRPr="00CD4558">
              <w:rPr>
                <w:b/>
              </w:rPr>
              <w:t>Dialysis (OPCS-4):</w:t>
            </w:r>
            <w:r w:rsidRPr="00CD4558">
              <w:t xml:space="preserve"> </w:t>
            </w:r>
          </w:p>
          <w:p w14:paraId="4515D167" w14:textId="77777777" w:rsidR="00DE722C" w:rsidRPr="00CD4558" w:rsidRDefault="00DE722C" w:rsidP="00C06454">
            <w:pPr>
              <w:spacing w:line="480" w:lineRule="auto"/>
            </w:pPr>
            <w:r w:rsidRPr="00CD4558">
              <w:t>X40.1, X40.3, X40.4</w:t>
            </w:r>
          </w:p>
        </w:tc>
        <w:tc>
          <w:tcPr>
            <w:tcW w:w="2694" w:type="dxa"/>
          </w:tcPr>
          <w:p w14:paraId="710F34D5" w14:textId="77777777" w:rsidR="00DE722C" w:rsidRPr="00CD4558" w:rsidRDefault="00DE722C" w:rsidP="00C06454">
            <w:pPr>
              <w:spacing w:line="480" w:lineRule="auto"/>
            </w:pPr>
            <w:r w:rsidRPr="00CD4558">
              <w:lastRenderedPageBreak/>
              <w:t xml:space="preserve">Occurrence of a dialysis code in the 5 years </w:t>
            </w:r>
            <w:r w:rsidRPr="00CD4558">
              <w:lastRenderedPageBreak/>
              <w:t>before index date (</w:t>
            </w:r>
            <w:proofErr w:type="spellStart"/>
            <w:r w:rsidRPr="00CD4558">
              <w:t>epistart</w:t>
            </w:r>
            <w:proofErr w:type="spellEnd"/>
            <w:r w:rsidRPr="00CD4558">
              <w:t xml:space="preserve"> of the index spell) of the index spell in a patient who has had:                                       </w:t>
            </w:r>
          </w:p>
        </w:tc>
        <w:tc>
          <w:tcPr>
            <w:tcW w:w="1897" w:type="dxa"/>
            <w:vMerge/>
          </w:tcPr>
          <w:p w14:paraId="6F6AB61A" w14:textId="77777777" w:rsidR="00DE722C" w:rsidRPr="00CD4558" w:rsidRDefault="00DE722C" w:rsidP="00C06454">
            <w:pPr>
              <w:spacing w:line="480" w:lineRule="auto"/>
            </w:pPr>
          </w:p>
        </w:tc>
        <w:tc>
          <w:tcPr>
            <w:tcW w:w="2213" w:type="dxa"/>
            <w:vMerge/>
          </w:tcPr>
          <w:p w14:paraId="6BD904D8" w14:textId="77777777" w:rsidR="00DE722C" w:rsidRPr="00CD4558" w:rsidRDefault="00DE722C" w:rsidP="00C06454">
            <w:pPr>
              <w:spacing w:line="480" w:lineRule="auto"/>
            </w:pPr>
          </w:p>
        </w:tc>
      </w:tr>
      <w:tr w:rsidR="00DE722C" w:rsidRPr="00CD4558" w14:paraId="281FC737" w14:textId="77777777" w:rsidTr="00C06454">
        <w:trPr>
          <w:trHeight w:val="255"/>
        </w:trPr>
        <w:tc>
          <w:tcPr>
            <w:tcW w:w="2547" w:type="dxa"/>
            <w:vMerge/>
          </w:tcPr>
          <w:p w14:paraId="162D7669" w14:textId="77777777" w:rsidR="00DE722C" w:rsidRPr="00CD4558" w:rsidRDefault="00DE722C" w:rsidP="00C06454">
            <w:pPr>
              <w:spacing w:line="480" w:lineRule="auto"/>
            </w:pPr>
          </w:p>
        </w:tc>
        <w:tc>
          <w:tcPr>
            <w:tcW w:w="1701" w:type="dxa"/>
            <w:vMerge/>
          </w:tcPr>
          <w:p w14:paraId="69244AEC" w14:textId="77777777" w:rsidR="00DE722C" w:rsidRPr="00CD4558" w:rsidRDefault="00DE722C" w:rsidP="00C06454">
            <w:pPr>
              <w:spacing w:line="480" w:lineRule="auto"/>
            </w:pPr>
          </w:p>
        </w:tc>
        <w:tc>
          <w:tcPr>
            <w:tcW w:w="3118" w:type="dxa"/>
          </w:tcPr>
          <w:p w14:paraId="305B2317" w14:textId="77777777" w:rsidR="00DE722C" w:rsidRPr="00CD4558" w:rsidRDefault="00DE722C" w:rsidP="00C06454">
            <w:pPr>
              <w:spacing w:line="480" w:lineRule="auto"/>
              <w:rPr>
                <w:lang w:val="pt-PT"/>
              </w:rPr>
            </w:pPr>
            <w:r w:rsidRPr="00CD4558">
              <w:rPr>
                <w:b/>
                <w:lang w:val="pt-PT"/>
              </w:rPr>
              <w:t xml:space="preserve">ESKD (ICD-10): </w:t>
            </w:r>
          </w:p>
          <w:p w14:paraId="335DFDA7" w14:textId="77777777" w:rsidR="00DE722C" w:rsidRPr="00CD4558" w:rsidRDefault="00DE722C" w:rsidP="00C06454">
            <w:pPr>
              <w:spacing w:line="480" w:lineRule="auto"/>
              <w:rPr>
                <w:lang w:val="pt-PT"/>
              </w:rPr>
            </w:pPr>
            <w:r w:rsidRPr="00CD4558">
              <w:rPr>
                <w:lang w:val="pt-PT"/>
              </w:rPr>
              <w:t>N18.0, N18.5, Q60.1</w:t>
            </w:r>
          </w:p>
        </w:tc>
        <w:tc>
          <w:tcPr>
            <w:tcW w:w="2694" w:type="dxa"/>
          </w:tcPr>
          <w:p w14:paraId="37D8B068" w14:textId="77777777" w:rsidR="00DE722C" w:rsidRPr="00CD4558" w:rsidRDefault="00DE722C" w:rsidP="00C06454">
            <w:pPr>
              <w:spacing w:line="480" w:lineRule="auto"/>
            </w:pPr>
            <w:r w:rsidRPr="00CD4558">
              <w:t xml:space="preserve">(a) a diagnostic code for ESKD any prior time; OR                                                   </w:t>
            </w:r>
          </w:p>
        </w:tc>
        <w:tc>
          <w:tcPr>
            <w:tcW w:w="1897" w:type="dxa"/>
            <w:vMerge/>
          </w:tcPr>
          <w:p w14:paraId="0EF45D3A" w14:textId="77777777" w:rsidR="00DE722C" w:rsidRPr="00CD4558" w:rsidRDefault="00DE722C" w:rsidP="00C06454">
            <w:pPr>
              <w:spacing w:line="480" w:lineRule="auto"/>
            </w:pPr>
          </w:p>
        </w:tc>
        <w:tc>
          <w:tcPr>
            <w:tcW w:w="2213" w:type="dxa"/>
            <w:vMerge/>
          </w:tcPr>
          <w:p w14:paraId="4FA92C92" w14:textId="77777777" w:rsidR="00DE722C" w:rsidRPr="00CD4558" w:rsidRDefault="00DE722C" w:rsidP="00C06454">
            <w:pPr>
              <w:spacing w:line="480" w:lineRule="auto"/>
            </w:pPr>
          </w:p>
        </w:tc>
      </w:tr>
      <w:tr w:rsidR="00DE722C" w:rsidRPr="00CD4558" w14:paraId="0F2D4ECD" w14:textId="77777777" w:rsidTr="00C06454">
        <w:trPr>
          <w:trHeight w:val="255"/>
        </w:trPr>
        <w:tc>
          <w:tcPr>
            <w:tcW w:w="2547" w:type="dxa"/>
            <w:vMerge/>
          </w:tcPr>
          <w:p w14:paraId="662A4B37" w14:textId="77777777" w:rsidR="00DE722C" w:rsidRPr="00CD4558" w:rsidRDefault="00DE722C" w:rsidP="00C06454">
            <w:pPr>
              <w:spacing w:line="480" w:lineRule="auto"/>
            </w:pPr>
          </w:p>
        </w:tc>
        <w:tc>
          <w:tcPr>
            <w:tcW w:w="1701" w:type="dxa"/>
            <w:vMerge/>
          </w:tcPr>
          <w:p w14:paraId="7F946CB2" w14:textId="77777777" w:rsidR="00DE722C" w:rsidRPr="00CD4558" w:rsidRDefault="00DE722C" w:rsidP="00C06454">
            <w:pPr>
              <w:spacing w:line="480" w:lineRule="auto"/>
            </w:pPr>
          </w:p>
        </w:tc>
        <w:tc>
          <w:tcPr>
            <w:tcW w:w="3118" w:type="dxa"/>
          </w:tcPr>
          <w:p w14:paraId="7C1AE232" w14:textId="77777777" w:rsidR="00DE722C" w:rsidRPr="00CD4558" w:rsidRDefault="00DE722C" w:rsidP="00C06454">
            <w:pPr>
              <w:spacing w:line="480" w:lineRule="auto"/>
              <w:rPr>
                <w:lang w:val="pt-PT"/>
              </w:rPr>
            </w:pPr>
            <w:r w:rsidRPr="00CD4558">
              <w:rPr>
                <w:b/>
                <w:lang w:val="pt-PT"/>
              </w:rPr>
              <w:t>Fistula/graft (OPCS-4):</w:t>
            </w:r>
            <w:r w:rsidRPr="00CD4558">
              <w:rPr>
                <w:lang w:val="pt-PT"/>
              </w:rPr>
              <w:t xml:space="preserve"> </w:t>
            </w:r>
          </w:p>
          <w:p w14:paraId="2E6489FB" w14:textId="77777777" w:rsidR="00DE722C" w:rsidRPr="00CD4558" w:rsidRDefault="00DE722C" w:rsidP="00C06454">
            <w:pPr>
              <w:spacing w:line="480" w:lineRule="auto"/>
              <w:rPr>
                <w:lang w:val="pt-PT"/>
              </w:rPr>
            </w:pPr>
            <w:r w:rsidRPr="00CD4558">
              <w:rPr>
                <w:lang w:val="pt-PT"/>
              </w:rPr>
              <w:t>L74.1, L74.2, L74.6, L74.8, L74.9</w:t>
            </w:r>
          </w:p>
        </w:tc>
        <w:tc>
          <w:tcPr>
            <w:tcW w:w="2694" w:type="dxa"/>
          </w:tcPr>
          <w:p w14:paraId="620E38B9" w14:textId="77777777" w:rsidR="00DE722C" w:rsidRPr="00CD4558" w:rsidRDefault="00DE722C" w:rsidP="00C06454">
            <w:pPr>
              <w:spacing w:line="480" w:lineRule="auto"/>
            </w:pPr>
            <w:r w:rsidRPr="00CD4558">
              <w:t xml:space="preserve">(b) </w:t>
            </w:r>
            <w:proofErr w:type="gramStart"/>
            <w:r w:rsidRPr="00CD4558">
              <w:t>the</w:t>
            </w:r>
            <w:proofErr w:type="gramEnd"/>
            <w:r w:rsidRPr="00CD4558">
              <w:t xml:space="preserve"> insertion of an arteriovenous fistula or graft any prior time.</w:t>
            </w:r>
          </w:p>
        </w:tc>
        <w:tc>
          <w:tcPr>
            <w:tcW w:w="1897" w:type="dxa"/>
            <w:vMerge/>
          </w:tcPr>
          <w:p w14:paraId="56A3098A" w14:textId="77777777" w:rsidR="00DE722C" w:rsidRPr="00CD4558" w:rsidRDefault="00DE722C" w:rsidP="00C06454">
            <w:pPr>
              <w:spacing w:line="480" w:lineRule="auto"/>
            </w:pPr>
          </w:p>
        </w:tc>
        <w:tc>
          <w:tcPr>
            <w:tcW w:w="2213" w:type="dxa"/>
            <w:vMerge/>
          </w:tcPr>
          <w:p w14:paraId="47B1E865" w14:textId="77777777" w:rsidR="00DE722C" w:rsidRPr="00CD4558" w:rsidRDefault="00DE722C" w:rsidP="00C06454">
            <w:pPr>
              <w:spacing w:line="480" w:lineRule="auto"/>
            </w:pPr>
          </w:p>
        </w:tc>
      </w:tr>
      <w:tr w:rsidR="00DE722C" w:rsidRPr="00CD4558" w14:paraId="314C3D1F" w14:textId="77777777" w:rsidTr="00C06454">
        <w:trPr>
          <w:trHeight w:val="255"/>
        </w:trPr>
        <w:tc>
          <w:tcPr>
            <w:tcW w:w="2547" w:type="dxa"/>
          </w:tcPr>
          <w:p w14:paraId="5834B55C" w14:textId="77777777" w:rsidR="00DE722C" w:rsidRPr="00CD4558" w:rsidRDefault="00DE722C" w:rsidP="00C06454">
            <w:pPr>
              <w:spacing w:line="480" w:lineRule="auto"/>
            </w:pPr>
            <w:r w:rsidRPr="00CD4558">
              <w:t xml:space="preserve">Renal replacement therapy </w:t>
            </w:r>
          </w:p>
          <w:p w14:paraId="791E6EAC" w14:textId="77777777" w:rsidR="00DE722C" w:rsidRPr="00CD4558" w:rsidRDefault="00DE722C" w:rsidP="00C06454">
            <w:pPr>
              <w:spacing w:line="480" w:lineRule="auto"/>
            </w:pPr>
            <w:r w:rsidRPr="00CD4558">
              <w:t>(probable maintenance haemodialysis)</w:t>
            </w:r>
          </w:p>
        </w:tc>
        <w:tc>
          <w:tcPr>
            <w:tcW w:w="1701" w:type="dxa"/>
            <w:vMerge/>
          </w:tcPr>
          <w:p w14:paraId="1F88BE0A" w14:textId="77777777" w:rsidR="00DE722C" w:rsidRPr="00CD4558" w:rsidRDefault="00DE722C" w:rsidP="00C06454">
            <w:pPr>
              <w:spacing w:line="480" w:lineRule="auto"/>
            </w:pPr>
          </w:p>
        </w:tc>
        <w:tc>
          <w:tcPr>
            <w:tcW w:w="3118" w:type="dxa"/>
          </w:tcPr>
          <w:p w14:paraId="5BEF3B5B" w14:textId="77777777" w:rsidR="00DE722C" w:rsidRPr="00CD4558" w:rsidRDefault="00DE722C" w:rsidP="00C06454">
            <w:pPr>
              <w:spacing w:line="480" w:lineRule="auto"/>
              <w:rPr>
                <w:b/>
              </w:rPr>
            </w:pPr>
            <w:r w:rsidRPr="00CD4558">
              <w:rPr>
                <w:b/>
              </w:rPr>
              <w:t xml:space="preserve">Dialysis (ICD-10): </w:t>
            </w:r>
          </w:p>
          <w:p w14:paraId="03C4F4F8" w14:textId="77777777" w:rsidR="00DE722C" w:rsidRPr="00CD4558" w:rsidRDefault="00DE722C" w:rsidP="00C06454">
            <w:pPr>
              <w:spacing w:line="480" w:lineRule="auto"/>
            </w:pPr>
            <w:r w:rsidRPr="00CD4558">
              <w:t>E85.3, Y60.2, Y61.2, Y62.2, Y84.1, Z99.2, T82.4, Z49.1</w:t>
            </w:r>
          </w:p>
          <w:p w14:paraId="35F67894" w14:textId="77777777" w:rsidR="00DE722C" w:rsidRPr="00CD4558" w:rsidRDefault="00DE722C" w:rsidP="00C06454">
            <w:pPr>
              <w:spacing w:line="480" w:lineRule="auto"/>
            </w:pPr>
          </w:p>
          <w:p w14:paraId="4B7C9F3B" w14:textId="77777777" w:rsidR="00DE722C" w:rsidRPr="00CD4558" w:rsidRDefault="00DE722C" w:rsidP="00C06454">
            <w:pPr>
              <w:spacing w:line="480" w:lineRule="auto"/>
            </w:pPr>
            <w:r w:rsidRPr="00CD4558">
              <w:rPr>
                <w:b/>
              </w:rPr>
              <w:t>Dialysis (OPCS-4):</w:t>
            </w:r>
          </w:p>
          <w:p w14:paraId="06F56FA2" w14:textId="77777777" w:rsidR="00DE722C" w:rsidRPr="00CD4558" w:rsidRDefault="00DE722C" w:rsidP="00C06454">
            <w:pPr>
              <w:spacing w:line="480" w:lineRule="auto"/>
            </w:pPr>
            <w:r w:rsidRPr="00CD4558">
              <w:t>X40.1, X40.3, X40.4</w:t>
            </w:r>
          </w:p>
        </w:tc>
        <w:tc>
          <w:tcPr>
            <w:tcW w:w="2694" w:type="dxa"/>
          </w:tcPr>
          <w:p w14:paraId="10C83B1F" w14:textId="77777777" w:rsidR="00DE722C" w:rsidRPr="00CD4558" w:rsidRDefault="00DE722C" w:rsidP="00C06454">
            <w:pPr>
              <w:spacing w:line="480" w:lineRule="auto"/>
            </w:pPr>
            <w:r w:rsidRPr="00CD4558">
              <w:t xml:space="preserve">Occurrence of at least two episodes containing a dialysis code, with at least 90 days between the start of the first recorded dialysis, and </w:t>
            </w:r>
            <w:r w:rsidRPr="00CD4558">
              <w:lastRenderedPageBreak/>
              <w:t>the start of any subsequent dialysis (without diagnosis of acute kidney injury) in the 5 years before index date (</w:t>
            </w:r>
            <w:proofErr w:type="spellStart"/>
            <w:r w:rsidRPr="00CD4558">
              <w:t>epistart</w:t>
            </w:r>
            <w:proofErr w:type="spellEnd"/>
            <w:r w:rsidRPr="00CD4558">
              <w:t xml:space="preserve"> of the index spell)</w:t>
            </w:r>
          </w:p>
        </w:tc>
        <w:tc>
          <w:tcPr>
            <w:tcW w:w="1897" w:type="dxa"/>
            <w:vMerge/>
          </w:tcPr>
          <w:p w14:paraId="6C90E09C" w14:textId="77777777" w:rsidR="00DE722C" w:rsidRPr="00CD4558" w:rsidRDefault="00DE722C" w:rsidP="00C06454">
            <w:pPr>
              <w:spacing w:line="480" w:lineRule="auto"/>
            </w:pPr>
          </w:p>
        </w:tc>
        <w:tc>
          <w:tcPr>
            <w:tcW w:w="2213" w:type="dxa"/>
            <w:vMerge/>
          </w:tcPr>
          <w:p w14:paraId="0D05C466" w14:textId="77777777" w:rsidR="00DE722C" w:rsidRPr="00CD4558" w:rsidRDefault="00DE722C" w:rsidP="00C06454">
            <w:pPr>
              <w:spacing w:line="480" w:lineRule="auto"/>
            </w:pPr>
          </w:p>
        </w:tc>
      </w:tr>
      <w:tr w:rsidR="00DE722C" w:rsidRPr="00CD4558" w14:paraId="3E18013F" w14:textId="77777777" w:rsidTr="00C06454">
        <w:trPr>
          <w:trHeight w:val="255"/>
        </w:trPr>
        <w:tc>
          <w:tcPr>
            <w:tcW w:w="2547" w:type="dxa"/>
          </w:tcPr>
          <w:p w14:paraId="54D18D5A" w14:textId="77777777" w:rsidR="00DE722C" w:rsidRPr="00CD4558" w:rsidRDefault="00DE722C" w:rsidP="00C06454">
            <w:pPr>
              <w:spacing w:line="480" w:lineRule="auto"/>
              <w:rPr>
                <w:highlight w:val="yellow"/>
              </w:rPr>
            </w:pPr>
            <w:r w:rsidRPr="00CD4558">
              <w:t>Hospital frailty score</w:t>
            </w:r>
          </w:p>
        </w:tc>
        <w:tc>
          <w:tcPr>
            <w:tcW w:w="1701" w:type="dxa"/>
          </w:tcPr>
          <w:p w14:paraId="06288D4A" w14:textId="77777777" w:rsidR="00DE722C" w:rsidRPr="00CD4558" w:rsidRDefault="00DE722C" w:rsidP="00C06454">
            <w:pPr>
              <w:spacing w:line="480" w:lineRule="auto"/>
            </w:pPr>
            <w:r w:rsidRPr="00CD4558">
              <w:t xml:space="preserve">diag_01 to diag_20 for ICD-10 codes </w:t>
            </w:r>
          </w:p>
          <w:p w14:paraId="5CC11052" w14:textId="77777777" w:rsidR="00DE722C" w:rsidRPr="00CD4558" w:rsidRDefault="00DE722C" w:rsidP="00C06454">
            <w:pPr>
              <w:spacing w:line="480" w:lineRule="auto"/>
            </w:pPr>
            <w:r w:rsidRPr="00CD4558">
              <w:t>(any position);</w:t>
            </w:r>
          </w:p>
          <w:p w14:paraId="759BFBB8" w14:textId="77777777" w:rsidR="00DE722C" w:rsidRPr="00CD4558" w:rsidRDefault="00DE722C" w:rsidP="00C06454">
            <w:pPr>
              <w:spacing w:line="480" w:lineRule="auto"/>
            </w:pPr>
          </w:p>
        </w:tc>
        <w:tc>
          <w:tcPr>
            <w:tcW w:w="3118" w:type="dxa"/>
          </w:tcPr>
          <w:p w14:paraId="7C14AB31" w14:textId="77777777" w:rsidR="00DE722C" w:rsidRPr="00CD4558" w:rsidRDefault="00DE722C" w:rsidP="00C06454">
            <w:pPr>
              <w:spacing w:line="480" w:lineRule="auto"/>
            </w:pPr>
            <w:r w:rsidRPr="00CD4558">
              <w:t>Codes and scoring used as per reference publication</w:t>
            </w:r>
          </w:p>
        </w:tc>
        <w:tc>
          <w:tcPr>
            <w:tcW w:w="2694" w:type="dxa"/>
          </w:tcPr>
          <w:p w14:paraId="3FF85FA0" w14:textId="77777777" w:rsidR="00DE722C" w:rsidRPr="00CD4558" w:rsidRDefault="00DE722C" w:rsidP="00C06454">
            <w:pPr>
              <w:spacing w:line="480" w:lineRule="auto"/>
            </w:pPr>
            <w:r w:rsidRPr="00CD4558">
              <w:t>Last 2 years including index admission</w:t>
            </w:r>
          </w:p>
        </w:tc>
        <w:tc>
          <w:tcPr>
            <w:tcW w:w="1897" w:type="dxa"/>
          </w:tcPr>
          <w:p w14:paraId="36795B76" w14:textId="77777777" w:rsidR="00DE722C" w:rsidRPr="00CD4558" w:rsidRDefault="00DE722C" w:rsidP="00C06454">
            <w:pPr>
              <w:spacing w:line="480" w:lineRule="auto"/>
            </w:pPr>
            <w:r w:rsidRPr="00CD4558">
              <w:t>https://www.thelancet.com/journals/lancet/article/PIIS0140-6736(18)30668-8/fulltext</w:t>
            </w:r>
          </w:p>
        </w:tc>
        <w:tc>
          <w:tcPr>
            <w:tcW w:w="2213" w:type="dxa"/>
          </w:tcPr>
          <w:p w14:paraId="68B68BA4" w14:textId="77777777" w:rsidR="00DE722C" w:rsidRPr="00CD4558" w:rsidRDefault="00DE722C" w:rsidP="00C06454">
            <w:pPr>
              <w:spacing w:line="480" w:lineRule="auto"/>
            </w:pPr>
            <w:r w:rsidRPr="00CD4558">
              <w:t>https://www.thelancet.com/journals/lancet/article/PIIS0140-6736(18)30668-8/fulltext</w:t>
            </w:r>
          </w:p>
        </w:tc>
      </w:tr>
    </w:tbl>
    <w:p w14:paraId="39F4B297" w14:textId="77777777" w:rsidR="00DE722C" w:rsidRPr="00CD4558" w:rsidRDefault="00DE722C" w:rsidP="00DE722C">
      <w:pPr>
        <w:spacing w:line="480" w:lineRule="auto"/>
      </w:pPr>
    </w:p>
    <w:p w14:paraId="7B74297D" w14:textId="77777777" w:rsidR="00DE722C" w:rsidRPr="00CD4558" w:rsidRDefault="00DE722C" w:rsidP="00DE722C">
      <w:pPr>
        <w:spacing w:line="480" w:lineRule="auto"/>
        <w:jc w:val="both"/>
        <w:sectPr w:rsidR="00DE722C" w:rsidRPr="00CD4558" w:rsidSect="00C06454">
          <w:pgSz w:w="16838" w:h="11906" w:orient="landscape"/>
          <w:pgMar w:top="1418" w:right="1418" w:bottom="1418" w:left="1418" w:header="709" w:footer="709" w:gutter="0"/>
          <w:cols w:space="708"/>
          <w:docGrid w:linePitch="360"/>
        </w:sectPr>
      </w:pPr>
    </w:p>
    <w:p w14:paraId="32688A0F" w14:textId="77777777" w:rsidR="00DE722C" w:rsidRPr="00CD4558" w:rsidRDefault="00DE722C" w:rsidP="00DE722C">
      <w:pPr>
        <w:pStyle w:val="ListParagraph"/>
        <w:numPr>
          <w:ilvl w:val="0"/>
          <w:numId w:val="19"/>
        </w:numPr>
        <w:spacing w:line="480" w:lineRule="auto"/>
        <w:jc w:val="both"/>
        <w:rPr>
          <w:b/>
          <w:bCs/>
        </w:rPr>
      </w:pPr>
      <w:r w:rsidRPr="00CD4558">
        <w:rPr>
          <w:b/>
          <w:bCs/>
        </w:rPr>
        <w:lastRenderedPageBreak/>
        <w:t>Geographical location</w:t>
      </w:r>
    </w:p>
    <w:p w14:paraId="6F853FC8" w14:textId="77777777" w:rsidR="00DE722C" w:rsidRPr="00CD4558" w:rsidRDefault="00DE722C" w:rsidP="00DE722C">
      <w:pPr>
        <w:spacing w:line="480" w:lineRule="auto"/>
        <w:jc w:val="both"/>
        <w:rPr>
          <w:bCs/>
        </w:rPr>
      </w:pPr>
      <w:r w:rsidRPr="00CD4558">
        <w:rPr>
          <w:bCs/>
        </w:rPr>
        <w:t>We produced a geographical map depicting the ratio (“representativeness ratio”) between relative frequencies of the respective cohort (RECOVERY HES over All-England HES) in each geographical area (based on the lower-super output area/LSOA field in HES). We also included counts of RECOVERY participants recruited in each NHS Trust (based on the Trust’s postcode). The geographical areas presented cover England only and were depicted at England region level.</w:t>
      </w:r>
    </w:p>
    <w:p w14:paraId="65ECCFCB" w14:textId="2EC723D4" w:rsidR="00DE722C" w:rsidRPr="00CD4558" w:rsidRDefault="00DE722C" w:rsidP="00DE722C">
      <w:pPr>
        <w:spacing w:line="480" w:lineRule="auto"/>
        <w:jc w:val="both"/>
        <w:rPr>
          <w:bCs/>
        </w:rPr>
      </w:pPr>
      <w:r w:rsidRPr="00CD4558">
        <w:rPr>
          <w:bCs/>
        </w:rPr>
        <w:t xml:space="preserve">Mapping from the geographical location recorded in HES (postcode or LSOA) to the geographical areas presented was performed using publicly-available UK government files (available at </w:t>
      </w:r>
      <w:hyperlink r:id="rId12" w:history="1">
        <w:r w:rsidRPr="00CD4558">
          <w:rPr>
            <w:rStyle w:val="Hyperlink"/>
            <w:bCs/>
          </w:rPr>
          <w:t>https://geoportal.statistics.gov.uk/datasets/postcode-to-output-area-to-lower-layer-super-output-area-to-middle-layer-super-output-area-to-local-authority-district-may-2021-lookup-in-the-uk/about</w:t>
        </w:r>
      </w:hyperlink>
      <w:r w:rsidRPr="00CD4558">
        <w:rPr>
          <w:bCs/>
        </w:rPr>
        <w:t xml:space="preserve"> and </w:t>
      </w:r>
      <w:hyperlink r:id="rId13" w:history="1">
        <w:r w:rsidRPr="00CD4558">
          <w:rPr>
            <w:rStyle w:val="Hyperlink"/>
            <w:bCs/>
          </w:rPr>
          <w:t>https://geoportal.statistics.gov.uk/datasets/local-authority-district-to-county-april-2021-lookup-in-england/explore</w:t>
        </w:r>
      </w:hyperlink>
      <w:r w:rsidRPr="00CD4558">
        <w:rPr>
          <w:bCs/>
        </w:rPr>
        <w:t>)</w:t>
      </w:r>
    </w:p>
    <w:p w14:paraId="48EC8D91" w14:textId="77777777" w:rsidR="00DE722C" w:rsidRPr="00CD4558" w:rsidRDefault="00DE722C" w:rsidP="00DE722C">
      <w:pPr>
        <w:pStyle w:val="ListParagraph"/>
        <w:numPr>
          <w:ilvl w:val="0"/>
          <w:numId w:val="19"/>
        </w:numPr>
        <w:spacing w:line="480" w:lineRule="auto"/>
        <w:jc w:val="both"/>
        <w:rPr>
          <w:b/>
          <w:bCs/>
        </w:rPr>
      </w:pPr>
      <w:r w:rsidRPr="00CD4558">
        <w:rPr>
          <w:b/>
          <w:bCs/>
        </w:rPr>
        <w:t>Deprivation</w:t>
      </w:r>
    </w:p>
    <w:p w14:paraId="35FFBFF4" w14:textId="28B65063" w:rsidR="00DE722C" w:rsidRPr="00CD4558" w:rsidRDefault="00DE722C" w:rsidP="00DE722C">
      <w:pPr>
        <w:spacing w:line="480" w:lineRule="auto"/>
        <w:jc w:val="both"/>
        <w:rPr>
          <w:bCs/>
        </w:rPr>
      </w:pPr>
      <w:r w:rsidRPr="00CD4558">
        <w:rPr>
          <w:bCs/>
        </w:rPr>
        <w:t xml:space="preserve">Deprivation was assessed using the aggregated English Index of Multiple Deprivation 2019 (and presented using quintiles). Although HES provides deprivation data in the </w:t>
      </w:r>
      <w:proofErr w:type="spellStart"/>
      <w:proofErr w:type="gramStart"/>
      <w:r w:rsidRPr="00CD4558">
        <w:rPr>
          <w:bCs/>
          <w:i/>
        </w:rPr>
        <w:t>imd</w:t>
      </w:r>
      <w:proofErr w:type="spellEnd"/>
      <w:proofErr w:type="gramEnd"/>
      <w:r w:rsidRPr="00CD4558">
        <w:rPr>
          <w:bCs/>
        </w:rPr>
        <w:t xml:space="preserve"> fields, these are calculated using the 2004 indices and are therefore no longer up to date. Hence, deprivation will be derived from home residence postcodes included in the RECOVERY HES and national HES records, and mapped using the publicly-available lookup tables at </w:t>
      </w:r>
      <w:hyperlink r:id="rId14" w:history="1">
        <w:r w:rsidRPr="00CD4558">
          <w:rPr>
            <w:rStyle w:val="Hyperlink"/>
            <w:bCs/>
          </w:rPr>
          <w:t>https://imd-by-postcode.opendatacommunities.org/imd/2019</w:t>
        </w:r>
      </w:hyperlink>
      <w:r w:rsidRPr="00CD4558">
        <w:rPr>
          <w:bCs/>
        </w:rPr>
        <w:t xml:space="preserve">. </w:t>
      </w:r>
    </w:p>
    <w:p w14:paraId="2F73CA09" w14:textId="77777777" w:rsidR="00DE722C" w:rsidRPr="00CD4558" w:rsidRDefault="00DE722C" w:rsidP="00DE722C">
      <w:pPr>
        <w:pStyle w:val="ListParagraph"/>
        <w:numPr>
          <w:ilvl w:val="0"/>
          <w:numId w:val="19"/>
        </w:numPr>
        <w:spacing w:line="480" w:lineRule="auto"/>
        <w:rPr>
          <w:b/>
          <w:bCs/>
        </w:rPr>
      </w:pPr>
      <w:r w:rsidRPr="00CD4558">
        <w:rPr>
          <w:b/>
          <w:bCs/>
        </w:rPr>
        <w:t>Inclusion in RECOVERY over time</w:t>
      </w:r>
    </w:p>
    <w:p w14:paraId="081A7F4F" w14:textId="77777777" w:rsidR="00DE722C" w:rsidRPr="00CD4558" w:rsidRDefault="00DE722C" w:rsidP="00DE722C">
      <w:pPr>
        <w:spacing w:line="480" w:lineRule="auto"/>
        <w:jc w:val="both"/>
        <w:rPr>
          <w:bCs/>
        </w:rPr>
      </w:pPr>
      <w:r w:rsidRPr="00CD4558">
        <w:rPr>
          <w:bCs/>
        </w:rPr>
        <w:t xml:space="preserve">The total number of individuals included in RECOVERY and the reference population was calculated and aggregated at monthly level (based on the index date). Then, we calculated </w:t>
      </w:r>
      <w:r w:rsidRPr="00CD4558">
        <w:rPr>
          <w:bCs/>
        </w:rPr>
        <w:lastRenderedPageBreak/>
        <w:t>the monthly proportions of individuals in the Al-England HES cohort who were recruited to RECOVERY (i.e. ratio between absolute counts in each cohort, not on actual matching since the all-England HES cohort is anonymised).</w:t>
      </w:r>
    </w:p>
    <w:p w14:paraId="7B92AA79" w14:textId="77777777" w:rsidR="00DE722C" w:rsidRPr="00CD4558" w:rsidRDefault="00DE722C" w:rsidP="00DE722C">
      <w:pPr>
        <w:spacing w:line="480" w:lineRule="auto"/>
        <w:rPr>
          <w:b/>
          <w:bCs/>
        </w:rPr>
      </w:pPr>
    </w:p>
    <w:p w14:paraId="44A2EDAD" w14:textId="77777777" w:rsidR="00DE722C" w:rsidRPr="00CD4558" w:rsidRDefault="00DE722C" w:rsidP="00DE722C">
      <w:pPr>
        <w:spacing w:line="480" w:lineRule="auto"/>
        <w:rPr>
          <w:b/>
          <w:bCs/>
        </w:rPr>
      </w:pPr>
      <w:r w:rsidRPr="00CD4558">
        <w:rPr>
          <w:b/>
          <w:bCs/>
        </w:rPr>
        <w:t>OUTCOME DEFINITION</w:t>
      </w:r>
    </w:p>
    <w:p w14:paraId="3984DA4B" w14:textId="77777777" w:rsidR="00DE722C" w:rsidRPr="00CD4558" w:rsidRDefault="00DE722C" w:rsidP="00DE722C">
      <w:pPr>
        <w:pStyle w:val="ListParagraph"/>
        <w:numPr>
          <w:ilvl w:val="0"/>
          <w:numId w:val="18"/>
        </w:numPr>
        <w:spacing w:line="480" w:lineRule="auto"/>
        <w:rPr>
          <w:b/>
          <w:bCs/>
        </w:rPr>
      </w:pPr>
      <w:r w:rsidRPr="00CD4558">
        <w:rPr>
          <w:b/>
          <w:bCs/>
        </w:rPr>
        <w:t>All-cause death within 28 days of admission</w:t>
      </w:r>
    </w:p>
    <w:p w14:paraId="68CF55EE" w14:textId="08976DBE" w:rsidR="00DE722C" w:rsidRPr="00CD4558" w:rsidRDefault="00DE722C" w:rsidP="008828B5">
      <w:pPr>
        <w:spacing w:line="480" w:lineRule="auto"/>
        <w:jc w:val="both"/>
        <w:rPr>
          <w:bCs/>
        </w:rPr>
      </w:pPr>
      <w:r w:rsidRPr="00CD4558">
        <w:rPr>
          <w:bCs/>
        </w:rPr>
        <w:t>This outcome was only assessed in RECOVERY and the reference population. A timeframe of 28 days from index date was used in both cohorts (rather than 28 days from randomisation in RECOVERY) to allow a more approximate comparison. In both populations, the outcome was derived using HES</w:t>
      </w:r>
      <w:r w:rsidR="00294E98" w:rsidRPr="00CD4558">
        <w:rPr>
          <w:bCs/>
        </w:rPr>
        <w:t xml:space="preserve"> </w:t>
      </w:r>
      <w:r w:rsidRPr="00CD4558">
        <w:rPr>
          <w:bCs/>
        </w:rPr>
        <w:t>+</w:t>
      </w:r>
      <w:r w:rsidR="00294E98" w:rsidRPr="00CD4558">
        <w:rPr>
          <w:bCs/>
        </w:rPr>
        <w:t xml:space="preserve"> </w:t>
      </w:r>
      <w:r w:rsidRPr="00CD4558">
        <w:rPr>
          <w:bCs/>
        </w:rPr>
        <w:t>Civil Registrations (death record) data only as this is considered the definitive source of mortality records and allowed a meaningful comparison between both cohorts.</w:t>
      </w:r>
    </w:p>
    <w:p w14:paraId="75208B6F" w14:textId="77777777" w:rsidR="00DE722C" w:rsidRPr="00CD4558" w:rsidRDefault="00DE722C" w:rsidP="00DE722C">
      <w:pPr>
        <w:spacing w:line="480" w:lineRule="auto"/>
        <w:jc w:val="both"/>
        <w:rPr>
          <w:bCs/>
        </w:rPr>
      </w:pPr>
    </w:p>
    <w:p w14:paraId="7C922AD0" w14:textId="77777777" w:rsidR="00DE722C" w:rsidRPr="00CD4558" w:rsidRDefault="00DE722C" w:rsidP="00DE722C">
      <w:pPr>
        <w:spacing w:line="480" w:lineRule="auto"/>
        <w:rPr>
          <w:b/>
          <w:bCs/>
          <w:caps/>
        </w:rPr>
      </w:pPr>
    </w:p>
    <w:p w14:paraId="0E8179C2" w14:textId="77777777" w:rsidR="00DE722C" w:rsidRPr="00CD4558" w:rsidRDefault="00DE722C" w:rsidP="00DE722C">
      <w:pPr>
        <w:spacing w:line="480" w:lineRule="auto"/>
        <w:rPr>
          <w:b/>
          <w:bCs/>
          <w:caps/>
        </w:rPr>
      </w:pPr>
      <w:r w:rsidRPr="00CD4558">
        <w:rPr>
          <w:b/>
          <w:bCs/>
          <w:caps/>
        </w:rPr>
        <w:br w:type="page"/>
      </w:r>
    </w:p>
    <w:p w14:paraId="1828B543" w14:textId="77777777" w:rsidR="00DE722C" w:rsidRPr="00CD4558" w:rsidRDefault="00DE722C" w:rsidP="008B67B5">
      <w:pPr>
        <w:spacing w:line="480" w:lineRule="auto"/>
        <w:rPr>
          <w:b/>
          <w:bCs/>
          <w:caps/>
        </w:rPr>
      </w:pPr>
      <w:r w:rsidRPr="00CD4558">
        <w:rPr>
          <w:b/>
          <w:bCs/>
          <w:caps/>
        </w:rPr>
        <w:lastRenderedPageBreak/>
        <w:t>R Studio packages</w:t>
      </w:r>
    </w:p>
    <w:p w14:paraId="6CBE7E24" w14:textId="77777777" w:rsidR="00DE722C" w:rsidRPr="00CD4558" w:rsidRDefault="00DE722C" w:rsidP="00DE722C">
      <w:pPr>
        <w:spacing w:line="480" w:lineRule="auto"/>
        <w:jc w:val="both"/>
        <w:rPr>
          <w:bCs/>
        </w:rPr>
      </w:pPr>
      <w:r w:rsidRPr="00CD4558">
        <w:rPr>
          <w:bCs/>
        </w:rPr>
        <w:t xml:space="preserve">Below is a list of all R packages used in this report (generated using the “grateful” package) and an R session info </w:t>
      </w:r>
      <w:proofErr w:type="gramStart"/>
      <w:r w:rsidRPr="00CD4558">
        <w:rPr>
          <w:bCs/>
        </w:rPr>
        <w:t>report:</w:t>
      </w:r>
      <w:proofErr w:type="gramEnd"/>
    </w:p>
    <w:p w14:paraId="62FA0AC2" w14:textId="77777777" w:rsidR="00DE722C" w:rsidRPr="00CD4558" w:rsidRDefault="00DE722C" w:rsidP="00DE722C">
      <w:pPr>
        <w:rPr>
          <w:b/>
        </w:rPr>
      </w:pPr>
      <w:bookmarkStart w:id="0" w:name="r-packages-used"/>
      <w:r w:rsidRPr="00CD4558">
        <w:rPr>
          <w:b/>
        </w:rPr>
        <w:t>R packages used</w:t>
      </w:r>
    </w:p>
    <w:tbl>
      <w:tblPr>
        <w:tblStyle w:val="Table"/>
        <w:tblW w:w="0" w:type="auto"/>
        <w:tblLook w:val="0020" w:firstRow="1" w:lastRow="0" w:firstColumn="0" w:lastColumn="0" w:noHBand="0" w:noVBand="0"/>
      </w:tblPr>
      <w:tblGrid>
        <w:gridCol w:w="1933"/>
        <w:gridCol w:w="1334"/>
        <w:gridCol w:w="5759"/>
      </w:tblGrid>
      <w:tr w:rsidR="00DE722C" w:rsidRPr="00CD4558" w14:paraId="299ACE9D" w14:textId="77777777" w:rsidTr="00C06454">
        <w:trPr>
          <w:cnfStyle w:val="100000000000" w:firstRow="1" w:lastRow="0" w:firstColumn="0" w:lastColumn="0" w:oddVBand="0" w:evenVBand="0" w:oddHBand="0" w:evenHBand="0" w:firstRowFirstColumn="0" w:firstRowLastColumn="0" w:lastRowFirstColumn="0" w:lastRowLastColumn="0"/>
          <w:tblHeader/>
        </w:trPr>
        <w:tc>
          <w:tcPr>
            <w:tcW w:w="0" w:type="auto"/>
          </w:tcPr>
          <w:p w14:paraId="2D7BB308" w14:textId="77777777" w:rsidR="00DE722C" w:rsidRPr="00CD4558" w:rsidRDefault="00DE722C" w:rsidP="00C06454">
            <w:pPr>
              <w:pStyle w:val="Compact"/>
              <w:rPr>
                <w:rFonts w:ascii="Mulish" w:hAnsi="Mulish"/>
              </w:rPr>
            </w:pPr>
            <w:r w:rsidRPr="00CD4558">
              <w:rPr>
                <w:rFonts w:ascii="Mulish" w:hAnsi="Mulish"/>
              </w:rPr>
              <w:t>Package</w:t>
            </w:r>
          </w:p>
        </w:tc>
        <w:tc>
          <w:tcPr>
            <w:tcW w:w="0" w:type="auto"/>
          </w:tcPr>
          <w:p w14:paraId="7D900BB9" w14:textId="77777777" w:rsidR="00DE722C" w:rsidRPr="00CD4558" w:rsidRDefault="00DE722C" w:rsidP="00C06454">
            <w:pPr>
              <w:pStyle w:val="Compact"/>
              <w:rPr>
                <w:rFonts w:ascii="Mulish" w:hAnsi="Mulish"/>
              </w:rPr>
            </w:pPr>
            <w:r w:rsidRPr="00CD4558">
              <w:rPr>
                <w:rFonts w:ascii="Mulish" w:hAnsi="Mulish"/>
              </w:rPr>
              <w:t>Version</w:t>
            </w:r>
          </w:p>
        </w:tc>
        <w:tc>
          <w:tcPr>
            <w:tcW w:w="0" w:type="auto"/>
          </w:tcPr>
          <w:p w14:paraId="1A1EC5E6" w14:textId="77777777" w:rsidR="00DE722C" w:rsidRPr="00CD4558" w:rsidRDefault="00DE722C" w:rsidP="00C06454">
            <w:pPr>
              <w:pStyle w:val="Compact"/>
              <w:rPr>
                <w:rFonts w:ascii="Mulish" w:hAnsi="Mulish"/>
              </w:rPr>
            </w:pPr>
            <w:r w:rsidRPr="00CD4558">
              <w:rPr>
                <w:rFonts w:ascii="Mulish" w:hAnsi="Mulish"/>
              </w:rPr>
              <w:t>Citation</w:t>
            </w:r>
          </w:p>
        </w:tc>
      </w:tr>
      <w:tr w:rsidR="00DE722C" w:rsidRPr="00CD4558" w14:paraId="0A1FACBF" w14:textId="77777777" w:rsidTr="00C06454">
        <w:tc>
          <w:tcPr>
            <w:tcW w:w="0" w:type="auto"/>
          </w:tcPr>
          <w:p w14:paraId="32F53082" w14:textId="77777777" w:rsidR="00DE722C" w:rsidRPr="00CD4558" w:rsidRDefault="00DE722C" w:rsidP="00C06454">
            <w:pPr>
              <w:pStyle w:val="Compact"/>
              <w:rPr>
                <w:rFonts w:ascii="Mulish" w:hAnsi="Mulish"/>
              </w:rPr>
            </w:pPr>
            <w:r w:rsidRPr="00CD4558">
              <w:rPr>
                <w:rFonts w:ascii="Mulish" w:hAnsi="Mulish"/>
              </w:rPr>
              <w:t>base</w:t>
            </w:r>
          </w:p>
        </w:tc>
        <w:tc>
          <w:tcPr>
            <w:tcW w:w="0" w:type="auto"/>
          </w:tcPr>
          <w:p w14:paraId="0352AC0B" w14:textId="77777777" w:rsidR="00DE722C" w:rsidRPr="00CD4558" w:rsidRDefault="00DE722C" w:rsidP="00C06454">
            <w:pPr>
              <w:pStyle w:val="Compact"/>
              <w:rPr>
                <w:rFonts w:ascii="Mulish" w:hAnsi="Mulish"/>
              </w:rPr>
            </w:pPr>
            <w:r w:rsidRPr="00CD4558">
              <w:rPr>
                <w:rFonts w:ascii="Mulish" w:hAnsi="Mulish"/>
              </w:rPr>
              <w:t>4.2.1</w:t>
            </w:r>
          </w:p>
        </w:tc>
        <w:tc>
          <w:tcPr>
            <w:tcW w:w="0" w:type="auto"/>
          </w:tcPr>
          <w:p w14:paraId="159EDA0C" w14:textId="77777777" w:rsidR="00DE722C" w:rsidRPr="00CD4558" w:rsidRDefault="00DE722C" w:rsidP="00C06454">
            <w:pPr>
              <w:pStyle w:val="Compact"/>
              <w:rPr>
                <w:rFonts w:ascii="Mulish" w:hAnsi="Mulish"/>
              </w:rPr>
            </w:pPr>
            <w:r w:rsidRPr="00CD4558">
              <w:rPr>
                <w:rFonts w:ascii="Mulish" w:hAnsi="Mulish"/>
              </w:rPr>
              <w:t>R Core Team (2022)</w:t>
            </w:r>
          </w:p>
        </w:tc>
      </w:tr>
      <w:tr w:rsidR="00DE722C" w:rsidRPr="00CD4558" w14:paraId="0C4C9192" w14:textId="77777777" w:rsidTr="00C06454">
        <w:tc>
          <w:tcPr>
            <w:tcW w:w="0" w:type="auto"/>
          </w:tcPr>
          <w:p w14:paraId="7C32D035" w14:textId="77777777" w:rsidR="00DE722C" w:rsidRPr="00CD4558" w:rsidRDefault="00DE722C" w:rsidP="00C06454">
            <w:pPr>
              <w:pStyle w:val="Compact"/>
              <w:rPr>
                <w:rFonts w:ascii="Mulish" w:hAnsi="Mulish"/>
              </w:rPr>
            </w:pPr>
            <w:proofErr w:type="spellStart"/>
            <w:r w:rsidRPr="00CD4558">
              <w:rPr>
                <w:rFonts w:ascii="Mulish" w:hAnsi="Mulish"/>
              </w:rPr>
              <w:t>beepr</w:t>
            </w:r>
            <w:proofErr w:type="spellEnd"/>
          </w:p>
        </w:tc>
        <w:tc>
          <w:tcPr>
            <w:tcW w:w="0" w:type="auto"/>
          </w:tcPr>
          <w:p w14:paraId="446A83A1" w14:textId="77777777" w:rsidR="00DE722C" w:rsidRPr="00CD4558" w:rsidRDefault="00DE722C" w:rsidP="00C06454">
            <w:pPr>
              <w:pStyle w:val="Compact"/>
              <w:rPr>
                <w:rFonts w:ascii="Mulish" w:hAnsi="Mulish"/>
              </w:rPr>
            </w:pPr>
            <w:r w:rsidRPr="00CD4558">
              <w:rPr>
                <w:rFonts w:ascii="Mulish" w:hAnsi="Mulish"/>
              </w:rPr>
              <w:t>1.3</w:t>
            </w:r>
          </w:p>
        </w:tc>
        <w:tc>
          <w:tcPr>
            <w:tcW w:w="0" w:type="auto"/>
          </w:tcPr>
          <w:p w14:paraId="4548936D" w14:textId="77777777" w:rsidR="00DE722C" w:rsidRPr="00CD4558" w:rsidRDefault="00DE722C" w:rsidP="00C06454">
            <w:pPr>
              <w:pStyle w:val="Compact"/>
              <w:rPr>
                <w:rFonts w:ascii="Mulish" w:hAnsi="Mulish"/>
              </w:rPr>
            </w:pPr>
            <w:proofErr w:type="spellStart"/>
            <w:r w:rsidRPr="00CD4558">
              <w:rPr>
                <w:rFonts w:ascii="Mulish" w:hAnsi="Mulish"/>
              </w:rPr>
              <w:t>Bååth</w:t>
            </w:r>
            <w:proofErr w:type="spellEnd"/>
            <w:r w:rsidRPr="00CD4558">
              <w:rPr>
                <w:rFonts w:ascii="Mulish" w:hAnsi="Mulish"/>
              </w:rPr>
              <w:t xml:space="preserve"> (2018)</w:t>
            </w:r>
          </w:p>
        </w:tc>
      </w:tr>
      <w:tr w:rsidR="00DE722C" w:rsidRPr="00CD4558" w14:paraId="528B813A" w14:textId="77777777" w:rsidTr="00C06454">
        <w:tc>
          <w:tcPr>
            <w:tcW w:w="0" w:type="auto"/>
          </w:tcPr>
          <w:p w14:paraId="707940C3" w14:textId="77777777" w:rsidR="00DE722C" w:rsidRPr="00CD4558" w:rsidRDefault="00DE722C" w:rsidP="00C06454">
            <w:pPr>
              <w:pStyle w:val="Compact"/>
              <w:rPr>
                <w:rFonts w:ascii="Mulish" w:hAnsi="Mulish"/>
              </w:rPr>
            </w:pPr>
            <w:proofErr w:type="spellStart"/>
            <w:r w:rsidRPr="00CD4558">
              <w:rPr>
                <w:rFonts w:ascii="Mulish" w:hAnsi="Mulish"/>
              </w:rPr>
              <w:t>broom.helpers</w:t>
            </w:r>
            <w:proofErr w:type="spellEnd"/>
          </w:p>
        </w:tc>
        <w:tc>
          <w:tcPr>
            <w:tcW w:w="0" w:type="auto"/>
          </w:tcPr>
          <w:p w14:paraId="76B677EA" w14:textId="77777777" w:rsidR="00DE722C" w:rsidRPr="00CD4558" w:rsidRDefault="00DE722C" w:rsidP="00C06454">
            <w:pPr>
              <w:pStyle w:val="Compact"/>
              <w:rPr>
                <w:rFonts w:ascii="Mulish" w:hAnsi="Mulish"/>
              </w:rPr>
            </w:pPr>
            <w:r w:rsidRPr="00CD4558">
              <w:rPr>
                <w:rFonts w:ascii="Mulish" w:hAnsi="Mulish"/>
              </w:rPr>
              <w:t>1.8.0</w:t>
            </w:r>
          </w:p>
        </w:tc>
        <w:tc>
          <w:tcPr>
            <w:tcW w:w="0" w:type="auto"/>
          </w:tcPr>
          <w:p w14:paraId="51234E9B" w14:textId="77777777" w:rsidR="00DE722C" w:rsidRPr="00CD4558" w:rsidRDefault="00DE722C" w:rsidP="00C06454">
            <w:pPr>
              <w:pStyle w:val="Compact"/>
              <w:rPr>
                <w:rFonts w:ascii="Mulish" w:hAnsi="Mulish"/>
              </w:rPr>
            </w:pPr>
            <w:proofErr w:type="spellStart"/>
            <w:r w:rsidRPr="00CD4558">
              <w:rPr>
                <w:rFonts w:ascii="Mulish" w:hAnsi="Mulish"/>
              </w:rPr>
              <w:t>Larmarange</w:t>
            </w:r>
            <w:proofErr w:type="spellEnd"/>
            <w:r w:rsidRPr="00CD4558">
              <w:rPr>
                <w:rFonts w:ascii="Mulish" w:hAnsi="Mulish"/>
              </w:rPr>
              <w:t xml:space="preserve"> and </w:t>
            </w:r>
            <w:proofErr w:type="spellStart"/>
            <w:r w:rsidRPr="00CD4558">
              <w:rPr>
                <w:rFonts w:ascii="Mulish" w:hAnsi="Mulish"/>
              </w:rPr>
              <w:t>Sjoberg</w:t>
            </w:r>
            <w:proofErr w:type="spellEnd"/>
            <w:r w:rsidRPr="00CD4558">
              <w:rPr>
                <w:rFonts w:ascii="Mulish" w:hAnsi="Mulish"/>
              </w:rPr>
              <w:t xml:space="preserve"> (2022)</w:t>
            </w:r>
          </w:p>
        </w:tc>
      </w:tr>
      <w:tr w:rsidR="00DE722C" w:rsidRPr="00CD4558" w14:paraId="7D1E5F5E" w14:textId="77777777" w:rsidTr="00C06454">
        <w:tc>
          <w:tcPr>
            <w:tcW w:w="0" w:type="auto"/>
          </w:tcPr>
          <w:p w14:paraId="4CE95DA5" w14:textId="77777777" w:rsidR="00DE722C" w:rsidRPr="00CD4558" w:rsidRDefault="00DE722C" w:rsidP="00C06454">
            <w:pPr>
              <w:pStyle w:val="Compact"/>
              <w:rPr>
                <w:rFonts w:ascii="Mulish" w:hAnsi="Mulish"/>
              </w:rPr>
            </w:pPr>
            <w:proofErr w:type="spellStart"/>
            <w:r w:rsidRPr="00CD4558">
              <w:rPr>
                <w:rFonts w:ascii="Mulish" w:hAnsi="Mulish"/>
              </w:rPr>
              <w:t>DataExplorer</w:t>
            </w:r>
            <w:proofErr w:type="spellEnd"/>
          </w:p>
        </w:tc>
        <w:tc>
          <w:tcPr>
            <w:tcW w:w="0" w:type="auto"/>
          </w:tcPr>
          <w:p w14:paraId="2FBA5909" w14:textId="77777777" w:rsidR="00DE722C" w:rsidRPr="00CD4558" w:rsidRDefault="00DE722C" w:rsidP="00C06454">
            <w:pPr>
              <w:pStyle w:val="Compact"/>
              <w:rPr>
                <w:rFonts w:ascii="Mulish" w:hAnsi="Mulish"/>
              </w:rPr>
            </w:pPr>
            <w:r w:rsidRPr="00CD4558">
              <w:rPr>
                <w:rFonts w:ascii="Mulish" w:hAnsi="Mulish"/>
              </w:rPr>
              <w:t>0.8.2</w:t>
            </w:r>
          </w:p>
        </w:tc>
        <w:tc>
          <w:tcPr>
            <w:tcW w:w="0" w:type="auto"/>
          </w:tcPr>
          <w:p w14:paraId="1AF67CCC" w14:textId="77777777" w:rsidR="00DE722C" w:rsidRPr="00CD4558" w:rsidRDefault="00DE722C" w:rsidP="00C06454">
            <w:pPr>
              <w:pStyle w:val="Compact"/>
              <w:rPr>
                <w:rFonts w:ascii="Mulish" w:hAnsi="Mulish"/>
              </w:rPr>
            </w:pPr>
            <w:r w:rsidRPr="00CD4558">
              <w:rPr>
                <w:rFonts w:ascii="Mulish" w:hAnsi="Mulish"/>
              </w:rPr>
              <w:t>Cui (2020)</w:t>
            </w:r>
          </w:p>
        </w:tc>
      </w:tr>
      <w:tr w:rsidR="00DE722C" w:rsidRPr="00CD4558" w14:paraId="26CFE3D6" w14:textId="77777777" w:rsidTr="00C06454">
        <w:tc>
          <w:tcPr>
            <w:tcW w:w="0" w:type="auto"/>
          </w:tcPr>
          <w:p w14:paraId="113DA15F" w14:textId="77777777" w:rsidR="00DE722C" w:rsidRPr="00CD4558" w:rsidRDefault="00DE722C" w:rsidP="00C06454">
            <w:pPr>
              <w:pStyle w:val="Compact"/>
              <w:rPr>
                <w:rFonts w:ascii="Mulish" w:hAnsi="Mulish"/>
              </w:rPr>
            </w:pPr>
            <w:proofErr w:type="spellStart"/>
            <w:r w:rsidRPr="00CD4558">
              <w:rPr>
                <w:rFonts w:ascii="Mulish" w:hAnsi="Mulish"/>
              </w:rPr>
              <w:t>directlabels</w:t>
            </w:r>
            <w:proofErr w:type="spellEnd"/>
          </w:p>
        </w:tc>
        <w:tc>
          <w:tcPr>
            <w:tcW w:w="0" w:type="auto"/>
          </w:tcPr>
          <w:p w14:paraId="046475AF" w14:textId="77777777" w:rsidR="00DE722C" w:rsidRPr="00CD4558" w:rsidRDefault="00DE722C" w:rsidP="00C06454">
            <w:pPr>
              <w:pStyle w:val="Compact"/>
              <w:rPr>
                <w:rFonts w:ascii="Mulish" w:hAnsi="Mulish"/>
              </w:rPr>
            </w:pPr>
            <w:r w:rsidRPr="00CD4558">
              <w:rPr>
                <w:rFonts w:ascii="Mulish" w:hAnsi="Mulish"/>
              </w:rPr>
              <w:t>2021.1.13</w:t>
            </w:r>
          </w:p>
        </w:tc>
        <w:tc>
          <w:tcPr>
            <w:tcW w:w="0" w:type="auto"/>
          </w:tcPr>
          <w:p w14:paraId="1D036895" w14:textId="77777777" w:rsidR="00DE722C" w:rsidRPr="00CD4558" w:rsidRDefault="00DE722C" w:rsidP="00C06454">
            <w:pPr>
              <w:pStyle w:val="Compact"/>
              <w:rPr>
                <w:rFonts w:ascii="Mulish" w:hAnsi="Mulish"/>
              </w:rPr>
            </w:pPr>
            <w:r w:rsidRPr="00CD4558">
              <w:rPr>
                <w:rFonts w:ascii="Mulish" w:hAnsi="Mulish"/>
              </w:rPr>
              <w:t>Hocking (2021)</w:t>
            </w:r>
          </w:p>
        </w:tc>
      </w:tr>
      <w:tr w:rsidR="00DE722C" w:rsidRPr="00CD4558" w14:paraId="33074F05" w14:textId="77777777" w:rsidTr="00C06454">
        <w:tc>
          <w:tcPr>
            <w:tcW w:w="0" w:type="auto"/>
          </w:tcPr>
          <w:p w14:paraId="10645C11" w14:textId="77777777" w:rsidR="00DE722C" w:rsidRPr="00CD4558" w:rsidRDefault="00DE722C" w:rsidP="00C06454">
            <w:pPr>
              <w:pStyle w:val="Compact"/>
              <w:rPr>
                <w:rFonts w:ascii="Mulish" w:hAnsi="Mulish"/>
              </w:rPr>
            </w:pPr>
            <w:proofErr w:type="spellStart"/>
            <w:r w:rsidRPr="00CD4558">
              <w:rPr>
                <w:rFonts w:ascii="Mulish" w:hAnsi="Mulish"/>
              </w:rPr>
              <w:t>flextable</w:t>
            </w:r>
            <w:proofErr w:type="spellEnd"/>
          </w:p>
        </w:tc>
        <w:tc>
          <w:tcPr>
            <w:tcW w:w="0" w:type="auto"/>
          </w:tcPr>
          <w:p w14:paraId="752CAB0D" w14:textId="77777777" w:rsidR="00DE722C" w:rsidRPr="00CD4558" w:rsidRDefault="00DE722C" w:rsidP="00C06454">
            <w:pPr>
              <w:pStyle w:val="Compact"/>
              <w:rPr>
                <w:rFonts w:ascii="Mulish" w:hAnsi="Mulish"/>
              </w:rPr>
            </w:pPr>
            <w:r w:rsidRPr="00CD4558">
              <w:rPr>
                <w:rFonts w:ascii="Mulish" w:hAnsi="Mulish"/>
              </w:rPr>
              <w:t>0.7.2</w:t>
            </w:r>
          </w:p>
        </w:tc>
        <w:tc>
          <w:tcPr>
            <w:tcW w:w="0" w:type="auto"/>
          </w:tcPr>
          <w:p w14:paraId="4DAAF860" w14:textId="77777777" w:rsidR="00DE722C" w:rsidRPr="00CD4558" w:rsidRDefault="00DE722C" w:rsidP="00C06454">
            <w:pPr>
              <w:pStyle w:val="Compact"/>
              <w:rPr>
                <w:rFonts w:ascii="Mulish" w:hAnsi="Mulish"/>
              </w:rPr>
            </w:pPr>
            <w:proofErr w:type="spellStart"/>
            <w:r w:rsidRPr="00CD4558">
              <w:rPr>
                <w:rFonts w:ascii="Mulish" w:hAnsi="Mulish"/>
              </w:rPr>
              <w:t>Gohel</w:t>
            </w:r>
            <w:proofErr w:type="spellEnd"/>
            <w:r w:rsidRPr="00CD4558">
              <w:rPr>
                <w:rFonts w:ascii="Mulish" w:hAnsi="Mulish"/>
              </w:rPr>
              <w:t xml:space="preserve"> (2022a)</w:t>
            </w:r>
          </w:p>
        </w:tc>
      </w:tr>
      <w:tr w:rsidR="00DE722C" w:rsidRPr="00CD4558" w14:paraId="5F06290E" w14:textId="77777777" w:rsidTr="00C06454">
        <w:tc>
          <w:tcPr>
            <w:tcW w:w="0" w:type="auto"/>
          </w:tcPr>
          <w:p w14:paraId="3A6F4BFB" w14:textId="77777777" w:rsidR="00DE722C" w:rsidRPr="00CD4558" w:rsidRDefault="00DE722C" w:rsidP="00C06454">
            <w:pPr>
              <w:pStyle w:val="Compact"/>
              <w:rPr>
                <w:rFonts w:ascii="Mulish" w:hAnsi="Mulish"/>
              </w:rPr>
            </w:pPr>
            <w:proofErr w:type="spellStart"/>
            <w:r w:rsidRPr="00CD4558">
              <w:rPr>
                <w:rFonts w:ascii="Mulish" w:hAnsi="Mulish"/>
              </w:rPr>
              <w:t>forestploter</w:t>
            </w:r>
            <w:proofErr w:type="spellEnd"/>
          </w:p>
        </w:tc>
        <w:tc>
          <w:tcPr>
            <w:tcW w:w="0" w:type="auto"/>
          </w:tcPr>
          <w:p w14:paraId="5AC2BBDE" w14:textId="77777777" w:rsidR="00DE722C" w:rsidRPr="00CD4558" w:rsidRDefault="00DE722C" w:rsidP="00C06454">
            <w:pPr>
              <w:pStyle w:val="Compact"/>
              <w:rPr>
                <w:rFonts w:ascii="Mulish" w:hAnsi="Mulish"/>
              </w:rPr>
            </w:pPr>
            <w:r w:rsidRPr="00CD4558">
              <w:rPr>
                <w:rFonts w:ascii="Mulish" w:hAnsi="Mulish"/>
              </w:rPr>
              <w:t>0.2.3</w:t>
            </w:r>
          </w:p>
        </w:tc>
        <w:tc>
          <w:tcPr>
            <w:tcW w:w="0" w:type="auto"/>
          </w:tcPr>
          <w:p w14:paraId="7BAE0BC3" w14:textId="77777777" w:rsidR="00DE722C" w:rsidRPr="00CD4558" w:rsidRDefault="00DE722C" w:rsidP="00C06454">
            <w:pPr>
              <w:pStyle w:val="Compact"/>
              <w:rPr>
                <w:rFonts w:ascii="Mulish" w:hAnsi="Mulish"/>
              </w:rPr>
            </w:pPr>
            <w:proofErr w:type="spellStart"/>
            <w:r w:rsidRPr="00CD4558">
              <w:rPr>
                <w:rFonts w:ascii="Mulish" w:hAnsi="Mulish"/>
              </w:rPr>
              <w:t>Dayimu</w:t>
            </w:r>
            <w:proofErr w:type="spellEnd"/>
            <w:r w:rsidRPr="00CD4558">
              <w:rPr>
                <w:rFonts w:ascii="Mulish" w:hAnsi="Mulish"/>
              </w:rPr>
              <w:t xml:space="preserve"> (2022)</w:t>
            </w:r>
          </w:p>
        </w:tc>
      </w:tr>
      <w:tr w:rsidR="00DE722C" w:rsidRPr="00CD4558" w14:paraId="19788B16" w14:textId="77777777" w:rsidTr="00C06454">
        <w:tc>
          <w:tcPr>
            <w:tcW w:w="0" w:type="auto"/>
          </w:tcPr>
          <w:p w14:paraId="0A61E99D" w14:textId="77777777" w:rsidR="00DE722C" w:rsidRPr="00CD4558" w:rsidRDefault="00DE722C" w:rsidP="00C06454">
            <w:pPr>
              <w:pStyle w:val="Compact"/>
              <w:rPr>
                <w:rFonts w:ascii="Mulish" w:hAnsi="Mulish"/>
              </w:rPr>
            </w:pPr>
            <w:r w:rsidRPr="00CD4558">
              <w:rPr>
                <w:rFonts w:ascii="Mulish" w:hAnsi="Mulish"/>
              </w:rPr>
              <w:t>fs</w:t>
            </w:r>
          </w:p>
        </w:tc>
        <w:tc>
          <w:tcPr>
            <w:tcW w:w="0" w:type="auto"/>
          </w:tcPr>
          <w:p w14:paraId="694BD23F" w14:textId="77777777" w:rsidR="00DE722C" w:rsidRPr="00CD4558" w:rsidRDefault="00DE722C" w:rsidP="00C06454">
            <w:pPr>
              <w:pStyle w:val="Compact"/>
              <w:rPr>
                <w:rFonts w:ascii="Mulish" w:hAnsi="Mulish"/>
              </w:rPr>
            </w:pPr>
            <w:r w:rsidRPr="00CD4558">
              <w:rPr>
                <w:rFonts w:ascii="Mulish" w:hAnsi="Mulish"/>
              </w:rPr>
              <w:t>1.5.2</w:t>
            </w:r>
          </w:p>
        </w:tc>
        <w:tc>
          <w:tcPr>
            <w:tcW w:w="0" w:type="auto"/>
          </w:tcPr>
          <w:p w14:paraId="1CCDAD28" w14:textId="77777777" w:rsidR="00DE722C" w:rsidRPr="00CD4558" w:rsidRDefault="00DE722C" w:rsidP="00C06454">
            <w:pPr>
              <w:pStyle w:val="Compact"/>
              <w:rPr>
                <w:rFonts w:ascii="Mulish" w:hAnsi="Mulish"/>
              </w:rPr>
            </w:pPr>
            <w:r w:rsidRPr="00CD4558">
              <w:rPr>
                <w:rFonts w:ascii="Mulish" w:hAnsi="Mulish"/>
              </w:rPr>
              <w:t xml:space="preserve">Hester, Wickham, and </w:t>
            </w:r>
            <w:proofErr w:type="spellStart"/>
            <w:r w:rsidRPr="00CD4558">
              <w:rPr>
                <w:rFonts w:ascii="Mulish" w:hAnsi="Mulish"/>
              </w:rPr>
              <w:t>Csárdi</w:t>
            </w:r>
            <w:proofErr w:type="spellEnd"/>
            <w:r w:rsidRPr="00CD4558">
              <w:rPr>
                <w:rFonts w:ascii="Mulish" w:hAnsi="Mulish"/>
              </w:rPr>
              <w:t xml:space="preserve"> (2021)</w:t>
            </w:r>
          </w:p>
        </w:tc>
      </w:tr>
      <w:tr w:rsidR="00DE722C" w:rsidRPr="00CD4558" w14:paraId="038C70B5" w14:textId="77777777" w:rsidTr="00C06454">
        <w:tc>
          <w:tcPr>
            <w:tcW w:w="0" w:type="auto"/>
          </w:tcPr>
          <w:p w14:paraId="407C7D45" w14:textId="77777777" w:rsidR="00DE722C" w:rsidRPr="00CD4558" w:rsidRDefault="00DE722C" w:rsidP="00C06454">
            <w:pPr>
              <w:pStyle w:val="Compact"/>
              <w:rPr>
                <w:rFonts w:ascii="Mulish" w:hAnsi="Mulish"/>
              </w:rPr>
            </w:pPr>
            <w:r w:rsidRPr="00CD4558">
              <w:rPr>
                <w:rFonts w:ascii="Mulish" w:hAnsi="Mulish"/>
              </w:rPr>
              <w:t>ggh4x</w:t>
            </w:r>
          </w:p>
        </w:tc>
        <w:tc>
          <w:tcPr>
            <w:tcW w:w="0" w:type="auto"/>
          </w:tcPr>
          <w:p w14:paraId="02DE9557" w14:textId="77777777" w:rsidR="00DE722C" w:rsidRPr="00CD4558" w:rsidRDefault="00DE722C" w:rsidP="00C06454">
            <w:pPr>
              <w:pStyle w:val="Compact"/>
              <w:rPr>
                <w:rFonts w:ascii="Mulish" w:hAnsi="Mulish"/>
              </w:rPr>
            </w:pPr>
            <w:r w:rsidRPr="00CD4558">
              <w:rPr>
                <w:rFonts w:ascii="Mulish" w:hAnsi="Mulish"/>
              </w:rPr>
              <w:t>0.2.3</w:t>
            </w:r>
          </w:p>
        </w:tc>
        <w:tc>
          <w:tcPr>
            <w:tcW w:w="0" w:type="auto"/>
          </w:tcPr>
          <w:p w14:paraId="3013D2D8" w14:textId="77777777" w:rsidR="00DE722C" w:rsidRPr="00CD4558" w:rsidRDefault="00DE722C" w:rsidP="00C06454">
            <w:pPr>
              <w:pStyle w:val="Compact"/>
              <w:rPr>
                <w:rFonts w:ascii="Mulish" w:hAnsi="Mulish"/>
              </w:rPr>
            </w:pPr>
            <w:r w:rsidRPr="00CD4558">
              <w:rPr>
                <w:rFonts w:ascii="Mulish" w:hAnsi="Mulish"/>
              </w:rPr>
              <w:t>van den Brand (2022)</w:t>
            </w:r>
          </w:p>
        </w:tc>
      </w:tr>
      <w:tr w:rsidR="00DE722C" w:rsidRPr="00CD4558" w14:paraId="46B6F4BB" w14:textId="77777777" w:rsidTr="00C06454">
        <w:tc>
          <w:tcPr>
            <w:tcW w:w="0" w:type="auto"/>
          </w:tcPr>
          <w:p w14:paraId="3DCC77C4" w14:textId="77777777" w:rsidR="00DE722C" w:rsidRPr="00CD4558" w:rsidRDefault="00DE722C" w:rsidP="00C06454">
            <w:pPr>
              <w:pStyle w:val="Compact"/>
              <w:rPr>
                <w:rFonts w:ascii="Mulish" w:hAnsi="Mulish"/>
              </w:rPr>
            </w:pPr>
            <w:proofErr w:type="spellStart"/>
            <w:r w:rsidRPr="00CD4558">
              <w:rPr>
                <w:rFonts w:ascii="Mulish" w:hAnsi="Mulish"/>
              </w:rPr>
              <w:t>ggpattern</w:t>
            </w:r>
            <w:proofErr w:type="spellEnd"/>
          </w:p>
        </w:tc>
        <w:tc>
          <w:tcPr>
            <w:tcW w:w="0" w:type="auto"/>
          </w:tcPr>
          <w:p w14:paraId="681B73E4" w14:textId="77777777" w:rsidR="00DE722C" w:rsidRPr="00CD4558" w:rsidRDefault="00DE722C" w:rsidP="00C06454">
            <w:pPr>
              <w:pStyle w:val="Compact"/>
              <w:rPr>
                <w:rFonts w:ascii="Mulish" w:hAnsi="Mulish"/>
              </w:rPr>
            </w:pPr>
            <w:r w:rsidRPr="00CD4558">
              <w:rPr>
                <w:rFonts w:ascii="Mulish" w:hAnsi="Mulish"/>
              </w:rPr>
              <w:t>1.0.1</w:t>
            </w:r>
          </w:p>
        </w:tc>
        <w:tc>
          <w:tcPr>
            <w:tcW w:w="0" w:type="auto"/>
          </w:tcPr>
          <w:p w14:paraId="0039DBEE" w14:textId="77777777" w:rsidR="00DE722C" w:rsidRPr="00CD4558" w:rsidRDefault="00DE722C" w:rsidP="00C06454">
            <w:pPr>
              <w:pStyle w:val="Compact"/>
              <w:rPr>
                <w:rFonts w:ascii="Mulish" w:hAnsi="Mulish"/>
              </w:rPr>
            </w:pPr>
            <w:r w:rsidRPr="00CD4558">
              <w:rPr>
                <w:rFonts w:ascii="Mulish" w:hAnsi="Mulish"/>
              </w:rPr>
              <w:t>FC, Davis, and ggplot2 authors (2022)</w:t>
            </w:r>
          </w:p>
        </w:tc>
      </w:tr>
      <w:tr w:rsidR="00DE722C" w:rsidRPr="00CD4558" w14:paraId="712A17E3" w14:textId="77777777" w:rsidTr="00C06454">
        <w:tc>
          <w:tcPr>
            <w:tcW w:w="0" w:type="auto"/>
          </w:tcPr>
          <w:p w14:paraId="73D77768" w14:textId="77777777" w:rsidR="00DE722C" w:rsidRPr="00CD4558" w:rsidRDefault="00DE722C" w:rsidP="00C06454">
            <w:pPr>
              <w:pStyle w:val="Compact"/>
              <w:rPr>
                <w:rFonts w:ascii="Mulish" w:hAnsi="Mulish"/>
              </w:rPr>
            </w:pPr>
            <w:proofErr w:type="spellStart"/>
            <w:r w:rsidRPr="00CD4558">
              <w:rPr>
                <w:rFonts w:ascii="Mulish" w:hAnsi="Mulish"/>
              </w:rPr>
              <w:t>ggrepel</w:t>
            </w:r>
            <w:proofErr w:type="spellEnd"/>
          </w:p>
        </w:tc>
        <w:tc>
          <w:tcPr>
            <w:tcW w:w="0" w:type="auto"/>
          </w:tcPr>
          <w:p w14:paraId="2C0CD854" w14:textId="77777777" w:rsidR="00DE722C" w:rsidRPr="00CD4558" w:rsidRDefault="00DE722C" w:rsidP="00C06454">
            <w:pPr>
              <w:pStyle w:val="Compact"/>
              <w:rPr>
                <w:rFonts w:ascii="Mulish" w:hAnsi="Mulish"/>
              </w:rPr>
            </w:pPr>
            <w:r w:rsidRPr="00CD4558">
              <w:rPr>
                <w:rFonts w:ascii="Mulish" w:hAnsi="Mulish"/>
              </w:rPr>
              <w:t>0.9.1</w:t>
            </w:r>
          </w:p>
        </w:tc>
        <w:tc>
          <w:tcPr>
            <w:tcW w:w="0" w:type="auto"/>
          </w:tcPr>
          <w:p w14:paraId="03D3D8A0" w14:textId="77777777" w:rsidR="00DE722C" w:rsidRPr="00CD4558" w:rsidRDefault="00DE722C" w:rsidP="00C06454">
            <w:pPr>
              <w:pStyle w:val="Compact"/>
              <w:rPr>
                <w:rFonts w:ascii="Mulish" w:hAnsi="Mulish"/>
              </w:rPr>
            </w:pPr>
            <w:proofErr w:type="spellStart"/>
            <w:r w:rsidRPr="00CD4558">
              <w:rPr>
                <w:rFonts w:ascii="Mulish" w:hAnsi="Mulish"/>
              </w:rPr>
              <w:t>Slowikowski</w:t>
            </w:r>
            <w:proofErr w:type="spellEnd"/>
            <w:r w:rsidRPr="00CD4558">
              <w:rPr>
                <w:rFonts w:ascii="Mulish" w:hAnsi="Mulish"/>
              </w:rPr>
              <w:t xml:space="preserve"> (2021)</w:t>
            </w:r>
          </w:p>
        </w:tc>
      </w:tr>
      <w:tr w:rsidR="00DE722C" w:rsidRPr="00CD4558" w14:paraId="1A6D4CAA" w14:textId="77777777" w:rsidTr="00C06454">
        <w:tc>
          <w:tcPr>
            <w:tcW w:w="0" w:type="auto"/>
          </w:tcPr>
          <w:p w14:paraId="76E34E48" w14:textId="77777777" w:rsidR="00DE722C" w:rsidRPr="00CD4558" w:rsidRDefault="00DE722C" w:rsidP="00C06454">
            <w:pPr>
              <w:pStyle w:val="Compact"/>
              <w:rPr>
                <w:rFonts w:ascii="Mulish" w:hAnsi="Mulish"/>
              </w:rPr>
            </w:pPr>
            <w:proofErr w:type="spellStart"/>
            <w:r w:rsidRPr="00CD4558">
              <w:rPr>
                <w:rFonts w:ascii="Mulish" w:hAnsi="Mulish"/>
              </w:rPr>
              <w:t>ggvenn</w:t>
            </w:r>
            <w:proofErr w:type="spellEnd"/>
          </w:p>
        </w:tc>
        <w:tc>
          <w:tcPr>
            <w:tcW w:w="0" w:type="auto"/>
          </w:tcPr>
          <w:p w14:paraId="093F12E0" w14:textId="77777777" w:rsidR="00DE722C" w:rsidRPr="00CD4558" w:rsidRDefault="00DE722C" w:rsidP="00C06454">
            <w:pPr>
              <w:pStyle w:val="Compact"/>
              <w:rPr>
                <w:rFonts w:ascii="Mulish" w:hAnsi="Mulish"/>
              </w:rPr>
            </w:pPr>
            <w:r w:rsidRPr="00CD4558">
              <w:rPr>
                <w:rFonts w:ascii="Mulish" w:hAnsi="Mulish"/>
              </w:rPr>
              <w:t>0.1.9</w:t>
            </w:r>
          </w:p>
        </w:tc>
        <w:tc>
          <w:tcPr>
            <w:tcW w:w="0" w:type="auto"/>
          </w:tcPr>
          <w:p w14:paraId="53C3D272" w14:textId="77777777" w:rsidR="00DE722C" w:rsidRPr="00CD4558" w:rsidRDefault="00DE722C" w:rsidP="00C06454">
            <w:pPr>
              <w:pStyle w:val="Compact"/>
              <w:rPr>
                <w:rFonts w:ascii="Mulish" w:hAnsi="Mulish"/>
              </w:rPr>
            </w:pPr>
            <w:r w:rsidRPr="00CD4558">
              <w:rPr>
                <w:rFonts w:ascii="Mulish" w:hAnsi="Mulish"/>
              </w:rPr>
              <w:t>Yan (2021)</w:t>
            </w:r>
          </w:p>
        </w:tc>
      </w:tr>
      <w:tr w:rsidR="00DE722C" w:rsidRPr="00CD4558" w14:paraId="3AE31856" w14:textId="77777777" w:rsidTr="00C06454">
        <w:tc>
          <w:tcPr>
            <w:tcW w:w="0" w:type="auto"/>
          </w:tcPr>
          <w:p w14:paraId="6E22C2CA" w14:textId="77777777" w:rsidR="00DE722C" w:rsidRPr="00CD4558" w:rsidRDefault="00DE722C" w:rsidP="00C06454">
            <w:pPr>
              <w:pStyle w:val="Compact"/>
              <w:rPr>
                <w:rFonts w:ascii="Mulish" w:hAnsi="Mulish"/>
              </w:rPr>
            </w:pPr>
            <w:r w:rsidRPr="00CD4558">
              <w:rPr>
                <w:rFonts w:ascii="Mulish" w:hAnsi="Mulish"/>
              </w:rPr>
              <w:t>grateful</w:t>
            </w:r>
          </w:p>
        </w:tc>
        <w:tc>
          <w:tcPr>
            <w:tcW w:w="0" w:type="auto"/>
          </w:tcPr>
          <w:p w14:paraId="46979F97" w14:textId="77777777" w:rsidR="00DE722C" w:rsidRPr="00CD4558" w:rsidRDefault="00DE722C" w:rsidP="00C06454">
            <w:pPr>
              <w:pStyle w:val="Compact"/>
              <w:rPr>
                <w:rFonts w:ascii="Mulish" w:hAnsi="Mulish"/>
              </w:rPr>
            </w:pPr>
            <w:r w:rsidRPr="00CD4558">
              <w:rPr>
                <w:rFonts w:ascii="Mulish" w:hAnsi="Mulish"/>
              </w:rPr>
              <w:t>0.1.11</w:t>
            </w:r>
          </w:p>
        </w:tc>
        <w:tc>
          <w:tcPr>
            <w:tcW w:w="0" w:type="auto"/>
          </w:tcPr>
          <w:p w14:paraId="41D24663" w14:textId="77777777" w:rsidR="00DE722C" w:rsidRPr="00CD4558" w:rsidRDefault="00DE722C" w:rsidP="00C06454">
            <w:pPr>
              <w:pStyle w:val="Compact"/>
              <w:rPr>
                <w:rFonts w:ascii="Mulish" w:hAnsi="Mulish"/>
              </w:rPr>
            </w:pPr>
            <w:r w:rsidRPr="00CD4558">
              <w:rPr>
                <w:rFonts w:ascii="Mulish" w:hAnsi="Mulish"/>
              </w:rPr>
              <w:t>Rodríguez-Sánchez, Jackson, and Hutchins (2022)</w:t>
            </w:r>
          </w:p>
        </w:tc>
      </w:tr>
      <w:tr w:rsidR="00DE722C" w:rsidRPr="00CD4558" w14:paraId="21A01BF1" w14:textId="77777777" w:rsidTr="00C06454">
        <w:tc>
          <w:tcPr>
            <w:tcW w:w="0" w:type="auto"/>
          </w:tcPr>
          <w:p w14:paraId="352962F3" w14:textId="77777777" w:rsidR="00DE722C" w:rsidRPr="00CD4558" w:rsidRDefault="00DE722C" w:rsidP="00C06454">
            <w:pPr>
              <w:pStyle w:val="Compact"/>
              <w:rPr>
                <w:rFonts w:ascii="Mulish" w:hAnsi="Mulish"/>
              </w:rPr>
            </w:pPr>
            <w:proofErr w:type="spellStart"/>
            <w:r w:rsidRPr="00CD4558">
              <w:rPr>
                <w:rFonts w:ascii="Mulish" w:hAnsi="Mulish"/>
              </w:rPr>
              <w:t>gtsummary</w:t>
            </w:r>
            <w:proofErr w:type="spellEnd"/>
          </w:p>
        </w:tc>
        <w:tc>
          <w:tcPr>
            <w:tcW w:w="0" w:type="auto"/>
          </w:tcPr>
          <w:p w14:paraId="0FC5D79A" w14:textId="77777777" w:rsidR="00DE722C" w:rsidRPr="00CD4558" w:rsidRDefault="00DE722C" w:rsidP="00C06454">
            <w:pPr>
              <w:pStyle w:val="Compact"/>
              <w:rPr>
                <w:rFonts w:ascii="Mulish" w:hAnsi="Mulish"/>
              </w:rPr>
            </w:pPr>
            <w:r w:rsidRPr="00CD4558">
              <w:rPr>
                <w:rFonts w:ascii="Mulish" w:hAnsi="Mulish"/>
              </w:rPr>
              <w:t>1.6.1</w:t>
            </w:r>
          </w:p>
        </w:tc>
        <w:tc>
          <w:tcPr>
            <w:tcW w:w="0" w:type="auto"/>
          </w:tcPr>
          <w:p w14:paraId="33ECE1D3" w14:textId="77777777" w:rsidR="00DE722C" w:rsidRPr="00CD4558" w:rsidRDefault="00DE722C" w:rsidP="00C06454">
            <w:pPr>
              <w:pStyle w:val="Compact"/>
              <w:rPr>
                <w:rFonts w:ascii="Mulish" w:hAnsi="Mulish"/>
              </w:rPr>
            </w:pPr>
            <w:proofErr w:type="spellStart"/>
            <w:r w:rsidRPr="00CD4558">
              <w:rPr>
                <w:rFonts w:ascii="Mulish" w:hAnsi="Mulish"/>
              </w:rPr>
              <w:t>Sjoberg</w:t>
            </w:r>
            <w:proofErr w:type="spellEnd"/>
            <w:r w:rsidRPr="00CD4558">
              <w:rPr>
                <w:rFonts w:ascii="Mulish" w:hAnsi="Mulish"/>
              </w:rPr>
              <w:t xml:space="preserve"> et al. (2021)</w:t>
            </w:r>
          </w:p>
        </w:tc>
      </w:tr>
      <w:tr w:rsidR="00DE722C" w:rsidRPr="00CD4558" w14:paraId="7426CBCF" w14:textId="77777777" w:rsidTr="00C06454">
        <w:tc>
          <w:tcPr>
            <w:tcW w:w="0" w:type="auto"/>
          </w:tcPr>
          <w:p w14:paraId="165CC08C" w14:textId="77777777" w:rsidR="00DE722C" w:rsidRPr="00CD4558" w:rsidRDefault="00DE722C" w:rsidP="00C06454">
            <w:pPr>
              <w:pStyle w:val="Compact"/>
              <w:rPr>
                <w:rFonts w:ascii="Mulish" w:hAnsi="Mulish"/>
              </w:rPr>
            </w:pPr>
            <w:proofErr w:type="spellStart"/>
            <w:r w:rsidRPr="00CD4558">
              <w:rPr>
                <w:rFonts w:ascii="Mulish" w:hAnsi="Mulish"/>
              </w:rPr>
              <w:t>modelsummary</w:t>
            </w:r>
            <w:proofErr w:type="spellEnd"/>
          </w:p>
        </w:tc>
        <w:tc>
          <w:tcPr>
            <w:tcW w:w="0" w:type="auto"/>
          </w:tcPr>
          <w:p w14:paraId="7F538615" w14:textId="77777777" w:rsidR="00DE722C" w:rsidRPr="00CD4558" w:rsidRDefault="00DE722C" w:rsidP="00C06454">
            <w:pPr>
              <w:pStyle w:val="Compact"/>
              <w:rPr>
                <w:rFonts w:ascii="Mulish" w:hAnsi="Mulish"/>
              </w:rPr>
            </w:pPr>
            <w:r w:rsidRPr="00CD4558">
              <w:rPr>
                <w:rFonts w:ascii="Mulish" w:hAnsi="Mulish"/>
              </w:rPr>
              <w:t>1.0.2</w:t>
            </w:r>
          </w:p>
        </w:tc>
        <w:tc>
          <w:tcPr>
            <w:tcW w:w="0" w:type="auto"/>
          </w:tcPr>
          <w:p w14:paraId="424BE1EB" w14:textId="77777777" w:rsidR="00DE722C" w:rsidRPr="00CD4558" w:rsidRDefault="00DE722C" w:rsidP="00C06454">
            <w:pPr>
              <w:pStyle w:val="Compact"/>
              <w:rPr>
                <w:rFonts w:ascii="Mulish" w:hAnsi="Mulish"/>
              </w:rPr>
            </w:pPr>
            <w:proofErr w:type="spellStart"/>
            <w:r w:rsidRPr="00CD4558">
              <w:rPr>
                <w:rFonts w:ascii="Mulish" w:hAnsi="Mulish"/>
              </w:rPr>
              <w:t>Arel-Bundock</w:t>
            </w:r>
            <w:proofErr w:type="spellEnd"/>
            <w:r w:rsidRPr="00CD4558">
              <w:rPr>
                <w:rFonts w:ascii="Mulish" w:hAnsi="Mulish"/>
              </w:rPr>
              <w:t xml:space="preserve"> (2022)</w:t>
            </w:r>
          </w:p>
        </w:tc>
      </w:tr>
      <w:tr w:rsidR="00DE722C" w:rsidRPr="00CD4558" w14:paraId="0B2C4AC3" w14:textId="77777777" w:rsidTr="00C06454">
        <w:tc>
          <w:tcPr>
            <w:tcW w:w="0" w:type="auto"/>
          </w:tcPr>
          <w:p w14:paraId="0F65C36E" w14:textId="77777777" w:rsidR="00DE722C" w:rsidRPr="00CD4558" w:rsidRDefault="00DE722C" w:rsidP="00C06454">
            <w:pPr>
              <w:pStyle w:val="Compact"/>
              <w:rPr>
                <w:rFonts w:ascii="Mulish" w:hAnsi="Mulish"/>
              </w:rPr>
            </w:pPr>
            <w:r w:rsidRPr="00CD4558">
              <w:rPr>
                <w:rFonts w:ascii="Mulish" w:hAnsi="Mulish"/>
              </w:rPr>
              <w:t>officer</w:t>
            </w:r>
          </w:p>
        </w:tc>
        <w:tc>
          <w:tcPr>
            <w:tcW w:w="0" w:type="auto"/>
          </w:tcPr>
          <w:p w14:paraId="4E0716EC" w14:textId="77777777" w:rsidR="00DE722C" w:rsidRPr="00CD4558" w:rsidRDefault="00DE722C" w:rsidP="00C06454">
            <w:pPr>
              <w:pStyle w:val="Compact"/>
              <w:rPr>
                <w:rFonts w:ascii="Mulish" w:hAnsi="Mulish"/>
              </w:rPr>
            </w:pPr>
            <w:r w:rsidRPr="00CD4558">
              <w:rPr>
                <w:rFonts w:ascii="Mulish" w:hAnsi="Mulish"/>
              </w:rPr>
              <w:t>0.4.3</w:t>
            </w:r>
          </w:p>
        </w:tc>
        <w:tc>
          <w:tcPr>
            <w:tcW w:w="0" w:type="auto"/>
          </w:tcPr>
          <w:p w14:paraId="01072BE9" w14:textId="77777777" w:rsidR="00DE722C" w:rsidRPr="00CD4558" w:rsidRDefault="00DE722C" w:rsidP="00C06454">
            <w:pPr>
              <w:pStyle w:val="Compact"/>
              <w:rPr>
                <w:rFonts w:ascii="Mulish" w:hAnsi="Mulish"/>
              </w:rPr>
            </w:pPr>
            <w:proofErr w:type="spellStart"/>
            <w:r w:rsidRPr="00CD4558">
              <w:rPr>
                <w:rFonts w:ascii="Mulish" w:hAnsi="Mulish"/>
              </w:rPr>
              <w:t>Gohel</w:t>
            </w:r>
            <w:proofErr w:type="spellEnd"/>
            <w:r w:rsidRPr="00CD4558">
              <w:rPr>
                <w:rFonts w:ascii="Mulish" w:hAnsi="Mulish"/>
              </w:rPr>
              <w:t xml:space="preserve"> (2022b)</w:t>
            </w:r>
          </w:p>
        </w:tc>
      </w:tr>
      <w:tr w:rsidR="00DE722C" w:rsidRPr="00CD4558" w14:paraId="7CFCB950" w14:textId="77777777" w:rsidTr="00C06454">
        <w:tc>
          <w:tcPr>
            <w:tcW w:w="0" w:type="auto"/>
          </w:tcPr>
          <w:p w14:paraId="3D3CC866" w14:textId="77777777" w:rsidR="00DE722C" w:rsidRPr="00CD4558" w:rsidRDefault="00DE722C" w:rsidP="00C06454">
            <w:pPr>
              <w:pStyle w:val="Compact"/>
              <w:rPr>
                <w:rFonts w:ascii="Mulish" w:hAnsi="Mulish"/>
              </w:rPr>
            </w:pPr>
            <w:r w:rsidRPr="00CD4558">
              <w:rPr>
                <w:rFonts w:ascii="Mulish" w:hAnsi="Mulish"/>
              </w:rPr>
              <w:t>patchwork</w:t>
            </w:r>
          </w:p>
        </w:tc>
        <w:tc>
          <w:tcPr>
            <w:tcW w:w="0" w:type="auto"/>
          </w:tcPr>
          <w:p w14:paraId="5FE0C0D0" w14:textId="77777777" w:rsidR="00DE722C" w:rsidRPr="00CD4558" w:rsidRDefault="00DE722C" w:rsidP="00C06454">
            <w:pPr>
              <w:pStyle w:val="Compact"/>
              <w:rPr>
                <w:rFonts w:ascii="Mulish" w:hAnsi="Mulish"/>
              </w:rPr>
            </w:pPr>
            <w:r w:rsidRPr="00CD4558">
              <w:rPr>
                <w:rFonts w:ascii="Mulish" w:hAnsi="Mulish"/>
              </w:rPr>
              <w:t>1.1.1</w:t>
            </w:r>
          </w:p>
        </w:tc>
        <w:tc>
          <w:tcPr>
            <w:tcW w:w="0" w:type="auto"/>
          </w:tcPr>
          <w:p w14:paraId="4C51E64B" w14:textId="77777777" w:rsidR="00DE722C" w:rsidRPr="00CD4558" w:rsidRDefault="00DE722C" w:rsidP="00C06454">
            <w:pPr>
              <w:pStyle w:val="Compact"/>
              <w:rPr>
                <w:rFonts w:ascii="Mulish" w:hAnsi="Mulish"/>
              </w:rPr>
            </w:pPr>
            <w:r w:rsidRPr="00CD4558">
              <w:rPr>
                <w:rFonts w:ascii="Mulish" w:hAnsi="Mulish"/>
              </w:rPr>
              <w:t>Pedersen (2020)</w:t>
            </w:r>
          </w:p>
        </w:tc>
      </w:tr>
      <w:tr w:rsidR="00DE722C" w:rsidRPr="00CD4558" w14:paraId="0C66154B" w14:textId="77777777" w:rsidTr="00C06454">
        <w:tc>
          <w:tcPr>
            <w:tcW w:w="0" w:type="auto"/>
          </w:tcPr>
          <w:p w14:paraId="065E2BC0" w14:textId="77777777" w:rsidR="00DE722C" w:rsidRPr="00CD4558" w:rsidRDefault="00DE722C" w:rsidP="00C06454">
            <w:pPr>
              <w:pStyle w:val="Compact"/>
              <w:rPr>
                <w:rFonts w:ascii="Mulish" w:hAnsi="Mulish"/>
              </w:rPr>
            </w:pPr>
            <w:r w:rsidRPr="00CD4558">
              <w:rPr>
                <w:rFonts w:ascii="Mulish" w:hAnsi="Mulish"/>
              </w:rPr>
              <w:t>raster</w:t>
            </w:r>
          </w:p>
        </w:tc>
        <w:tc>
          <w:tcPr>
            <w:tcW w:w="0" w:type="auto"/>
          </w:tcPr>
          <w:p w14:paraId="65C117A0" w14:textId="77777777" w:rsidR="00DE722C" w:rsidRPr="00CD4558" w:rsidRDefault="00DE722C" w:rsidP="00C06454">
            <w:pPr>
              <w:pStyle w:val="Compact"/>
              <w:rPr>
                <w:rFonts w:ascii="Mulish" w:hAnsi="Mulish"/>
              </w:rPr>
            </w:pPr>
            <w:r w:rsidRPr="00CD4558">
              <w:rPr>
                <w:rFonts w:ascii="Mulish" w:hAnsi="Mulish"/>
              </w:rPr>
              <w:t>3.5.21</w:t>
            </w:r>
          </w:p>
        </w:tc>
        <w:tc>
          <w:tcPr>
            <w:tcW w:w="0" w:type="auto"/>
          </w:tcPr>
          <w:p w14:paraId="3BB43BC7" w14:textId="77777777" w:rsidR="00DE722C" w:rsidRPr="00CD4558" w:rsidRDefault="00DE722C" w:rsidP="00C06454">
            <w:pPr>
              <w:pStyle w:val="Compact"/>
              <w:rPr>
                <w:rFonts w:ascii="Mulish" w:hAnsi="Mulish"/>
              </w:rPr>
            </w:pPr>
            <w:proofErr w:type="spellStart"/>
            <w:r w:rsidRPr="00CD4558">
              <w:rPr>
                <w:rFonts w:ascii="Mulish" w:hAnsi="Mulish"/>
              </w:rPr>
              <w:t>Hijmans</w:t>
            </w:r>
            <w:proofErr w:type="spellEnd"/>
            <w:r w:rsidRPr="00CD4558">
              <w:rPr>
                <w:rFonts w:ascii="Mulish" w:hAnsi="Mulish"/>
              </w:rPr>
              <w:t xml:space="preserve"> (2022)</w:t>
            </w:r>
          </w:p>
        </w:tc>
      </w:tr>
      <w:tr w:rsidR="00DE722C" w:rsidRPr="00CD4558" w14:paraId="74D984AC" w14:textId="77777777" w:rsidTr="00C06454">
        <w:tc>
          <w:tcPr>
            <w:tcW w:w="0" w:type="auto"/>
          </w:tcPr>
          <w:p w14:paraId="434B831C" w14:textId="77777777" w:rsidR="00DE722C" w:rsidRPr="00CD4558" w:rsidRDefault="00DE722C" w:rsidP="00C06454">
            <w:pPr>
              <w:pStyle w:val="Compact"/>
              <w:rPr>
                <w:rFonts w:ascii="Mulish" w:hAnsi="Mulish"/>
              </w:rPr>
            </w:pPr>
            <w:proofErr w:type="spellStart"/>
            <w:r w:rsidRPr="00CD4558">
              <w:rPr>
                <w:rFonts w:ascii="Mulish" w:hAnsi="Mulish"/>
              </w:rPr>
              <w:t>RColorBrewer</w:t>
            </w:r>
            <w:proofErr w:type="spellEnd"/>
          </w:p>
        </w:tc>
        <w:tc>
          <w:tcPr>
            <w:tcW w:w="0" w:type="auto"/>
          </w:tcPr>
          <w:p w14:paraId="42F1B119" w14:textId="77777777" w:rsidR="00DE722C" w:rsidRPr="00CD4558" w:rsidRDefault="00DE722C" w:rsidP="00C06454">
            <w:pPr>
              <w:pStyle w:val="Compact"/>
              <w:rPr>
                <w:rFonts w:ascii="Mulish" w:hAnsi="Mulish"/>
              </w:rPr>
            </w:pPr>
            <w:r w:rsidRPr="00CD4558">
              <w:rPr>
                <w:rFonts w:ascii="Mulish" w:hAnsi="Mulish"/>
              </w:rPr>
              <w:t>1.1.3</w:t>
            </w:r>
          </w:p>
        </w:tc>
        <w:tc>
          <w:tcPr>
            <w:tcW w:w="0" w:type="auto"/>
          </w:tcPr>
          <w:p w14:paraId="4D23E373" w14:textId="77777777" w:rsidR="00DE722C" w:rsidRPr="00CD4558" w:rsidRDefault="00DE722C" w:rsidP="00C06454">
            <w:pPr>
              <w:pStyle w:val="Compact"/>
              <w:rPr>
                <w:rFonts w:ascii="Mulish" w:hAnsi="Mulish"/>
              </w:rPr>
            </w:pPr>
            <w:proofErr w:type="spellStart"/>
            <w:r w:rsidRPr="00CD4558">
              <w:rPr>
                <w:rFonts w:ascii="Mulish" w:hAnsi="Mulish"/>
              </w:rPr>
              <w:t>Neuwirth</w:t>
            </w:r>
            <w:proofErr w:type="spellEnd"/>
            <w:r w:rsidRPr="00CD4558">
              <w:rPr>
                <w:rFonts w:ascii="Mulish" w:hAnsi="Mulish"/>
              </w:rPr>
              <w:t xml:space="preserve"> (2022)</w:t>
            </w:r>
          </w:p>
        </w:tc>
      </w:tr>
      <w:tr w:rsidR="00DE722C" w:rsidRPr="00CD4558" w14:paraId="01AA8095" w14:textId="77777777" w:rsidTr="00C06454">
        <w:tc>
          <w:tcPr>
            <w:tcW w:w="0" w:type="auto"/>
          </w:tcPr>
          <w:p w14:paraId="57C3A8C7" w14:textId="77777777" w:rsidR="00DE722C" w:rsidRPr="00CD4558" w:rsidRDefault="00DE722C" w:rsidP="00C06454">
            <w:pPr>
              <w:pStyle w:val="Compact"/>
              <w:rPr>
                <w:rFonts w:ascii="Mulish" w:hAnsi="Mulish"/>
              </w:rPr>
            </w:pPr>
            <w:r w:rsidRPr="00CD4558">
              <w:rPr>
                <w:rFonts w:ascii="Mulish" w:hAnsi="Mulish"/>
              </w:rPr>
              <w:t>remotes</w:t>
            </w:r>
          </w:p>
        </w:tc>
        <w:tc>
          <w:tcPr>
            <w:tcW w:w="0" w:type="auto"/>
          </w:tcPr>
          <w:p w14:paraId="082EC286" w14:textId="77777777" w:rsidR="00DE722C" w:rsidRPr="00CD4558" w:rsidRDefault="00DE722C" w:rsidP="00C06454">
            <w:pPr>
              <w:pStyle w:val="Compact"/>
              <w:rPr>
                <w:rFonts w:ascii="Mulish" w:hAnsi="Mulish"/>
              </w:rPr>
            </w:pPr>
            <w:r w:rsidRPr="00CD4558">
              <w:rPr>
                <w:rFonts w:ascii="Mulish" w:hAnsi="Mulish"/>
              </w:rPr>
              <w:t>2.4.2</w:t>
            </w:r>
          </w:p>
        </w:tc>
        <w:tc>
          <w:tcPr>
            <w:tcW w:w="0" w:type="auto"/>
          </w:tcPr>
          <w:p w14:paraId="04E93532" w14:textId="77777777" w:rsidR="00DE722C" w:rsidRPr="00CD4558" w:rsidRDefault="00DE722C" w:rsidP="00C06454">
            <w:pPr>
              <w:pStyle w:val="Compact"/>
              <w:rPr>
                <w:rFonts w:ascii="Mulish" w:hAnsi="Mulish"/>
              </w:rPr>
            </w:pPr>
            <w:proofErr w:type="spellStart"/>
            <w:r w:rsidRPr="00CD4558">
              <w:rPr>
                <w:rFonts w:ascii="Mulish" w:hAnsi="Mulish"/>
              </w:rPr>
              <w:t>Csárdi</w:t>
            </w:r>
            <w:proofErr w:type="spellEnd"/>
            <w:r w:rsidRPr="00CD4558">
              <w:rPr>
                <w:rFonts w:ascii="Mulish" w:hAnsi="Mulish"/>
              </w:rPr>
              <w:t xml:space="preserve"> et al. (2021)</w:t>
            </w:r>
          </w:p>
        </w:tc>
      </w:tr>
      <w:tr w:rsidR="00DE722C" w:rsidRPr="00CD4558" w14:paraId="6B6A7981" w14:textId="77777777" w:rsidTr="00C06454">
        <w:tc>
          <w:tcPr>
            <w:tcW w:w="0" w:type="auto"/>
          </w:tcPr>
          <w:p w14:paraId="05137733" w14:textId="77777777" w:rsidR="00DE722C" w:rsidRPr="00CD4558" w:rsidRDefault="00DE722C" w:rsidP="00C06454">
            <w:pPr>
              <w:pStyle w:val="Compact"/>
              <w:rPr>
                <w:rFonts w:ascii="Mulish" w:hAnsi="Mulish"/>
              </w:rPr>
            </w:pPr>
            <w:proofErr w:type="spellStart"/>
            <w:r w:rsidRPr="00CD4558">
              <w:rPr>
                <w:rFonts w:ascii="Mulish" w:hAnsi="Mulish"/>
              </w:rPr>
              <w:t>rgdal</w:t>
            </w:r>
            <w:proofErr w:type="spellEnd"/>
          </w:p>
        </w:tc>
        <w:tc>
          <w:tcPr>
            <w:tcW w:w="0" w:type="auto"/>
          </w:tcPr>
          <w:p w14:paraId="56D0934E" w14:textId="77777777" w:rsidR="00DE722C" w:rsidRPr="00CD4558" w:rsidRDefault="00DE722C" w:rsidP="00C06454">
            <w:pPr>
              <w:pStyle w:val="Compact"/>
              <w:rPr>
                <w:rFonts w:ascii="Mulish" w:hAnsi="Mulish"/>
              </w:rPr>
            </w:pPr>
            <w:r w:rsidRPr="00CD4558">
              <w:rPr>
                <w:rFonts w:ascii="Mulish" w:hAnsi="Mulish"/>
              </w:rPr>
              <w:t>1.5.32</w:t>
            </w:r>
          </w:p>
        </w:tc>
        <w:tc>
          <w:tcPr>
            <w:tcW w:w="0" w:type="auto"/>
          </w:tcPr>
          <w:p w14:paraId="1AAFF584" w14:textId="77777777" w:rsidR="00DE722C" w:rsidRPr="00CD4558" w:rsidRDefault="00DE722C" w:rsidP="00C06454">
            <w:pPr>
              <w:pStyle w:val="Compact"/>
              <w:rPr>
                <w:rFonts w:ascii="Mulish" w:hAnsi="Mulish"/>
              </w:rPr>
            </w:pPr>
            <w:proofErr w:type="spellStart"/>
            <w:r w:rsidRPr="00CD4558">
              <w:rPr>
                <w:rFonts w:ascii="Mulish" w:hAnsi="Mulish"/>
              </w:rPr>
              <w:t>Bivand</w:t>
            </w:r>
            <w:proofErr w:type="spellEnd"/>
            <w:r w:rsidRPr="00CD4558">
              <w:rPr>
                <w:rFonts w:ascii="Mulish" w:hAnsi="Mulish"/>
              </w:rPr>
              <w:t xml:space="preserve">, </w:t>
            </w:r>
            <w:proofErr w:type="spellStart"/>
            <w:r w:rsidRPr="00CD4558">
              <w:rPr>
                <w:rFonts w:ascii="Mulish" w:hAnsi="Mulish"/>
              </w:rPr>
              <w:t>Keitt</w:t>
            </w:r>
            <w:proofErr w:type="spellEnd"/>
            <w:r w:rsidRPr="00CD4558">
              <w:rPr>
                <w:rFonts w:ascii="Mulish" w:hAnsi="Mulish"/>
              </w:rPr>
              <w:t xml:space="preserve">, and </w:t>
            </w:r>
            <w:proofErr w:type="spellStart"/>
            <w:r w:rsidRPr="00CD4558">
              <w:rPr>
                <w:rFonts w:ascii="Mulish" w:hAnsi="Mulish"/>
              </w:rPr>
              <w:t>Rowlingson</w:t>
            </w:r>
            <w:proofErr w:type="spellEnd"/>
            <w:r w:rsidRPr="00CD4558">
              <w:rPr>
                <w:rFonts w:ascii="Mulish" w:hAnsi="Mulish"/>
              </w:rPr>
              <w:t xml:space="preserve"> (2022)</w:t>
            </w:r>
          </w:p>
        </w:tc>
      </w:tr>
      <w:tr w:rsidR="00DE722C" w:rsidRPr="00CD4558" w14:paraId="2ADCA0F3" w14:textId="77777777" w:rsidTr="00C06454">
        <w:tc>
          <w:tcPr>
            <w:tcW w:w="0" w:type="auto"/>
          </w:tcPr>
          <w:p w14:paraId="6EC43EAD" w14:textId="77777777" w:rsidR="00DE722C" w:rsidRPr="00CD4558" w:rsidRDefault="00DE722C" w:rsidP="00C06454">
            <w:pPr>
              <w:pStyle w:val="Compact"/>
              <w:rPr>
                <w:rFonts w:ascii="Mulish" w:hAnsi="Mulish"/>
              </w:rPr>
            </w:pPr>
            <w:r w:rsidRPr="00CD4558">
              <w:rPr>
                <w:rFonts w:ascii="Mulish" w:hAnsi="Mulish"/>
              </w:rPr>
              <w:t>scales</w:t>
            </w:r>
          </w:p>
        </w:tc>
        <w:tc>
          <w:tcPr>
            <w:tcW w:w="0" w:type="auto"/>
          </w:tcPr>
          <w:p w14:paraId="79A55394" w14:textId="77777777" w:rsidR="00DE722C" w:rsidRPr="00CD4558" w:rsidRDefault="00DE722C" w:rsidP="00C06454">
            <w:pPr>
              <w:pStyle w:val="Compact"/>
              <w:rPr>
                <w:rFonts w:ascii="Mulish" w:hAnsi="Mulish"/>
              </w:rPr>
            </w:pPr>
            <w:r w:rsidRPr="00CD4558">
              <w:rPr>
                <w:rFonts w:ascii="Mulish" w:hAnsi="Mulish"/>
              </w:rPr>
              <w:t>1.2.0</w:t>
            </w:r>
          </w:p>
        </w:tc>
        <w:tc>
          <w:tcPr>
            <w:tcW w:w="0" w:type="auto"/>
          </w:tcPr>
          <w:p w14:paraId="568441C9" w14:textId="77777777" w:rsidR="00DE722C" w:rsidRPr="00CD4558" w:rsidRDefault="00DE722C" w:rsidP="00C06454">
            <w:pPr>
              <w:pStyle w:val="Compact"/>
              <w:rPr>
                <w:rFonts w:ascii="Mulish" w:hAnsi="Mulish"/>
              </w:rPr>
            </w:pPr>
            <w:r w:rsidRPr="00CD4558">
              <w:rPr>
                <w:rFonts w:ascii="Mulish" w:hAnsi="Mulish"/>
              </w:rPr>
              <w:t>Wickham and Seidel (2022)</w:t>
            </w:r>
          </w:p>
        </w:tc>
      </w:tr>
      <w:tr w:rsidR="00DE722C" w:rsidRPr="00CD4558" w14:paraId="7D358DC9" w14:textId="77777777" w:rsidTr="00C06454">
        <w:tc>
          <w:tcPr>
            <w:tcW w:w="0" w:type="auto"/>
          </w:tcPr>
          <w:p w14:paraId="6D175773" w14:textId="77777777" w:rsidR="00DE722C" w:rsidRPr="00CD4558" w:rsidRDefault="00DE722C" w:rsidP="00C06454">
            <w:pPr>
              <w:pStyle w:val="Compact"/>
              <w:rPr>
                <w:rFonts w:ascii="Mulish" w:hAnsi="Mulish"/>
              </w:rPr>
            </w:pPr>
            <w:proofErr w:type="spellStart"/>
            <w:r w:rsidRPr="00CD4558">
              <w:rPr>
                <w:rFonts w:ascii="Mulish" w:hAnsi="Mulish"/>
              </w:rPr>
              <w:t>tidyverse</w:t>
            </w:r>
            <w:proofErr w:type="spellEnd"/>
          </w:p>
        </w:tc>
        <w:tc>
          <w:tcPr>
            <w:tcW w:w="0" w:type="auto"/>
          </w:tcPr>
          <w:p w14:paraId="3382DA6D" w14:textId="77777777" w:rsidR="00DE722C" w:rsidRPr="00CD4558" w:rsidRDefault="00DE722C" w:rsidP="00C06454">
            <w:pPr>
              <w:pStyle w:val="Compact"/>
              <w:rPr>
                <w:rFonts w:ascii="Mulish" w:hAnsi="Mulish"/>
              </w:rPr>
            </w:pPr>
            <w:r w:rsidRPr="00CD4558">
              <w:rPr>
                <w:rFonts w:ascii="Mulish" w:hAnsi="Mulish"/>
              </w:rPr>
              <w:t>1.3.2</w:t>
            </w:r>
          </w:p>
        </w:tc>
        <w:tc>
          <w:tcPr>
            <w:tcW w:w="0" w:type="auto"/>
          </w:tcPr>
          <w:p w14:paraId="3E0266FB" w14:textId="77777777" w:rsidR="00DE722C" w:rsidRPr="00CD4558" w:rsidRDefault="00DE722C" w:rsidP="00C06454">
            <w:pPr>
              <w:pStyle w:val="Compact"/>
              <w:rPr>
                <w:rFonts w:ascii="Mulish" w:hAnsi="Mulish"/>
              </w:rPr>
            </w:pPr>
            <w:r w:rsidRPr="00CD4558">
              <w:rPr>
                <w:rFonts w:ascii="Mulish" w:hAnsi="Mulish"/>
              </w:rPr>
              <w:t>Wickham et al. (2019)</w:t>
            </w:r>
          </w:p>
        </w:tc>
      </w:tr>
      <w:tr w:rsidR="00DE722C" w:rsidRPr="00CD4558" w14:paraId="0B142AD0" w14:textId="77777777" w:rsidTr="00C06454">
        <w:tc>
          <w:tcPr>
            <w:tcW w:w="0" w:type="auto"/>
          </w:tcPr>
          <w:p w14:paraId="0A8D59B9" w14:textId="77777777" w:rsidR="00DE722C" w:rsidRPr="00CD4558" w:rsidRDefault="00DE722C" w:rsidP="00C06454">
            <w:pPr>
              <w:pStyle w:val="Compact"/>
              <w:rPr>
                <w:rFonts w:ascii="Mulish" w:hAnsi="Mulish"/>
              </w:rPr>
            </w:pPr>
            <w:proofErr w:type="spellStart"/>
            <w:r w:rsidRPr="00CD4558">
              <w:rPr>
                <w:rFonts w:ascii="Mulish" w:hAnsi="Mulish"/>
              </w:rPr>
              <w:t>viridis</w:t>
            </w:r>
            <w:proofErr w:type="spellEnd"/>
          </w:p>
        </w:tc>
        <w:tc>
          <w:tcPr>
            <w:tcW w:w="0" w:type="auto"/>
          </w:tcPr>
          <w:p w14:paraId="6BB7D1DD" w14:textId="77777777" w:rsidR="00DE722C" w:rsidRPr="00CD4558" w:rsidRDefault="00DE722C" w:rsidP="00C06454">
            <w:pPr>
              <w:pStyle w:val="Compact"/>
              <w:rPr>
                <w:rFonts w:ascii="Mulish" w:hAnsi="Mulish"/>
              </w:rPr>
            </w:pPr>
            <w:r w:rsidRPr="00CD4558">
              <w:rPr>
                <w:rFonts w:ascii="Mulish" w:hAnsi="Mulish"/>
              </w:rPr>
              <w:t>0.6.2</w:t>
            </w:r>
          </w:p>
        </w:tc>
        <w:tc>
          <w:tcPr>
            <w:tcW w:w="0" w:type="auto"/>
          </w:tcPr>
          <w:p w14:paraId="05FB0C51" w14:textId="77777777" w:rsidR="00DE722C" w:rsidRPr="00CD4558" w:rsidRDefault="00DE722C" w:rsidP="00C06454">
            <w:pPr>
              <w:pStyle w:val="Compact"/>
              <w:rPr>
                <w:rFonts w:ascii="Mulish" w:hAnsi="Mulish"/>
              </w:rPr>
            </w:pPr>
            <w:proofErr w:type="spellStart"/>
            <w:r w:rsidRPr="00CD4558">
              <w:rPr>
                <w:rFonts w:ascii="Mulish" w:hAnsi="Mulish"/>
              </w:rPr>
              <w:t>Garnier</w:t>
            </w:r>
            <w:proofErr w:type="spellEnd"/>
            <w:r w:rsidRPr="00CD4558">
              <w:rPr>
                <w:rFonts w:ascii="Mulish" w:hAnsi="Mulish"/>
              </w:rPr>
              <w:t xml:space="preserve"> et al. (2021)</w:t>
            </w:r>
          </w:p>
        </w:tc>
      </w:tr>
    </w:tbl>
    <w:p w14:paraId="1FBB278F" w14:textId="77777777" w:rsidR="00DE722C" w:rsidRPr="00CD4558" w:rsidRDefault="00DE722C" w:rsidP="00DE722C">
      <w:bookmarkStart w:id="1" w:name="package-citations"/>
      <w:bookmarkEnd w:id="0"/>
    </w:p>
    <w:p w14:paraId="69E9630D" w14:textId="77777777" w:rsidR="00DE722C" w:rsidRPr="00CD4558" w:rsidRDefault="00DE722C" w:rsidP="00DE722C">
      <w:pPr>
        <w:rPr>
          <w:b/>
        </w:rPr>
      </w:pPr>
      <w:r w:rsidRPr="00CD4558">
        <w:rPr>
          <w:b/>
        </w:rPr>
        <w:t>Package citations</w:t>
      </w:r>
    </w:p>
    <w:p w14:paraId="3989DC37" w14:textId="7536ADAB" w:rsidR="00DE722C" w:rsidRPr="00CD4558" w:rsidRDefault="00DE722C" w:rsidP="00DE722C">
      <w:pPr>
        <w:pStyle w:val="Bibliography"/>
      </w:pPr>
      <w:bookmarkStart w:id="2" w:name="ref-modelsummary"/>
      <w:bookmarkStart w:id="3" w:name="refs"/>
      <w:proofErr w:type="spellStart"/>
      <w:r w:rsidRPr="00CD4558">
        <w:t>Arel-Bundock</w:t>
      </w:r>
      <w:proofErr w:type="spellEnd"/>
      <w:r w:rsidRPr="00CD4558">
        <w:t>, Vincent. 2022. “</w:t>
      </w:r>
      <w:proofErr w:type="spellStart"/>
      <w:r w:rsidRPr="00CD4558">
        <w:t>modelsummary</w:t>
      </w:r>
      <w:proofErr w:type="spellEnd"/>
      <w:r w:rsidRPr="00CD4558">
        <w:t xml:space="preserve">: Data and Model Summaries in R.” </w:t>
      </w:r>
      <w:r w:rsidRPr="00CD4558">
        <w:rPr>
          <w:i/>
          <w:iCs/>
        </w:rPr>
        <w:t>Journal of Statistical Software</w:t>
      </w:r>
      <w:r w:rsidRPr="00CD4558">
        <w:t xml:space="preserve"> 103 (1): 1–23. </w:t>
      </w:r>
      <w:hyperlink r:id="rId15">
        <w:r w:rsidRPr="00CD4558">
          <w:rPr>
            <w:rStyle w:val="Hyperlink"/>
          </w:rPr>
          <w:t>https://doi.org/10.18637/jss.v103.i01</w:t>
        </w:r>
      </w:hyperlink>
      <w:r w:rsidRPr="00CD4558">
        <w:t>.</w:t>
      </w:r>
    </w:p>
    <w:p w14:paraId="78D1F26F" w14:textId="4DB172CE" w:rsidR="00DE722C" w:rsidRPr="00CD4558" w:rsidRDefault="00DE722C" w:rsidP="00DE722C">
      <w:pPr>
        <w:pStyle w:val="Bibliography"/>
      </w:pPr>
      <w:bookmarkStart w:id="4" w:name="ref-beepr"/>
      <w:bookmarkEnd w:id="2"/>
      <w:proofErr w:type="spellStart"/>
      <w:r w:rsidRPr="00CD4558">
        <w:lastRenderedPageBreak/>
        <w:t>Bååth</w:t>
      </w:r>
      <w:proofErr w:type="spellEnd"/>
      <w:r w:rsidRPr="00CD4558">
        <w:t xml:space="preserve">, </w:t>
      </w:r>
      <w:proofErr w:type="spellStart"/>
      <w:r w:rsidRPr="00CD4558">
        <w:t>Rasmus</w:t>
      </w:r>
      <w:proofErr w:type="spellEnd"/>
      <w:r w:rsidRPr="00CD4558">
        <w:t xml:space="preserve">. 2018. </w:t>
      </w:r>
      <w:proofErr w:type="spellStart"/>
      <w:r w:rsidRPr="00CD4558">
        <w:rPr>
          <w:i/>
          <w:iCs/>
        </w:rPr>
        <w:t>Beepr</w:t>
      </w:r>
      <w:proofErr w:type="spellEnd"/>
      <w:r w:rsidRPr="00CD4558">
        <w:rPr>
          <w:i/>
          <w:iCs/>
        </w:rPr>
        <w:t>: Easily Play Notification Sounds on Any Platform</w:t>
      </w:r>
      <w:r w:rsidRPr="00CD4558">
        <w:t xml:space="preserve">. </w:t>
      </w:r>
      <w:hyperlink r:id="rId16">
        <w:r w:rsidRPr="00CD4558">
          <w:rPr>
            <w:rStyle w:val="Hyperlink"/>
          </w:rPr>
          <w:t>https://CRAN.R-project.org/package=beepr</w:t>
        </w:r>
      </w:hyperlink>
      <w:r w:rsidRPr="00CD4558">
        <w:t>.</w:t>
      </w:r>
    </w:p>
    <w:p w14:paraId="294E7EF7" w14:textId="2B8E2214" w:rsidR="00DE722C" w:rsidRPr="00CD4558" w:rsidRDefault="00DE722C" w:rsidP="00DE722C">
      <w:pPr>
        <w:pStyle w:val="Bibliography"/>
      </w:pPr>
      <w:bookmarkStart w:id="5" w:name="ref-rgdal"/>
      <w:bookmarkEnd w:id="4"/>
      <w:proofErr w:type="spellStart"/>
      <w:r w:rsidRPr="00CD4558">
        <w:t>Bivand</w:t>
      </w:r>
      <w:proofErr w:type="spellEnd"/>
      <w:r w:rsidRPr="00CD4558">
        <w:t xml:space="preserve">, Roger, Tim </w:t>
      </w:r>
      <w:proofErr w:type="spellStart"/>
      <w:r w:rsidRPr="00CD4558">
        <w:t>Keitt</w:t>
      </w:r>
      <w:proofErr w:type="spellEnd"/>
      <w:r w:rsidRPr="00CD4558">
        <w:t xml:space="preserve">, and Barry </w:t>
      </w:r>
      <w:proofErr w:type="spellStart"/>
      <w:r w:rsidRPr="00CD4558">
        <w:t>Rowlingson</w:t>
      </w:r>
      <w:proofErr w:type="spellEnd"/>
      <w:r w:rsidRPr="00CD4558">
        <w:t xml:space="preserve">. 2022. </w:t>
      </w:r>
      <w:proofErr w:type="spellStart"/>
      <w:r w:rsidRPr="00CD4558">
        <w:rPr>
          <w:i/>
          <w:iCs/>
        </w:rPr>
        <w:t>Rgdal</w:t>
      </w:r>
      <w:proofErr w:type="spellEnd"/>
      <w:r w:rsidRPr="00CD4558">
        <w:rPr>
          <w:i/>
          <w:iCs/>
        </w:rPr>
        <w:t>: Bindings for the ’Geospatial’ Data Abstraction Library</w:t>
      </w:r>
      <w:r w:rsidRPr="00CD4558">
        <w:t xml:space="preserve">. </w:t>
      </w:r>
      <w:hyperlink r:id="rId17">
        <w:r w:rsidRPr="00CD4558">
          <w:rPr>
            <w:rStyle w:val="Hyperlink"/>
          </w:rPr>
          <w:t>https://CRAN.R-project.org/package=rgdal</w:t>
        </w:r>
      </w:hyperlink>
      <w:r w:rsidRPr="00CD4558">
        <w:t>.</w:t>
      </w:r>
    </w:p>
    <w:p w14:paraId="4369A046" w14:textId="06BE198F" w:rsidR="00DE722C" w:rsidRPr="00CD4558" w:rsidRDefault="00DE722C" w:rsidP="00DE722C">
      <w:pPr>
        <w:pStyle w:val="Bibliography"/>
      </w:pPr>
      <w:bookmarkStart w:id="6" w:name="ref-remotes"/>
      <w:bookmarkEnd w:id="5"/>
      <w:proofErr w:type="spellStart"/>
      <w:r w:rsidRPr="00CD4558">
        <w:t>Csárdi</w:t>
      </w:r>
      <w:proofErr w:type="spellEnd"/>
      <w:r w:rsidRPr="00CD4558">
        <w:t xml:space="preserve">, </w:t>
      </w:r>
      <w:proofErr w:type="spellStart"/>
      <w:r w:rsidRPr="00CD4558">
        <w:t>Gábor</w:t>
      </w:r>
      <w:proofErr w:type="spellEnd"/>
      <w:r w:rsidRPr="00CD4558">
        <w:t xml:space="preserve">, Jim Hester, Hadley Wickham, Winston Chang, Martin Morgan, and Dan </w:t>
      </w:r>
      <w:proofErr w:type="spellStart"/>
      <w:r w:rsidRPr="00CD4558">
        <w:t>Tenenbaum</w:t>
      </w:r>
      <w:proofErr w:type="spellEnd"/>
      <w:r w:rsidRPr="00CD4558">
        <w:t xml:space="preserve">. 2021. </w:t>
      </w:r>
      <w:r w:rsidRPr="00CD4558">
        <w:rPr>
          <w:i/>
          <w:iCs/>
        </w:rPr>
        <w:t>Remotes: R Package Installation from Remote Repositories, Including ’GitHub’</w:t>
      </w:r>
      <w:r w:rsidRPr="00CD4558">
        <w:t xml:space="preserve">. </w:t>
      </w:r>
      <w:hyperlink r:id="rId18">
        <w:r w:rsidRPr="00CD4558">
          <w:rPr>
            <w:rStyle w:val="Hyperlink"/>
          </w:rPr>
          <w:t>https://CRAN.R-project.org/package=remotes</w:t>
        </w:r>
      </w:hyperlink>
      <w:r w:rsidRPr="00CD4558">
        <w:t>.</w:t>
      </w:r>
    </w:p>
    <w:p w14:paraId="46366F67" w14:textId="45E73095" w:rsidR="00DE722C" w:rsidRPr="00CD4558" w:rsidRDefault="00DE722C" w:rsidP="00DE722C">
      <w:pPr>
        <w:pStyle w:val="Bibliography"/>
      </w:pPr>
      <w:bookmarkStart w:id="7" w:name="ref-DataExplorer"/>
      <w:bookmarkEnd w:id="6"/>
      <w:r w:rsidRPr="00CD4558">
        <w:t xml:space="preserve">Cui, </w:t>
      </w:r>
      <w:proofErr w:type="spellStart"/>
      <w:r w:rsidRPr="00CD4558">
        <w:t>Boxuan</w:t>
      </w:r>
      <w:proofErr w:type="spellEnd"/>
      <w:r w:rsidRPr="00CD4558">
        <w:t xml:space="preserve">. 2020. </w:t>
      </w:r>
      <w:proofErr w:type="spellStart"/>
      <w:r w:rsidRPr="00CD4558">
        <w:rPr>
          <w:i/>
          <w:iCs/>
        </w:rPr>
        <w:t>DataExplorer</w:t>
      </w:r>
      <w:proofErr w:type="spellEnd"/>
      <w:r w:rsidRPr="00CD4558">
        <w:rPr>
          <w:i/>
          <w:iCs/>
        </w:rPr>
        <w:t>: Automate Data Exploration and Treatment</w:t>
      </w:r>
      <w:r w:rsidRPr="00CD4558">
        <w:t xml:space="preserve">. </w:t>
      </w:r>
      <w:hyperlink r:id="rId19">
        <w:r w:rsidRPr="00CD4558">
          <w:rPr>
            <w:rStyle w:val="Hyperlink"/>
          </w:rPr>
          <w:t>https://CRAN.R-project.org/package=DataExplorer</w:t>
        </w:r>
      </w:hyperlink>
      <w:r w:rsidRPr="00CD4558">
        <w:t>.</w:t>
      </w:r>
    </w:p>
    <w:p w14:paraId="315C9152" w14:textId="513F8F5B" w:rsidR="00DE722C" w:rsidRPr="00CD4558" w:rsidRDefault="00DE722C" w:rsidP="00DE722C">
      <w:pPr>
        <w:pStyle w:val="Bibliography"/>
      </w:pPr>
      <w:bookmarkStart w:id="8" w:name="ref-forestploter"/>
      <w:bookmarkEnd w:id="7"/>
      <w:proofErr w:type="spellStart"/>
      <w:r w:rsidRPr="00CD4558">
        <w:t>Dayimu</w:t>
      </w:r>
      <w:proofErr w:type="spellEnd"/>
      <w:r w:rsidRPr="00CD4558">
        <w:t xml:space="preserve">, </w:t>
      </w:r>
      <w:proofErr w:type="spellStart"/>
      <w:r w:rsidRPr="00CD4558">
        <w:t>Alimu</w:t>
      </w:r>
      <w:proofErr w:type="spellEnd"/>
      <w:r w:rsidRPr="00CD4558">
        <w:t xml:space="preserve">. 2022. </w:t>
      </w:r>
      <w:proofErr w:type="spellStart"/>
      <w:r w:rsidRPr="00CD4558">
        <w:rPr>
          <w:i/>
          <w:iCs/>
        </w:rPr>
        <w:t>Forestploter</w:t>
      </w:r>
      <w:proofErr w:type="spellEnd"/>
      <w:r w:rsidRPr="00CD4558">
        <w:rPr>
          <w:i/>
          <w:iCs/>
        </w:rPr>
        <w:t>: Create Flexible Forest Plot</w:t>
      </w:r>
      <w:r w:rsidRPr="00CD4558">
        <w:t xml:space="preserve">. </w:t>
      </w:r>
      <w:hyperlink r:id="rId20">
        <w:r w:rsidRPr="00CD4558">
          <w:rPr>
            <w:rStyle w:val="Hyperlink"/>
          </w:rPr>
          <w:t>https://github.com/adayim/forestploter</w:t>
        </w:r>
      </w:hyperlink>
      <w:r w:rsidRPr="00CD4558">
        <w:t>.</w:t>
      </w:r>
    </w:p>
    <w:p w14:paraId="473FB488" w14:textId="0E6B7DFD" w:rsidR="00DE722C" w:rsidRPr="00CD4558" w:rsidRDefault="00DE722C" w:rsidP="00DE722C">
      <w:pPr>
        <w:pStyle w:val="Bibliography"/>
      </w:pPr>
      <w:bookmarkStart w:id="9" w:name="ref-ggpattern"/>
      <w:bookmarkEnd w:id="8"/>
      <w:r w:rsidRPr="00CD4558">
        <w:t xml:space="preserve">FC, Mike, Trevor L Davis, and ggplot2 authors. 2022. </w:t>
      </w:r>
      <w:proofErr w:type="spellStart"/>
      <w:r w:rsidRPr="00CD4558">
        <w:rPr>
          <w:i/>
          <w:iCs/>
        </w:rPr>
        <w:t>Ggpattern</w:t>
      </w:r>
      <w:proofErr w:type="spellEnd"/>
      <w:r w:rsidRPr="00CD4558">
        <w:rPr>
          <w:i/>
          <w:iCs/>
        </w:rPr>
        <w:t xml:space="preserve">: ’Ggplot2’ Pattern </w:t>
      </w:r>
      <w:proofErr w:type="spellStart"/>
      <w:r w:rsidRPr="00CD4558">
        <w:rPr>
          <w:i/>
          <w:iCs/>
        </w:rPr>
        <w:t>Geoms</w:t>
      </w:r>
      <w:proofErr w:type="spellEnd"/>
      <w:r w:rsidRPr="00CD4558">
        <w:t xml:space="preserve">. </w:t>
      </w:r>
      <w:hyperlink r:id="rId21">
        <w:r w:rsidRPr="00CD4558">
          <w:rPr>
            <w:rStyle w:val="Hyperlink"/>
          </w:rPr>
          <w:t>https://CRAN.R-project.org/package=ggpattern</w:t>
        </w:r>
      </w:hyperlink>
      <w:r w:rsidRPr="00CD4558">
        <w:t>.</w:t>
      </w:r>
    </w:p>
    <w:p w14:paraId="71FD92A8" w14:textId="4CCD03EA" w:rsidR="00DE722C" w:rsidRPr="00CD4558" w:rsidRDefault="00DE722C" w:rsidP="00DE722C">
      <w:pPr>
        <w:pStyle w:val="Bibliography"/>
      </w:pPr>
      <w:bookmarkStart w:id="10" w:name="ref-viridis"/>
      <w:bookmarkEnd w:id="9"/>
      <w:proofErr w:type="spellStart"/>
      <w:r w:rsidRPr="00CD4558">
        <w:t>Garnier</w:t>
      </w:r>
      <w:proofErr w:type="spellEnd"/>
      <w:r w:rsidRPr="00CD4558">
        <w:t xml:space="preserve">, Simon, Ross, Noam, </w:t>
      </w:r>
      <w:proofErr w:type="spellStart"/>
      <w:r w:rsidRPr="00CD4558">
        <w:t>Rudis</w:t>
      </w:r>
      <w:proofErr w:type="spellEnd"/>
      <w:r w:rsidRPr="00CD4558">
        <w:t xml:space="preserve">, Robert, Camargo, et al. 2021. </w:t>
      </w:r>
      <w:proofErr w:type="spellStart"/>
      <w:proofErr w:type="gramStart"/>
      <w:r w:rsidRPr="00CD4558">
        <w:rPr>
          <w:i/>
          <w:iCs/>
        </w:rPr>
        <w:t>viridis</w:t>
      </w:r>
      <w:proofErr w:type="spellEnd"/>
      <w:proofErr w:type="gramEnd"/>
      <w:r w:rsidRPr="00CD4558">
        <w:rPr>
          <w:i/>
          <w:iCs/>
        </w:rPr>
        <w:t xml:space="preserve"> - </w:t>
      </w:r>
      <w:proofErr w:type="spellStart"/>
      <w:r w:rsidRPr="00CD4558">
        <w:rPr>
          <w:i/>
          <w:iCs/>
        </w:rPr>
        <w:t>Colorblind</w:t>
      </w:r>
      <w:proofErr w:type="spellEnd"/>
      <w:r w:rsidRPr="00CD4558">
        <w:rPr>
          <w:i/>
          <w:iCs/>
        </w:rPr>
        <w:t xml:space="preserve">-Friendly </w:t>
      </w:r>
      <w:proofErr w:type="spellStart"/>
      <w:r w:rsidRPr="00CD4558">
        <w:rPr>
          <w:i/>
          <w:iCs/>
        </w:rPr>
        <w:t>Color</w:t>
      </w:r>
      <w:proofErr w:type="spellEnd"/>
      <w:r w:rsidRPr="00CD4558">
        <w:rPr>
          <w:i/>
          <w:iCs/>
        </w:rPr>
        <w:t xml:space="preserve"> Maps for r</w:t>
      </w:r>
      <w:r w:rsidRPr="00CD4558">
        <w:t xml:space="preserve">. </w:t>
      </w:r>
      <w:hyperlink r:id="rId22">
        <w:r w:rsidRPr="00CD4558">
          <w:rPr>
            <w:rStyle w:val="Hyperlink"/>
          </w:rPr>
          <w:t>https://doi.org/10.5281/zenodo.4679424</w:t>
        </w:r>
      </w:hyperlink>
      <w:r w:rsidRPr="00CD4558">
        <w:t>.</w:t>
      </w:r>
    </w:p>
    <w:p w14:paraId="27F01B4A" w14:textId="701BF9E7" w:rsidR="00DE722C" w:rsidRPr="00CD4558" w:rsidRDefault="00DE722C" w:rsidP="00DE722C">
      <w:pPr>
        <w:pStyle w:val="Bibliography"/>
      </w:pPr>
      <w:bookmarkStart w:id="11" w:name="ref-flextable"/>
      <w:bookmarkEnd w:id="10"/>
      <w:proofErr w:type="spellStart"/>
      <w:r w:rsidRPr="00CD4558">
        <w:t>Gohel</w:t>
      </w:r>
      <w:proofErr w:type="spellEnd"/>
      <w:r w:rsidRPr="00CD4558">
        <w:t xml:space="preserve">, David. 2022a. </w:t>
      </w:r>
      <w:proofErr w:type="spellStart"/>
      <w:r w:rsidRPr="00CD4558">
        <w:rPr>
          <w:i/>
          <w:iCs/>
        </w:rPr>
        <w:t>Flextable</w:t>
      </w:r>
      <w:proofErr w:type="spellEnd"/>
      <w:r w:rsidRPr="00CD4558">
        <w:rPr>
          <w:i/>
          <w:iCs/>
        </w:rPr>
        <w:t>: Functions for Tabular Reporting</w:t>
      </w:r>
      <w:r w:rsidRPr="00CD4558">
        <w:t xml:space="preserve">. </w:t>
      </w:r>
      <w:hyperlink r:id="rId23">
        <w:r w:rsidRPr="00CD4558">
          <w:rPr>
            <w:rStyle w:val="Hyperlink"/>
          </w:rPr>
          <w:t>https://CRAN.R-project.org/package=flextable</w:t>
        </w:r>
      </w:hyperlink>
      <w:r w:rsidRPr="00CD4558">
        <w:t>.</w:t>
      </w:r>
    </w:p>
    <w:p w14:paraId="41539ADB" w14:textId="7C4F0136" w:rsidR="00DE722C" w:rsidRPr="00CD4558" w:rsidRDefault="00DE722C" w:rsidP="00DE722C">
      <w:pPr>
        <w:pStyle w:val="Bibliography"/>
      </w:pPr>
      <w:bookmarkStart w:id="12" w:name="ref-officer"/>
      <w:bookmarkEnd w:id="11"/>
      <w:r w:rsidRPr="00CD4558">
        <w:t xml:space="preserve">———. 2022b. </w:t>
      </w:r>
      <w:r w:rsidRPr="00CD4558">
        <w:rPr>
          <w:i/>
          <w:iCs/>
        </w:rPr>
        <w:t>Officer: Manipulation of Microsoft Word and PowerPoint Documents</w:t>
      </w:r>
      <w:r w:rsidRPr="00CD4558">
        <w:t xml:space="preserve">. </w:t>
      </w:r>
      <w:hyperlink r:id="rId24">
        <w:r w:rsidRPr="00CD4558">
          <w:rPr>
            <w:rStyle w:val="Hyperlink"/>
          </w:rPr>
          <w:t>https://CRAN.R-project.org/package=officer</w:t>
        </w:r>
      </w:hyperlink>
      <w:r w:rsidRPr="00CD4558">
        <w:t>.</w:t>
      </w:r>
    </w:p>
    <w:p w14:paraId="3F68AD82" w14:textId="7DEE5CD7" w:rsidR="00DE722C" w:rsidRPr="00CD4558" w:rsidRDefault="00DE722C" w:rsidP="00DE722C">
      <w:pPr>
        <w:pStyle w:val="Bibliography"/>
      </w:pPr>
      <w:bookmarkStart w:id="13" w:name="ref-fs"/>
      <w:bookmarkEnd w:id="12"/>
      <w:r w:rsidRPr="00CD4558">
        <w:t xml:space="preserve">Hester, Jim, Hadley Wickham, and </w:t>
      </w:r>
      <w:proofErr w:type="spellStart"/>
      <w:r w:rsidRPr="00CD4558">
        <w:t>Gábor</w:t>
      </w:r>
      <w:proofErr w:type="spellEnd"/>
      <w:r w:rsidRPr="00CD4558">
        <w:t xml:space="preserve"> </w:t>
      </w:r>
      <w:proofErr w:type="spellStart"/>
      <w:r w:rsidRPr="00CD4558">
        <w:t>Csárdi</w:t>
      </w:r>
      <w:proofErr w:type="spellEnd"/>
      <w:r w:rsidRPr="00CD4558">
        <w:t xml:space="preserve">. 2021. </w:t>
      </w:r>
      <w:r w:rsidRPr="00CD4558">
        <w:rPr>
          <w:i/>
          <w:iCs/>
        </w:rPr>
        <w:t>Fs: Cross-Platform File System Operations Based on ’</w:t>
      </w:r>
      <w:proofErr w:type="spellStart"/>
      <w:r w:rsidRPr="00CD4558">
        <w:rPr>
          <w:i/>
          <w:iCs/>
        </w:rPr>
        <w:t>Libuv</w:t>
      </w:r>
      <w:proofErr w:type="spellEnd"/>
      <w:r w:rsidRPr="00CD4558">
        <w:rPr>
          <w:i/>
          <w:iCs/>
        </w:rPr>
        <w:t>’</w:t>
      </w:r>
      <w:r w:rsidRPr="00CD4558">
        <w:t xml:space="preserve">. </w:t>
      </w:r>
      <w:hyperlink r:id="rId25">
        <w:r w:rsidRPr="00CD4558">
          <w:rPr>
            <w:rStyle w:val="Hyperlink"/>
          </w:rPr>
          <w:t>https://CRAN.R-project.org/package=fs</w:t>
        </w:r>
      </w:hyperlink>
      <w:r w:rsidRPr="00CD4558">
        <w:t>.</w:t>
      </w:r>
    </w:p>
    <w:p w14:paraId="2DD527EC" w14:textId="3C6C976C" w:rsidR="00DE722C" w:rsidRPr="00CD4558" w:rsidRDefault="00DE722C" w:rsidP="00DE722C">
      <w:pPr>
        <w:pStyle w:val="Bibliography"/>
      </w:pPr>
      <w:bookmarkStart w:id="14" w:name="ref-raster"/>
      <w:bookmarkEnd w:id="13"/>
      <w:proofErr w:type="spellStart"/>
      <w:r w:rsidRPr="00CD4558">
        <w:t>Hijmans</w:t>
      </w:r>
      <w:proofErr w:type="spellEnd"/>
      <w:r w:rsidRPr="00CD4558">
        <w:t xml:space="preserve">, Robert J. 2022. </w:t>
      </w:r>
      <w:r w:rsidRPr="00CD4558">
        <w:rPr>
          <w:i/>
          <w:iCs/>
        </w:rPr>
        <w:t xml:space="preserve">Raster: Geographic Data Analysis and </w:t>
      </w:r>
      <w:proofErr w:type="spellStart"/>
      <w:r w:rsidRPr="00CD4558">
        <w:rPr>
          <w:i/>
          <w:iCs/>
        </w:rPr>
        <w:t>Modeling</w:t>
      </w:r>
      <w:proofErr w:type="spellEnd"/>
      <w:r w:rsidRPr="00CD4558">
        <w:t xml:space="preserve">. </w:t>
      </w:r>
      <w:hyperlink r:id="rId26">
        <w:r w:rsidRPr="00CD4558">
          <w:rPr>
            <w:rStyle w:val="Hyperlink"/>
          </w:rPr>
          <w:t>https://CRAN.R-project.org/package=raster</w:t>
        </w:r>
      </w:hyperlink>
      <w:r w:rsidRPr="00CD4558">
        <w:t>.</w:t>
      </w:r>
    </w:p>
    <w:p w14:paraId="65695E73" w14:textId="2CF9D2B1" w:rsidR="00DE722C" w:rsidRPr="00CD4558" w:rsidRDefault="00DE722C" w:rsidP="00DE722C">
      <w:pPr>
        <w:pStyle w:val="Bibliography"/>
      </w:pPr>
      <w:bookmarkStart w:id="15" w:name="ref-directlabels"/>
      <w:bookmarkEnd w:id="14"/>
      <w:r w:rsidRPr="00CD4558">
        <w:t xml:space="preserve">Hocking, Toby Dylan. 2021. </w:t>
      </w:r>
      <w:proofErr w:type="spellStart"/>
      <w:r w:rsidRPr="00CD4558">
        <w:rPr>
          <w:i/>
          <w:iCs/>
        </w:rPr>
        <w:t>Directlabels</w:t>
      </w:r>
      <w:proofErr w:type="spellEnd"/>
      <w:r w:rsidRPr="00CD4558">
        <w:rPr>
          <w:i/>
          <w:iCs/>
        </w:rPr>
        <w:t xml:space="preserve">: Direct Labels for </w:t>
      </w:r>
      <w:proofErr w:type="spellStart"/>
      <w:r w:rsidRPr="00CD4558">
        <w:rPr>
          <w:i/>
          <w:iCs/>
        </w:rPr>
        <w:t>Multicolor</w:t>
      </w:r>
      <w:proofErr w:type="spellEnd"/>
      <w:r w:rsidRPr="00CD4558">
        <w:rPr>
          <w:i/>
          <w:iCs/>
        </w:rPr>
        <w:t xml:space="preserve"> Plots</w:t>
      </w:r>
      <w:r w:rsidRPr="00CD4558">
        <w:t xml:space="preserve">. </w:t>
      </w:r>
      <w:hyperlink r:id="rId27">
        <w:r w:rsidRPr="00CD4558">
          <w:rPr>
            <w:rStyle w:val="Hyperlink"/>
          </w:rPr>
          <w:t>https://CRAN.R-project.org/package=directlabels</w:t>
        </w:r>
      </w:hyperlink>
      <w:r w:rsidRPr="00CD4558">
        <w:t>.</w:t>
      </w:r>
    </w:p>
    <w:p w14:paraId="16595A31" w14:textId="07149C95" w:rsidR="00DE722C" w:rsidRPr="00CD4558" w:rsidRDefault="00DE722C" w:rsidP="00DE722C">
      <w:pPr>
        <w:pStyle w:val="Bibliography"/>
      </w:pPr>
      <w:bookmarkStart w:id="16" w:name="ref-broomhelpers"/>
      <w:bookmarkEnd w:id="15"/>
      <w:proofErr w:type="spellStart"/>
      <w:r w:rsidRPr="00CD4558">
        <w:t>Larmarange</w:t>
      </w:r>
      <w:proofErr w:type="spellEnd"/>
      <w:r w:rsidRPr="00CD4558">
        <w:t xml:space="preserve">, Joseph, and Daniel D. </w:t>
      </w:r>
      <w:proofErr w:type="spellStart"/>
      <w:r w:rsidRPr="00CD4558">
        <w:t>Sjoberg</w:t>
      </w:r>
      <w:proofErr w:type="spellEnd"/>
      <w:r w:rsidRPr="00CD4558">
        <w:t xml:space="preserve">. 2022. </w:t>
      </w:r>
      <w:proofErr w:type="spellStart"/>
      <w:r w:rsidRPr="00CD4558">
        <w:rPr>
          <w:i/>
          <w:iCs/>
        </w:rPr>
        <w:t>Broom.helpers</w:t>
      </w:r>
      <w:proofErr w:type="spellEnd"/>
      <w:r w:rsidRPr="00CD4558">
        <w:rPr>
          <w:i/>
          <w:iCs/>
        </w:rPr>
        <w:t>: Helpers for Model Coefficients Tibbles</w:t>
      </w:r>
      <w:r w:rsidRPr="00CD4558">
        <w:t xml:space="preserve">. </w:t>
      </w:r>
      <w:hyperlink r:id="rId28">
        <w:r w:rsidRPr="00CD4558">
          <w:rPr>
            <w:rStyle w:val="Hyperlink"/>
          </w:rPr>
          <w:t>https://CRAN.R-project.org/package=broom.helpers</w:t>
        </w:r>
      </w:hyperlink>
      <w:r w:rsidRPr="00CD4558">
        <w:t>.</w:t>
      </w:r>
    </w:p>
    <w:p w14:paraId="7CE5B94D" w14:textId="3CC7B029" w:rsidR="00DE722C" w:rsidRPr="00CD4558" w:rsidRDefault="00DE722C" w:rsidP="00DE722C">
      <w:pPr>
        <w:pStyle w:val="Bibliography"/>
      </w:pPr>
      <w:bookmarkStart w:id="17" w:name="ref-RColorBrewer"/>
      <w:bookmarkEnd w:id="16"/>
      <w:proofErr w:type="spellStart"/>
      <w:r w:rsidRPr="00CD4558">
        <w:t>Neuwirth</w:t>
      </w:r>
      <w:proofErr w:type="spellEnd"/>
      <w:r w:rsidRPr="00CD4558">
        <w:t xml:space="preserve">, Erich. 2022. </w:t>
      </w:r>
      <w:proofErr w:type="spellStart"/>
      <w:r w:rsidRPr="00CD4558">
        <w:rPr>
          <w:i/>
          <w:iCs/>
        </w:rPr>
        <w:t>RColorBrewer</w:t>
      </w:r>
      <w:proofErr w:type="spellEnd"/>
      <w:r w:rsidRPr="00CD4558">
        <w:rPr>
          <w:i/>
          <w:iCs/>
        </w:rPr>
        <w:t xml:space="preserve">: </w:t>
      </w:r>
      <w:proofErr w:type="spellStart"/>
      <w:r w:rsidRPr="00CD4558">
        <w:rPr>
          <w:i/>
          <w:iCs/>
        </w:rPr>
        <w:t>ColorBrewer</w:t>
      </w:r>
      <w:proofErr w:type="spellEnd"/>
      <w:r w:rsidRPr="00CD4558">
        <w:rPr>
          <w:i/>
          <w:iCs/>
        </w:rPr>
        <w:t xml:space="preserve"> Palettes</w:t>
      </w:r>
      <w:r w:rsidRPr="00CD4558">
        <w:t xml:space="preserve">. </w:t>
      </w:r>
      <w:hyperlink r:id="rId29">
        <w:r w:rsidRPr="00CD4558">
          <w:rPr>
            <w:rStyle w:val="Hyperlink"/>
          </w:rPr>
          <w:t>https://CRAN.R-project.org/package=RColorBrewer</w:t>
        </w:r>
      </w:hyperlink>
      <w:r w:rsidRPr="00CD4558">
        <w:t>.</w:t>
      </w:r>
    </w:p>
    <w:p w14:paraId="1402C552" w14:textId="53BDD8EE" w:rsidR="00DE722C" w:rsidRPr="00CD4558" w:rsidRDefault="00DE722C" w:rsidP="00DE722C">
      <w:pPr>
        <w:pStyle w:val="Bibliography"/>
      </w:pPr>
      <w:bookmarkStart w:id="18" w:name="ref-patchwork"/>
      <w:bookmarkEnd w:id="17"/>
      <w:r w:rsidRPr="00CD4558">
        <w:t xml:space="preserve">Pedersen, Thomas Lin. 2020. </w:t>
      </w:r>
      <w:r w:rsidRPr="00CD4558">
        <w:rPr>
          <w:i/>
          <w:iCs/>
        </w:rPr>
        <w:t>Patchwork: The Composer of Plots</w:t>
      </w:r>
      <w:r w:rsidRPr="00CD4558">
        <w:t xml:space="preserve">. </w:t>
      </w:r>
      <w:hyperlink r:id="rId30">
        <w:r w:rsidRPr="00CD4558">
          <w:rPr>
            <w:rStyle w:val="Hyperlink"/>
          </w:rPr>
          <w:t>https://CRAN.R-project.org/package=patchwork</w:t>
        </w:r>
      </w:hyperlink>
      <w:r w:rsidRPr="00CD4558">
        <w:t>.</w:t>
      </w:r>
    </w:p>
    <w:p w14:paraId="4958A87D" w14:textId="3537F99B" w:rsidR="00DE722C" w:rsidRPr="00CD4558" w:rsidRDefault="00DE722C" w:rsidP="00DE722C">
      <w:pPr>
        <w:pStyle w:val="Bibliography"/>
      </w:pPr>
      <w:bookmarkStart w:id="19" w:name="ref-base"/>
      <w:bookmarkEnd w:id="18"/>
      <w:r w:rsidRPr="00CD4558">
        <w:t xml:space="preserve">R Core Team. 2022. </w:t>
      </w:r>
      <w:r w:rsidRPr="00CD4558">
        <w:rPr>
          <w:i/>
          <w:iCs/>
        </w:rPr>
        <w:t>R: A Language and Environment for Statistical Computing</w:t>
      </w:r>
      <w:r w:rsidRPr="00CD4558">
        <w:t xml:space="preserve">. Vienna, Austria: R Foundation for Statistical Computing. </w:t>
      </w:r>
      <w:hyperlink r:id="rId31">
        <w:r w:rsidRPr="00CD4558">
          <w:rPr>
            <w:rStyle w:val="Hyperlink"/>
          </w:rPr>
          <w:t>https://www.R-project.org/</w:t>
        </w:r>
      </w:hyperlink>
      <w:r w:rsidRPr="00CD4558">
        <w:t>.</w:t>
      </w:r>
    </w:p>
    <w:p w14:paraId="6944AB1C" w14:textId="3F6F6C4D" w:rsidR="00DE722C" w:rsidRPr="00CD4558" w:rsidRDefault="00DE722C" w:rsidP="00DE722C">
      <w:pPr>
        <w:pStyle w:val="Bibliography"/>
      </w:pPr>
      <w:bookmarkStart w:id="20" w:name="ref-grateful"/>
      <w:bookmarkEnd w:id="19"/>
      <w:r w:rsidRPr="00CD4558">
        <w:t xml:space="preserve">Rodríguez-Sánchez, Francisco, Connor P. Jackson, and </w:t>
      </w:r>
      <w:proofErr w:type="spellStart"/>
      <w:r w:rsidRPr="00CD4558">
        <w:t>Shaurita</w:t>
      </w:r>
      <w:proofErr w:type="spellEnd"/>
      <w:r w:rsidRPr="00CD4558">
        <w:t xml:space="preserve"> D. Hutchins. 2022. </w:t>
      </w:r>
      <w:r w:rsidRPr="00CD4558">
        <w:rPr>
          <w:i/>
          <w:iCs/>
        </w:rPr>
        <w:t>Grateful: Facilitate Citation of r Packages</w:t>
      </w:r>
      <w:r w:rsidRPr="00CD4558">
        <w:t xml:space="preserve">. </w:t>
      </w:r>
      <w:hyperlink r:id="rId32">
        <w:r w:rsidRPr="00CD4558">
          <w:rPr>
            <w:rStyle w:val="Hyperlink"/>
          </w:rPr>
          <w:t>https://github.com/Pakillo/grateful</w:t>
        </w:r>
      </w:hyperlink>
      <w:r w:rsidRPr="00CD4558">
        <w:t>.</w:t>
      </w:r>
    </w:p>
    <w:p w14:paraId="0A653A00" w14:textId="309A9A45" w:rsidR="00DE722C" w:rsidRPr="00CD4558" w:rsidRDefault="00DE722C" w:rsidP="00DE722C">
      <w:pPr>
        <w:pStyle w:val="Bibliography"/>
      </w:pPr>
      <w:bookmarkStart w:id="21" w:name="ref-gtsummary"/>
      <w:bookmarkEnd w:id="20"/>
      <w:proofErr w:type="spellStart"/>
      <w:r w:rsidRPr="00CD4558">
        <w:lastRenderedPageBreak/>
        <w:t>Sjoberg</w:t>
      </w:r>
      <w:proofErr w:type="spellEnd"/>
      <w:r w:rsidRPr="00CD4558">
        <w:t xml:space="preserve">, Daniel D., Karissa Whiting, Michael Curry, Jessica A. </w:t>
      </w:r>
      <w:proofErr w:type="spellStart"/>
      <w:r w:rsidRPr="00CD4558">
        <w:t>Lavery</w:t>
      </w:r>
      <w:proofErr w:type="spellEnd"/>
      <w:r w:rsidRPr="00CD4558">
        <w:t xml:space="preserve">, and Joseph </w:t>
      </w:r>
      <w:proofErr w:type="spellStart"/>
      <w:r w:rsidRPr="00CD4558">
        <w:t>Larmarange</w:t>
      </w:r>
      <w:proofErr w:type="spellEnd"/>
      <w:r w:rsidRPr="00CD4558">
        <w:t xml:space="preserve">. 2021. “Reproducible Summary Tables with the </w:t>
      </w:r>
      <w:proofErr w:type="spellStart"/>
      <w:r w:rsidRPr="00CD4558">
        <w:t>Gtsummary</w:t>
      </w:r>
      <w:proofErr w:type="spellEnd"/>
      <w:r w:rsidRPr="00CD4558">
        <w:t xml:space="preserve"> Package.” </w:t>
      </w:r>
      <w:r w:rsidRPr="00CD4558">
        <w:rPr>
          <w:i/>
          <w:iCs/>
        </w:rPr>
        <w:t>The R Journal</w:t>
      </w:r>
      <w:r w:rsidRPr="00CD4558">
        <w:t xml:space="preserve"> 13: 570–80. </w:t>
      </w:r>
      <w:hyperlink r:id="rId33">
        <w:r w:rsidRPr="00CD4558">
          <w:rPr>
            <w:rStyle w:val="Hyperlink"/>
          </w:rPr>
          <w:t>https://doi.org/10.32614/RJ-2021-053</w:t>
        </w:r>
      </w:hyperlink>
      <w:r w:rsidRPr="00CD4558">
        <w:t>.</w:t>
      </w:r>
    </w:p>
    <w:p w14:paraId="686EC9E5" w14:textId="361D09CE" w:rsidR="00DE722C" w:rsidRPr="00CD4558" w:rsidRDefault="00DE722C" w:rsidP="00DE722C">
      <w:pPr>
        <w:pStyle w:val="Bibliography"/>
      </w:pPr>
      <w:bookmarkStart w:id="22" w:name="ref-ggrepel"/>
      <w:bookmarkEnd w:id="21"/>
      <w:proofErr w:type="spellStart"/>
      <w:r w:rsidRPr="00CD4558">
        <w:t>Slowikowski</w:t>
      </w:r>
      <w:proofErr w:type="spellEnd"/>
      <w:r w:rsidRPr="00CD4558">
        <w:t xml:space="preserve">, </w:t>
      </w:r>
      <w:proofErr w:type="spellStart"/>
      <w:r w:rsidRPr="00CD4558">
        <w:t>Kamil</w:t>
      </w:r>
      <w:proofErr w:type="spellEnd"/>
      <w:r w:rsidRPr="00CD4558">
        <w:t xml:space="preserve">. 2021. </w:t>
      </w:r>
      <w:proofErr w:type="spellStart"/>
      <w:r w:rsidRPr="00CD4558">
        <w:rPr>
          <w:i/>
          <w:iCs/>
        </w:rPr>
        <w:t>Ggrepel</w:t>
      </w:r>
      <w:proofErr w:type="spellEnd"/>
      <w:r w:rsidRPr="00CD4558">
        <w:rPr>
          <w:i/>
          <w:iCs/>
        </w:rPr>
        <w:t>: Automatically Position Non-Overlapping Text Labels with ’Ggplot2’</w:t>
      </w:r>
      <w:r w:rsidRPr="00CD4558">
        <w:t xml:space="preserve">. </w:t>
      </w:r>
      <w:hyperlink r:id="rId34">
        <w:r w:rsidRPr="00CD4558">
          <w:rPr>
            <w:rStyle w:val="Hyperlink"/>
          </w:rPr>
          <w:t>https://CRAN.R-project.org/package=ggrepel</w:t>
        </w:r>
      </w:hyperlink>
      <w:r w:rsidRPr="00CD4558">
        <w:t>.</w:t>
      </w:r>
    </w:p>
    <w:p w14:paraId="7D44435C" w14:textId="130DFB48" w:rsidR="00DE722C" w:rsidRPr="00CD4558" w:rsidRDefault="00DE722C" w:rsidP="00DE722C">
      <w:pPr>
        <w:pStyle w:val="Bibliography"/>
      </w:pPr>
      <w:bookmarkStart w:id="23" w:name="ref-ggh4x"/>
      <w:bookmarkEnd w:id="22"/>
      <w:proofErr w:type="gramStart"/>
      <w:r w:rsidRPr="00CD4558">
        <w:t>van</w:t>
      </w:r>
      <w:proofErr w:type="gramEnd"/>
      <w:r w:rsidRPr="00CD4558">
        <w:t xml:space="preserve"> den Brand, </w:t>
      </w:r>
      <w:proofErr w:type="spellStart"/>
      <w:r w:rsidRPr="00CD4558">
        <w:t>Teun</w:t>
      </w:r>
      <w:proofErr w:type="spellEnd"/>
      <w:r w:rsidRPr="00CD4558">
        <w:t xml:space="preserve">. 2022. </w:t>
      </w:r>
      <w:r w:rsidRPr="00CD4558">
        <w:rPr>
          <w:i/>
          <w:iCs/>
        </w:rPr>
        <w:t>Ggh4x: Hacks for ’Ggplot2’</w:t>
      </w:r>
      <w:r w:rsidRPr="00CD4558">
        <w:t xml:space="preserve">. </w:t>
      </w:r>
      <w:hyperlink r:id="rId35">
        <w:r w:rsidRPr="00CD4558">
          <w:rPr>
            <w:rStyle w:val="Hyperlink"/>
          </w:rPr>
          <w:t>https://CRAN.R-project.org/package=ggh4x</w:t>
        </w:r>
      </w:hyperlink>
      <w:r w:rsidRPr="00CD4558">
        <w:t>.</w:t>
      </w:r>
    </w:p>
    <w:p w14:paraId="3ED91336" w14:textId="1A6DABA9" w:rsidR="00DE722C" w:rsidRPr="00CD4558" w:rsidRDefault="00DE722C" w:rsidP="00DE722C">
      <w:pPr>
        <w:pStyle w:val="Bibliography"/>
      </w:pPr>
      <w:bookmarkStart w:id="24" w:name="ref-tidyverse"/>
      <w:bookmarkEnd w:id="23"/>
      <w:r w:rsidRPr="00CD4558">
        <w:t xml:space="preserve">Wickham, Hadley, Mara </w:t>
      </w:r>
      <w:proofErr w:type="spellStart"/>
      <w:r w:rsidRPr="00CD4558">
        <w:t>Averick</w:t>
      </w:r>
      <w:proofErr w:type="spellEnd"/>
      <w:r w:rsidRPr="00CD4558">
        <w:t xml:space="preserve">, Jennifer Bryan, Winston Chang, Lucy </w:t>
      </w:r>
      <w:proofErr w:type="spellStart"/>
      <w:r w:rsidRPr="00CD4558">
        <w:t>D’Agostino</w:t>
      </w:r>
      <w:proofErr w:type="spellEnd"/>
      <w:r w:rsidRPr="00CD4558">
        <w:t xml:space="preserve"> McGowan, </w:t>
      </w:r>
      <w:proofErr w:type="spellStart"/>
      <w:r w:rsidRPr="00CD4558">
        <w:t>Romain</w:t>
      </w:r>
      <w:proofErr w:type="spellEnd"/>
      <w:r w:rsidRPr="00CD4558">
        <w:t xml:space="preserve"> François, Garrett </w:t>
      </w:r>
      <w:proofErr w:type="spellStart"/>
      <w:r w:rsidRPr="00CD4558">
        <w:t>Grolemund</w:t>
      </w:r>
      <w:proofErr w:type="spellEnd"/>
      <w:r w:rsidRPr="00CD4558">
        <w:t xml:space="preserve">, et al. 2019. “Welcome to the </w:t>
      </w:r>
      <w:proofErr w:type="spellStart"/>
      <w:r w:rsidRPr="00CD4558">
        <w:t>tidyverse</w:t>
      </w:r>
      <w:proofErr w:type="spellEnd"/>
      <w:r w:rsidRPr="00CD4558">
        <w:t xml:space="preserve">.” </w:t>
      </w:r>
      <w:r w:rsidRPr="00CD4558">
        <w:rPr>
          <w:i/>
          <w:iCs/>
        </w:rPr>
        <w:t>Journal of Open Source Software</w:t>
      </w:r>
      <w:r w:rsidRPr="00CD4558">
        <w:t xml:space="preserve"> 4 (43): 1686. </w:t>
      </w:r>
      <w:hyperlink r:id="rId36">
        <w:r w:rsidRPr="00CD4558">
          <w:rPr>
            <w:rStyle w:val="Hyperlink"/>
          </w:rPr>
          <w:t>https://doi.org/10.21105/joss.01686</w:t>
        </w:r>
      </w:hyperlink>
      <w:r w:rsidRPr="00CD4558">
        <w:t>.</w:t>
      </w:r>
    </w:p>
    <w:p w14:paraId="28C2E2F3" w14:textId="7C5F3634" w:rsidR="00DE722C" w:rsidRPr="00CD4558" w:rsidRDefault="00DE722C" w:rsidP="00DE722C">
      <w:pPr>
        <w:pStyle w:val="Bibliography"/>
      </w:pPr>
      <w:bookmarkStart w:id="25" w:name="ref-scales"/>
      <w:bookmarkEnd w:id="24"/>
      <w:r w:rsidRPr="00CD4558">
        <w:t xml:space="preserve">Wickham, Hadley, and Dana Seidel. 2022. </w:t>
      </w:r>
      <w:r w:rsidRPr="00CD4558">
        <w:rPr>
          <w:i/>
          <w:iCs/>
        </w:rPr>
        <w:t>Scales: Scale Functions for Visualization</w:t>
      </w:r>
      <w:r w:rsidRPr="00CD4558">
        <w:t xml:space="preserve">. </w:t>
      </w:r>
      <w:hyperlink r:id="rId37">
        <w:r w:rsidRPr="00CD4558">
          <w:rPr>
            <w:rStyle w:val="Hyperlink"/>
          </w:rPr>
          <w:t>https://CRAN.R-project.org/package=scales</w:t>
        </w:r>
      </w:hyperlink>
      <w:r w:rsidRPr="00CD4558">
        <w:t>.</w:t>
      </w:r>
    </w:p>
    <w:p w14:paraId="57894012" w14:textId="6BAF517D" w:rsidR="00DE722C" w:rsidRPr="00CD4558" w:rsidRDefault="00DE722C" w:rsidP="00DE722C">
      <w:pPr>
        <w:pStyle w:val="Bibliography"/>
      </w:pPr>
      <w:bookmarkStart w:id="26" w:name="ref-ggvenn"/>
      <w:bookmarkEnd w:id="25"/>
      <w:r w:rsidRPr="00CD4558">
        <w:t xml:space="preserve">Yan, </w:t>
      </w:r>
      <w:proofErr w:type="spellStart"/>
      <w:r w:rsidRPr="00CD4558">
        <w:t>Linlin</w:t>
      </w:r>
      <w:proofErr w:type="spellEnd"/>
      <w:r w:rsidRPr="00CD4558">
        <w:t xml:space="preserve">. 2021. </w:t>
      </w:r>
      <w:proofErr w:type="spellStart"/>
      <w:r w:rsidRPr="00CD4558">
        <w:rPr>
          <w:i/>
          <w:iCs/>
        </w:rPr>
        <w:t>Ggvenn</w:t>
      </w:r>
      <w:proofErr w:type="spellEnd"/>
      <w:r w:rsidRPr="00CD4558">
        <w:rPr>
          <w:i/>
          <w:iCs/>
        </w:rPr>
        <w:t xml:space="preserve">: Draw Venn </w:t>
      </w:r>
      <w:proofErr w:type="gramStart"/>
      <w:r w:rsidRPr="00CD4558">
        <w:rPr>
          <w:i/>
          <w:iCs/>
        </w:rPr>
        <w:t>Diagram</w:t>
      </w:r>
      <w:proofErr w:type="gramEnd"/>
      <w:r w:rsidRPr="00CD4558">
        <w:rPr>
          <w:i/>
          <w:iCs/>
        </w:rPr>
        <w:t xml:space="preserve"> by ’Ggplot2’</w:t>
      </w:r>
      <w:r w:rsidRPr="00CD4558">
        <w:t xml:space="preserve">. </w:t>
      </w:r>
      <w:hyperlink r:id="rId38">
        <w:r w:rsidRPr="00CD4558">
          <w:rPr>
            <w:rStyle w:val="Hyperlink"/>
          </w:rPr>
          <w:t>https://CRAN.R-project.org/package=ggvenn</w:t>
        </w:r>
      </w:hyperlink>
      <w:r w:rsidRPr="00CD4558">
        <w:t>.</w:t>
      </w:r>
    </w:p>
    <w:bookmarkEnd w:id="1"/>
    <w:bookmarkEnd w:id="3"/>
    <w:bookmarkEnd w:id="26"/>
    <w:p w14:paraId="476BCA6E" w14:textId="77777777" w:rsidR="00DE722C" w:rsidRPr="00CD4558" w:rsidRDefault="00DE722C" w:rsidP="00DE722C">
      <w:pPr>
        <w:spacing w:line="480" w:lineRule="auto"/>
        <w:jc w:val="both"/>
        <w:rPr>
          <w:bCs/>
        </w:rPr>
      </w:pPr>
    </w:p>
    <w:p w14:paraId="0D41BA47" w14:textId="77777777" w:rsidR="00DE722C" w:rsidRPr="00CD4558" w:rsidRDefault="00DE722C" w:rsidP="00DE722C">
      <w:pPr>
        <w:spacing w:line="480" w:lineRule="auto"/>
        <w:jc w:val="both"/>
        <w:rPr>
          <w:bCs/>
        </w:rPr>
      </w:pPr>
    </w:p>
    <w:p w14:paraId="2D93E0E1" w14:textId="77777777" w:rsidR="00DE722C" w:rsidRPr="00CD4558" w:rsidRDefault="00DE722C" w:rsidP="00DE722C">
      <w:pPr>
        <w:rPr>
          <w:b/>
          <w:bCs/>
        </w:rPr>
      </w:pPr>
      <w:r w:rsidRPr="00CD4558">
        <w:rPr>
          <w:b/>
          <w:bCs/>
        </w:rPr>
        <w:br w:type="page"/>
      </w:r>
    </w:p>
    <w:p w14:paraId="1D26DC3A" w14:textId="77777777" w:rsidR="00DE722C" w:rsidRPr="00CD4558" w:rsidRDefault="00DE722C" w:rsidP="00DE722C">
      <w:pPr>
        <w:spacing w:line="480" w:lineRule="auto"/>
        <w:jc w:val="both"/>
        <w:rPr>
          <w:b/>
          <w:bCs/>
        </w:rPr>
      </w:pPr>
      <w:r w:rsidRPr="00CD4558">
        <w:rPr>
          <w:b/>
          <w:bCs/>
        </w:rPr>
        <w:lastRenderedPageBreak/>
        <w:t>R session info report:</w:t>
      </w:r>
    </w:p>
    <w:p w14:paraId="76DB514B" w14:textId="77777777" w:rsidR="00DE722C" w:rsidRPr="00CD4558" w:rsidRDefault="00DE722C" w:rsidP="00DE722C">
      <w:pPr>
        <w:shd w:val="clear" w:color="auto" w:fill="F2F2F2" w:themeFill="background1" w:themeFillShade="F2"/>
        <w:spacing w:line="480" w:lineRule="auto"/>
        <w:jc w:val="both"/>
        <w:rPr>
          <w:bCs/>
          <w:i/>
          <w:sz w:val="14"/>
        </w:rPr>
      </w:pPr>
      <w:proofErr w:type="spellStart"/>
      <w:r w:rsidRPr="00CD4558">
        <w:rPr>
          <w:bCs/>
          <w:i/>
          <w:sz w:val="14"/>
        </w:rPr>
        <w:t>session_</w:t>
      </w:r>
      <w:proofErr w:type="gramStart"/>
      <w:r w:rsidRPr="00CD4558">
        <w:rPr>
          <w:bCs/>
          <w:i/>
          <w:sz w:val="14"/>
        </w:rPr>
        <w:t>info</w:t>
      </w:r>
      <w:proofErr w:type="spellEnd"/>
      <w:r w:rsidRPr="00CD4558">
        <w:rPr>
          <w:bCs/>
          <w:i/>
          <w:sz w:val="14"/>
        </w:rPr>
        <w:t>()</w:t>
      </w:r>
      <w:proofErr w:type="gramEnd"/>
    </w:p>
    <w:p w14:paraId="56CA9B3D"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Session info </w:t>
      </w:r>
      <w:r w:rsidRPr="00CD4558">
        <w:rPr>
          <w:rFonts w:ascii="Times New Roman" w:hAnsi="Times New Roman" w:cs="Times New Roman"/>
          <w:bCs/>
          <w:i/>
          <w:sz w:val="14"/>
        </w:rPr>
        <w:t>────────────────────────────────────────────────────────</w:t>
      </w:r>
    </w:p>
    <w:p w14:paraId="35B249B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etting  value</w:t>
      </w:r>
      <w:proofErr w:type="gramEnd"/>
    </w:p>
    <w:p w14:paraId="13C2505D"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version  R</w:t>
      </w:r>
      <w:proofErr w:type="gramEnd"/>
      <w:r w:rsidRPr="00CD4558">
        <w:rPr>
          <w:bCs/>
          <w:i/>
          <w:sz w:val="14"/>
        </w:rPr>
        <w:t xml:space="preserve"> version 4.2.1 (2022-06-23 </w:t>
      </w:r>
      <w:proofErr w:type="spellStart"/>
      <w:r w:rsidRPr="00CD4558">
        <w:rPr>
          <w:bCs/>
          <w:i/>
          <w:sz w:val="14"/>
        </w:rPr>
        <w:t>ucrt</w:t>
      </w:r>
      <w:proofErr w:type="spellEnd"/>
      <w:r w:rsidRPr="00CD4558">
        <w:rPr>
          <w:bCs/>
          <w:i/>
          <w:sz w:val="14"/>
        </w:rPr>
        <w:t>)</w:t>
      </w:r>
    </w:p>
    <w:p w14:paraId="2091CEB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os</w:t>
      </w:r>
      <w:proofErr w:type="spellEnd"/>
      <w:proofErr w:type="gramEnd"/>
      <w:r w:rsidRPr="00CD4558">
        <w:rPr>
          <w:bCs/>
          <w:i/>
          <w:sz w:val="14"/>
        </w:rPr>
        <w:t xml:space="preserve">       Windows 10 x64 (build 19044)</w:t>
      </w:r>
    </w:p>
    <w:p w14:paraId="14B2F3A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ystem</w:t>
      </w:r>
      <w:proofErr w:type="gramEnd"/>
      <w:r w:rsidRPr="00CD4558">
        <w:rPr>
          <w:bCs/>
          <w:i/>
          <w:sz w:val="14"/>
        </w:rPr>
        <w:t xml:space="preserve">   x86_64, mingw32</w:t>
      </w:r>
    </w:p>
    <w:p w14:paraId="303B277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ui</w:t>
      </w:r>
      <w:proofErr w:type="spellEnd"/>
      <w:proofErr w:type="gramEnd"/>
      <w:r w:rsidRPr="00CD4558">
        <w:rPr>
          <w:bCs/>
          <w:i/>
          <w:sz w:val="14"/>
        </w:rPr>
        <w:t xml:space="preserve">       </w:t>
      </w:r>
      <w:proofErr w:type="spellStart"/>
      <w:r w:rsidRPr="00CD4558">
        <w:rPr>
          <w:bCs/>
          <w:i/>
          <w:sz w:val="14"/>
        </w:rPr>
        <w:t>RStudio</w:t>
      </w:r>
      <w:proofErr w:type="spellEnd"/>
    </w:p>
    <w:p w14:paraId="6865BE1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language</w:t>
      </w:r>
      <w:proofErr w:type="gramEnd"/>
      <w:r w:rsidRPr="00CD4558">
        <w:rPr>
          <w:bCs/>
          <w:i/>
          <w:sz w:val="14"/>
        </w:rPr>
        <w:t xml:space="preserve"> (EN)</w:t>
      </w:r>
    </w:p>
    <w:p w14:paraId="223B867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 xml:space="preserve">collate  </w:t>
      </w:r>
      <w:proofErr w:type="spellStart"/>
      <w:r w:rsidRPr="00CD4558">
        <w:rPr>
          <w:bCs/>
          <w:i/>
          <w:sz w:val="14"/>
        </w:rPr>
        <w:t>English</w:t>
      </w:r>
      <w:proofErr w:type="gramEnd"/>
      <w:r w:rsidRPr="00CD4558">
        <w:rPr>
          <w:bCs/>
          <w:i/>
          <w:sz w:val="14"/>
        </w:rPr>
        <w:t>_United</w:t>
      </w:r>
      <w:proofErr w:type="spellEnd"/>
      <w:r w:rsidRPr="00CD4558">
        <w:rPr>
          <w:bCs/>
          <w:i/>
          <w:sz w:val="14"/>
        </w:rPr>
        <w:t xml:space="preserve"> Kingdom.utf8</w:t>
      </w:r>
    </w:p>
    <w:p w14:paraId="60A1C5C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type</w:t>
      </w:r>
      <w:proofErr w:type="spellEnd"/>
      <w:proofErr w:type="gramEnd"/>
      <w:r w:rsidRPr="00CD4558">
        <w:rPr>
          <w:bCs/>
          <w:i/>
          <w:sz w:val="14"/>
        </w:rPr>
        <w:t xml:space="preserve">    </w:t>
      </w:r>
      <w:proofErr w:type="spellStart"/>
      <w:r w:rsidRPr="00CD4558">
        <w:rPr>
          <w:bCs/>
          <w:i/>
          <w:sz w:val="14"/>
        </w:rPr>
        <w:t>English_United</w:t>
      </w:r>
      <w:proofErr w:type="spellEnd"/>
      <w:r w:rsidRPr="00CD4558">
        <w:rPr>
          <w:bCs/>
          <w:i/>
          <w:sz w:val="14"/>
        </w:rPr>
        <w:t xml:space="preserve"> Kingdom.utf8</w:t>
      </w:r>
    </w:p>
    <w:p w14:paraId="392DB25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z</w:t>
      </w:r>
      <w:proofErr w:type="spellEnd"/>
      <w:proofErr w:type="gramEnd"/>
      <w:r w:rsidRPr="00CD4558">
        <w:rPr>
          <w:bCs/>
          <w:i/>
          <w:sz w:val="14"/>
        </w:rPr>
        <w:t xml:space="preserve">       Europe/London</w:t>
      </w:r>
    </w:p>
    <w:p w14:paraId="291EC8C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date</w:t>
      </w:r>
      <w:proofErr w:type="gramEnd"/>
      <w:r w:rsidRPr="00CD4558">
        <w:rPr>
          <w:bCs/>
          <w:i/>
          <w:sz w:val="14"/>
        </w:rPr>
        <w:t xml:space="preserve">     2022-11-11</w:t>
      </w:r>
    </w:p>
    <w:p w14:paraId="1D08939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studio</w:t>
      </w:r>
      <w:proofErr w:type="spellEnd"/>
      <w:r w:rsidRPr="00CD4558">
        <w:rPr>
          <w:bCs/>
          <w:i/>
          <w:sz w:val="14"/>
        </w:rPr>
        <w:t xml:space="preserve">  2022.07.2</w:t>
      </w:r>
      <w:proofErr w:type="gramEnd"/>
      <w:r w:rsidRPr="00CD4558">
        <w:rPr>
          <w:bCs/>
          <w:i/>
          <w:sz w:val="14"/>
        </w:rPr>
        <w:t xml:space="preserve">+576 Spotted </w:t>
      </w:r>
      <w:proofErr w:type="spellStart"/>
      <w:r w:rsidRPr="00CD4558">
        <w:rPr>
          <w:bCs/>
          <w:i/>
          <w:sz w:val="14"/>
        </w:rPr>
        <w:t>Wakerobin</w:t>
      </w:r>
      <w:proofErr w:type="spellEnd"/>
      <w:r w:rsidRPr="00CD4558">
        <w:rPr>
          <w:bCs/>
          <w:i/>
          <w:sz w:val="14"/>
        </w:rPr>
        <w:t xml:space="preserve"> (desktop)</w:t>
      </w:r>
    </w:p>
    <w:p w14:paraId="6D11FA6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andoc</w:t>
      </w:r>
      <w:proofErr w:type="spellEnd"/>
      <w:proofErr w:type="gramEnd"/>
      <w:r w:rsidRPr="00CD4558">
        <w:rPr>
          <w:bCs/>
          <w:i/>
          <w:sz w:val="14"/>
        </w:rPr>
        <w:t xml:space="preserve">   2.19.2 @ C:/Program Files/</w:t>
      </w:r>
      <w:proofErr w:type="spellStart"/>
      <w:r w:rsidRPr="00CD4558">
        <w:rPr>
          <w:bCs/>
          <w:i/>
          <w:sz w:val="14"/>
        </w:rPr>
        <w:t>RStudio</w:t>
      </w:r>
      <w:proofErr w:type="spellEnd"/>
      <w:r w:rsidRPr="00CD4558">
        <w:rPr>
          <w:bCs/>
          <w:i/>
          <w:sz w:val="14"/>
        </w:rPr>
        <w:t xml:space="preserve">/bin/quarto/bin/tools/ (via </w:t>
      </w:r>
      <w:proofErr w:type="spellStart"/>
      <w:r w:rsidRPr="00CD4558">
        <w:rPr>
          <w:bCs/>
          <w:i/>
          <w:sz w:val="14"/>
        </w:rPr>
        <w:t>rmarkdown</w:t>
      </w:r>
      <w:proofErr w:type="spellEnd"/>
      <w:r w:rsidRPr="00CD4558">
        <w:rPr>
          <w:bCs/>
          <w:i/>
          <w:sz w:val="14"/>
        </w:rPr>
        <w:t>)</w:t>
      </w:r>
    </w:p>
    <w:p w14:paraId="65BFAA90" w14:textId="77777777" w:rsidR="00DE722C" w:rsidRPr="00CD4558" w:rsidRDefault="00DE722C" w:rsidP="00DE722C">
      <w:pPr>
        <w:shd w:val="clear" w:color="auto" w:fill="F2F2F2" w:themeFill="background1" w:themeFillShade="F2"/>
        <w:spacing w:line="480" w:lineRule="auto"/>
        <w:jc w:val="both"/>
        <w:rPr>
          <w:bCs/>
          <w:i/>
          <w:sz w:val="14"/>
        </w:rPr>
      </w:pPr>
      <w:r w:rsidRPr="00CD4558">
        <w:rPr>
          <w:rFonts w:ascii="Times New Roman" w:hAnsi="Times New Roman" w:cs="Times New Roman"/>
          <w:bCs/>
          <w:i/>
          <w:sz w:val="14"/>
        </w:rPr>
        <w:t>─</w:t>
      </w:r>
      <w:r w:rsidRPr="00CD4558">
        <w:rPr>
          <w:bCs/>
          <w:i/>
          <w:sz w:val="14"/>
        </w:rPr>
        <w:t xml:space="preserve"> Packages </w:t>
      </w:r>
      <w:r w:rsidRPr="00CD4558">
        <w:rPr>
          <w:rFonts w:ascii="Times New Roman" w:hAnsi="Times New Roman" w:cs="Times New Roman"/>
          <w:bCs/>
          <w:i/>
          <w:sz w:val="14"/>
        </w:rPr>
        <w:t>────────────────────────────────────────────────────────────</w:t>
      </w:r>
    </w:p>
    <w:p w14:paraId="04FF473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package</w:t>
      </w:r>
      <w:proofErr w:type="gramEnd"/>
      <w:r w:rsidRPr="00CD4558">
        <w:rPr>
          <w:bCs/>
          <w:i/>
          <w:sz w:val="14"/>
        </w:rPr>
        <w:t xml:space="preserve">       * version   date (UTC) lib source</w:t>
      </w:r>
    </w:p>
    <w:p w14:paraId="505C720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assertthat</w:t>
      </w:r>
      <w:proofErr w:type="spellEnd"/>
      <w:proofErr w:type="gramEnd"/>
      <w:r w:rsidRPr="00CD4558">
        <w:rPr>
          <w:bCs/>
          <w:i/>
          <w:sz w:val="14"/>
        </w:rPr>
        <w:t xml:space="preserve">      0.2.1     2019-03-21 [1] CRAN (R 4.2.1)</w:t>
      </w:r>
    </w:p>
    <w:p w14:paraId="058E8CD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audio</w:t>
      </w:r>
      <w:proofErr w:type="gramEnd"/>
      <w:r w:rsidRPr="00CD4558">
        <w:rPr>
          <w:bCs/>
          <w:i/>
          <w:sz w:val="14"/>
        </w:rPr>
        <w:t xml:space="preserve">           0.1-10    2021-11-25 [1] CRAN (R 4.2.0)</w:t>
      </w:r>
    </w:p>
    <w:p w14:paraId="48BD22D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backports</w:t>
      </w:r>
      <w:proofErr w:type="gramEnd"/>
      <w:r w:rsidRPr="00CD4558">
        <w:rPr>
          <w:bCs/>
          <w:i/>
          <w:sz w:val="14"/>
        </w:rPr>
        <w:t xml:space="preserve">       1.4.1     2021-12-13 [1] CRAN (R 4.2.0)</w:t>
      </w:r>
    </w:p>
    <w:p w14:paraId="1AED6D3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base64enc</w:t>
      </w:r>
      <w:proofErr w:type="gramEnd"/>
      <w:r w:rsidRPr="00CD4558">
        <w:rPr>
          <w:bCs/>
          <w:i/>
          <w:sz w:val="14"/>
        </w:rPr>
        <w:t xml:space="preserve">       0.1-3     2015-07-28 [1] CRAN (R 4.2.0)</w:t>
      </w:r>
    </w:p>
    <w:p w14:paraId="2182AC4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beepr</w:t>
      </w:r>
      <w:proofErr w:type="spellEnd"/>
      <w:proofErr w:type="gramEnd"/>
      <w:r w:rsidRPr="00CD4558">
        <w:rPr>
          <w:bCs/>
          <w:i/>
          <w:sz w:val="14"/>
        </w:rPr>
        <w:t xml:space="preserve">         * 1.3       2018-06-04 [1] CRAN (R 4.2.1)</w:t>
      </w:r>
    </w:p>
    <w:p w14:paraId="2D189BA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bit</w:t>
      </w:r>
      <w:proofErr w:type="gramEnd"/>
      <w:r w:rsidRPr="00CD4558">
        <w:rPr>
          <w:bCs/>
          <w:i/>
          <w:sz w:val="14"/>
        </w:rPr>
        <w:t xml:space="preserve">             4.0.4     2020-08-04 [1] CRAN (R 4.2.1)</w:t>
      </w:r>
    </w:p>
    <w:p w14:paraId="241735E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bit64           4.0.5     2020-08-30 [1] CRAN (R 4.2.1)</w:t>
      </w:r>
    </w:p>
    <w:p w14:paraId="297C6EA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broom</w:t>
      </w:r>
      <w:proofErr w:type="gramEnd"/>
      <w:r w:rsidRPr="00CD4558">
        <w:rPr>
          <w:bCs/>
          <w:i/>
          <w:sz w:val="14"/>
        </w:rPr>
        <w:t xml:space="preserve">           1.0.0     2022-07-01 [1] CRAN (R 4.2.1)</w:t>
      </w:r>
    </w:p>
    <w:p w14:paraId="25AF022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r w:rsidRPr="00CD4558">
        <w:rPr>
          <w:bCs/>
          <w:i/>
          <w:sz w:val="14"/>
        </w:rPr>
        <w:t>broom.helpers</w:t>
      </w:r>
      <w:proofErr w:type="spellEnd"/>
      <w:r w:rsidRPr="00CD4558">
        <w:rPr>
          <w:bCs/>
          <w:i/>
          <w:sz w:val="14"/>
        </w:rPr>
        <w:t xml:space="preserve">   1.8.0     2022-07-05 [1] CRAN (R 4.2.1)</w:t>
      </w:r>
    </w:p>
    <w:p w14:paraId="45F225B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achem</w:t>
      </w:r>
      <w:proofErr w:type="spellEnd"/>
      <w:proofErr w:type="gramEnd"/>
      <w:r w:rsidRPr="00CD4558">
        <w:rPr>
          <w:bCs/>
          <w:i/>
          <w:sz w:val="14"/>
        </w:rPr>
        <w:t xml:space="preserve">          1.0.6     2021-08-19 [1] CRAN (R 4.2.1)</w:t>
      </w:r>
    </w:p>
    <w:p w14:paraId="759E13B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lastRenderedPageBreak/>
        <w:t xml:space="preserve"> </w:t>
      </w:r>
      <w:proofErr w:type="spellStart"/>
      <w:proofErr w:type="gramStart"/>
      <w:r w:rsidRPr="00CD4558">
        <w:rPr>
          <w:bCs/>
          <w:i/>
          <w:sz w:val="14"/>
        </w:rPr>
        <w:t>callr</w:t>
      </w:r>
      <w:proofErr w:type="spellEnd"/>
      <w:proofErr w:type="gramEnd"/>
      <w:r w:rsidRPr="00CD4558">
        <w:rPr>
          <w:bCs/>
          <w:i/>
          <w:sz w:val="14"/>
        </w:rPr>
        <w:t xml:space="preserve">           3.7.1     2022-07-13 [1] CRAN (R 4.2.1)</w:t>
      </w:r>
    </w:p>
    <w:p w14:paraId="4C66D70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ellranger</w:t>
      </w:r>
      <w:proofErr w:type="spellEnd"/>
      <w:proofErr w:type="gramEnd"/>
      <w:r w:rsidRPr="00CD4558">
        <w:rPr>
          <w:bCs/>
          <w:i/>
          <w:sz w:val="14"/>
        </w:rPr>
        <w:t xml:space="preserve">      1.1.0     2016-07-27 [1] CRAN (R 4.2.1)</w:t>
      </w:r>
    </w:p>
    <w:p w14:paraId="2053098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checkmate</w:t>
      </w:r>
      <w:proofErr w:type="gramEnd"/>
      <w:r w:rsidRPr="00CD4558">
        <w:rPr>
          <w:bCs/>
          <w:i/>
          <w:sz w:val="14"/>
        </w:rPr>
        <w:t xml:space="preserve">       2.1.0     2022-04-21 [1] CRAN (R 4.2.1)</w:t>
      </w:r>
    </w:p>
    <w:p w14:paraId="2CA10A1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class</w:t>
      </w:r>
      <w:proofErr w:type="gramEnd"/>
      <w:r w:rsidRPr="00CD4558">
        <w:rPr>
          <w:bCs/>
          <w:i/>
          <w:sz w:val="14"/>
        </w:rPr>
        <w:t xml:space="preserve">           7.3-20    2022-01-16 [2] CRAN (R 4.2.1)</w:t>
      </w:r>
    </w:p>
    <w:p w14:paraId="390CAE8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lassInt</w:t>
      </w:r>
      <w:proofErr w:type="spellEnd"/>
      <w:proofErr w:type="gramEnd"/>
      <w:r w:rsidRPr="00CD4558">
        <w:rPr>
          <w:bCs/>
          <w:i/>
          <w:sz w:val="14"/>
        </w:rPr>
        <w:t xml:space="preserve">        0.4-8     2022-09-29 [1] CRAN (R 4.2.1)</w:t>
      </w:r>
    </w:p>
    <w:p w14:paraId="368F73C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cli</w:t>
      </w:r>
      <w:proofErr w:type="gramEnd"/>
      <w:r w:rsidRPr="00CD4558">
        <w:rPr>
          <w:bCs/>
          <w:i/>
          <w:sz w:val="14"/>
        </w:rPr>
        <w:t xml:space="preserve">             3.3.0     2022-04-25 [1] CRAN (R 4.2.1)</w:t>
      </w:r>
    </w:p>
    <w:p w14:paraId="3858E51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odetools</w:t>
      </w:r>
      <w:proofErr w:type="spellEnd"/>
      <w:proofErr w:type="gramEnd"/>
      <w:r w:rsidRPr="00CD4558">
        <w:rPr>
          <w:bCs/>
          <w:i/>
          <w:sz w:val="14"/>
        </w:rPr>
        <w:t xml:space="preserve">       0.2-18    2020-11-04 [2] CRAN (R 4.2.1)</w:t>
      </w:r>
    </w:p>
    <w:p w14:paraId="4558A63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olorspace</w:t>
      </w:r>
      <w:proofErr w:type="spellEnd"/>
      <w:proofErr w:type="gramEnd"/>
      <w:r w:rsidRPr="00CD4558">
        <w:rPr>
          <w:bCs/>
          <w:i/>
          <w:sz w:val="14"/>
        </w:rPr>
        <w:t xml:space="preserve">      2.0-3     2022-02-21 [1] CRAN (R 4.2.1)</w:t>
      </w:r>
    </w:p>
    <w:p w14:paraId="74EDCBD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ommonmark</w:t>
      </w:r>
      <w:proofErr w:type="spellEnd"/>
      <w:proofErr w:type="gramEnd"/>
      <w:r w:rsidRPr="00CD4558">
        <w:rPr>
          <w:bCs/>
          <w:i/>
          <w:sz w:val="14"/>
        </w:rPr>
        <w:t xml:space="preserve">      1.8.0     2022-03-09 [1] CRAN (R 4.2.1)</w:t>
      </w:r>
    </w:p>
    <w:p w14:paraId="61B30AD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crayon</w:t>
      </w:r>
      <w:proofErr w:type="gramEnd"/>
      <w:r w:rsidRPr="00CD4558">
        <w:rPr>
          <w:bCs/>
          <w:i/>
          <w:sz w:val="14"/>
        </w:rPr>
        <w:t xml:space="preserve">          1.5.1     2022-03-26 [1] CRAN (R 4.2.1)</w:t>
      </w:r>
    </w:p>
    <w:p w14:paraId="2CB2E7D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r w:rsidRPr="00CD4558">
        <w:rPr>
          <w:bCs/>
          <w:i/>
          <w:sz w:val="14"/>
        </w:rPr>
        <w:t>data.table</w:t>
      </w:r>
      <w:proofErr w:type="spellEnd"/>
      <w:r w:rsidRPr="00CD4558">
        <w:rPr>
          <w:bCs/>
          <w:i/>
          <w:sz w:val="14"/>
        </w:rPr>
        <w:t xml:space="preserve">      1.14.2    2021-09-27 [1] CRAN (R 4.2.1)</w:t>
      </w:r>
    </w:p>
    <w:p w14:paraId="6674FCD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DBI             1.1.3     2022-06-18 [1] CRAN (R 4.2.1)</w:t>
      </w:r>
    </w:p>
    <w:p w14:paraId="3115C1B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dbplyr</w:t>
      </w:r>
      <w:proofErr w:type="spellEnd"/>
      <w:proofErr w:type="gramEnd"/>
      <w:r w:rsidRPr="00CD4558">
        <w:rPr>
          <w:bCs/>
          <w:i/>
          <w:sz w:val="14"/>
        </w:rPr>
        <w:t xml:space="preserve">          2.2.1     2022-06-27 [1] CRAN (R 4.2.1)</w:t>
      </w:r>
    </w:p>
    <w:p w14:paraId="2AB566F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devtools</w:t>
      </w:r>
      <w:proofErr w:type="spellEnd"/>
      <w:proofErr w:type="gramEnd"/>
      <w:r w:rsidRPr="00CD4558">
        <w:rPr>
          <w:bCs/>
          <w:i/>
          <w:sz w:val="14"/>
        </w:rPr>
        <w:t xml:space="preserve">        2.4.5     2022-10-11 [1] CRAN (R 4.2.2)</w:t>
      </w:r>
    </w:p>
    <w:p w14:paraId="0C3CEC2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digest</w:t>
      </w:r>
      <w:proofErr w:type="gramEnd"/>
      <w:r w:rsidRPr="00CD4558">
        <w:rPr>
          <w:bCs/>
          <w:i/>
          <w:sz w:val="14"/>
        </w:rPr>
        <w:t xml:space="preserve">          0.6.29    2021-12-01 [1] CRAN (R 4.2.1)</w:t>
      </w:r>
    </w:p>
    <w:p w14:paraId="183B56E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directlabels</w:t>
      </w:r>
      <w:proofErr w:type="spellEnd"/>
      <w:r w:rsidRPr="00CD4558">
        <w:rPr>
          <w:bCs/>
          <w:i/>
          <w:sz w:val="14"/>
        </w:rPr>
        <w:t xml:space="preserve">  *</w:t>
      </w:r>
      <w:proofErr w:type="gramEnd"/>
      <w:r w:rsidRPr="00CD4558">
        <w:rPr>
          <w:bCs/>
          <w:i/>
          <w:sz w:val="14"/>
        </w:rPr>
        <w:t xml:space="preserve"> 2021.1.13 2021-01-16 [1] CRAN (R 4.2.1)</w:t>
      </w:r>
    </w:p>
    <w:p w14:paraId="3781962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dplyr</w:t>
      </w:r>
      <w:proofErr w:type="spellEnd"/>
      <w:proofErr w:type="gramEnd"/>
      <w:r w:rsidRPr="00CD4558">
        <w:rPr>
          <w:bCs/>
          <w:i/>
          <w:sz w:val="14"/>
        </w:rPr>
        <w:t xml:space="preserve">         * 1.0.9     2022-04-28 [1] CRAN (R 4.2.1)</w:t>
      </w:r>
    </w:p>
    <w:p w14:paraId="01699BB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dtplyr</w:t>
      </w:r>
      <w:proofErr w:type="spellEnd"/>
      <w:proofErr w:type="gramEnd"/>
      <w:r w:rsidRPr="00CD4558">
        <w:rPr>
          <w:bCs/>
          <w:i/>
          <w:sz w:val="14"/>
        </w:rPr>
        <w:t xml:space="preserve">        * 1.2.1     2022-01-19 [1] CRAN (R 4.2.1)</w:t>
      </w:r>
    </w:p>
    <w:p w14:paraId="4B87EE5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e1071</w:t>
      </w:r>
      <w:proofErr w:type="gramEnd"/>
      <w:r w:rsidRPr="00CD4558">
        <w:rPr>
          <w:bCs/>
          <w:i/>
          <w:sz w:val="14"/>
        </w:rPr>
        <w:t xml:space="preserve">           1.7-11    2022-06-07 [1] CRAN (R 4.2.1)</w:t>
      </w:r>
    </w:p>
    <w:p w14:paraId="38CF22D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ellipsis</w:t>
      </w:r>
      <w:proofErr w:type="gramEnd"/>
      <w:r w:rsidRPr="00CD4558">
        <w:rPr>
          <w:bCs/>
          <w:i/>
          <w:sz w:val="14"/>
        </w:rPr>
        <w:t xml:space="preserve">        0.3.2     2021-04-29 [1] CRAN (R 4.2.1)</w:t>
      </w:r>
    </w:p>
    <w:p w14:paraId="7D77C5D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evaluate</w:t>
      </w:r>
      <w:proofErr w:type="gramEnd"/>
      <w:r w:rsidRPr="00CD4558">
        <w:rPr>
          <w:bCs/>
          <w:i/>
          <w:sz w:val="14"/>
        </w:rPr>
        <w:t xml:space="preserve">        0.15      2022-02-18 [1] CRAN (R 4.2.1)</w:t>
      </w:r>
    </w:p>
    <w:p w14:paraId="76ED334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ansi</w:t>
      </w:r>
      <w:proofErr w:type="spellEnd"/>
      <w:proofErr w:type="gramEnd"/>
      <w:r w:rsidRPr="00CD4558">
        <w:rPr>
          <w:bCs/>
          <w:i/>
          <w:sz w:val="14"/>
        </w:rPr>
        <w:t xml:space="preserve">           1.0.3     2022-03-24 [1] CRAN (R 4.2.1)</w:t>
      </w:r>
    </w:p>
    <w:p w14:paraId="04D5F05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arver</w:t>
      </w:r>
      <w:proofErr w:type="spellEnd"/>
      <w:proofErr w:type="gramEnd"/>
      <w:r w:rsidRPr="00CD4558">
        <w:rPr>
          <w:bCs/>
          <w:i/>
          <w:sz w:val="14"/>
        </w:rPr>
        <w:t xml:space="preserve">          2.1.1     2022-07-06 [1] CRAN (R 4.2.1)</w:t>
      </w:r>
    </w:p>
    <w:p w14:paraId="1E72B5B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astmap</w:t>
      </w:r>
      <w:proofErr w:type="spellEnd"/>
      <w:proofErr w:type="gramEnd"/>
      <w:r w:rsidRPr="00CD4558">
        <w:rPr>
          <w:bCs/>
          <w:i/>
          <w:sz w:val="14"/>
        </w:rPr>
        <w:t xml:space="preserve">         1.1.0     2021-01-25 [1] CRAN (R 4.2.1)</w:t>
      </w:r>
    </w:p>
    <w:p w14:paraId="31B2F5F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lextable</w:t>
      </w:r>
      <w:proofErr w:type="spellEnd"/>
      <w:proofErr w:type="gramEnd"/>
      <w:r w:rsidRPr="00CD4558">
        <w:rPr>
          <w:bCs/>
          <w:i/>
          <w:sz w:val="14"/>
        </w:rPr>
        <w:t xml:space="preserve">     * 0.7.2     2022-06-12 [1] CRAN (R 4.2.1)</w:t>
      </w:r>
    </w:p>
    <w:p w14:paraId="3992EA8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orcats</w:t>
      </w:r>
      <w:proofErr w:type="spellEnd"/>
      <w:proofErr w:type="gramEnd"/>
      <w:r w:rsidRPr="00CD4558">
        <w:rPr>
          <w:bCs/>
          <w:i/>
          <w:sz w:val="14"/>
        </w:rPr>
        <w:t xml:space="preserve">       * 0.5.1     2021-01-27 [1] CRAN (R 4.2.1)</w:t>
      </w:r>
    </w:p>
    <w:p w14:paraId="543D440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orestploter</w:t>
      </w:r>
      <w:proofErr w:type="spellEnd"/>
      <w:r w:rsidRPr="00CD4558">
        <w:rPr>
          <w:bCs/>
          <w:i/>
          <w:sz w:val="14"/>
        </w:rPr>
        <w:t xml:space="preserve">  *</w:t>
      </w:r>
      <w:proofErr w:type="gramEnd"/>
      <w:r w:rsidRPr="00CD4558">
        <w:rPr>
          <w:bCs/>
          <w:i/>
          <w:sz w:val="14"/>
        </w:rPr>
        <w:t xml:space="preserve"> 0.2.3     2022-11-10 [1] </w:t>
      </w:r>
      <w:proofErr w:type="spellStart"/>
      <w:r w:rsidRPr="00CD4558">
        <w:rPr>
          <w:bCs/>
          <w:i/>
          <w:sz w:val="14"/>
        </w:rPr>
        <w:t>Github</w:t>
      </w:r>
      <w:proofErr w:type="spellEnd"/>
      <w:r w:rsidRPr="00CD4558">
        <w:rPr>
          <w:bCs/>
          <w:i/>
          <w:sz w:val="14"/>
        </w:rPr>
        <w:t xml:space="preserve"> (</w:t>
      </w:r>
      <w:proofErr w:type="spellStart"/>
      <w:r w:rsidRPr="00CD4558">
        <w:rPr>
          <w:bCs/>
          <w:i/>
          <w:sz w:val="14"/>
        </w:rPr>
        <w:t>adayim</w:t>
      </w:r>
      <w:proofErr w:type="spellEnd"/>
      <w:r w:rsidRPr="00CD4558">
        <w:rPr>
          <w:bCs/>
          <w:i/>
          <w:sz w:val="14"/>
        </w:rPr>
        <w:t>/forestploter@8bf12b2)</w:t>
      </w:r>
    </w:p>
    <w:p w14:paraId="4D67460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fs</w:t>
      </w:r>
      <w:proofErr w:type="gramEnd"/>
      <w:r w:rsidRPr="00CD4558">
        <w:rPr>
          <w:bCs/>
          <w:i/>
          <w:sz w:val="14"/>
        </w:rPr>
        <w:t xml:space="preserve">            * 1.5.2     2021-12-08 [1] CRAN (R 4.2.1)</w:t>
      </w:r>
    </w:p>
    <w:p w14:paraId="0DF5C4E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lastRenderedPageBreak/>
        <w:t xml:space="preserve"> </w:t>
      </w:r>
      <w:proofErr w:type="gramStart"/>
      <w:r w:rsidRPr="00CD4558">
        <w:rPr>
          <w:bCs/>
          <w:i/>
          <w:sz w:val="14"/>
        </w:rPr>
        <w:t>gargle</w:t>
      </w:r>
      <w:proofErr w:type="gramEnd"/>
      <w:r w:rsidRPr="00CD4558">
        <w:rPr>
          <w:bCs/>
          <w:i/>
          <w:sz w:val="14"/>
        </w:rPr>
        <w:t xml:space="preserve">          1.2.0     2021-07-02 [1] CRAN (R 4.2.1)</w:t>
      </w:r>
    </w:p>
    <w:p w14:paraId="288F5CE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dtools</w:t>
      </w:r>
      <w:proofErr w:type="spellEnd"/>
      <w:proofErr w:type="gramEnd"/>
      <w:r w:rsidRPr="00CD4558">
        <w:rPr>
          <w:bCs/>
          <w:i/>
          <w:sz w:val="14"/>
        </w:rPr>
        <w:t xml:space="preserve">         0.2.4     2022-02-14 [1] CRAN (R 4.2.1)</w:t>
      </w:r>
    </w:p>
    <w:p w14:paraId="1EED0B3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generics</w:t>
      </w:r>
      <w:proofErr w:type="gramEnd"/>
      <w:r w:rsidRPr="00CD4558">
        <w:rPr>
          <w:bCs/>
          <w:i/>
          <w:sz w:val="14"/>
        </w:rPr>
        <w:t xml:space="preserve">        0.1.3     2022-07-05 [1] CRAN (R 4.2.1)</w:t>
      </w:r>
    </w:p>
    <w:p w14:paraId="06D37D3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ggh4x         * 0.2.3     2022-11-09 [1] CRAN (R 4.2.2)</w:t>
      </w:r>
    </w:p>
    <w:p w14:paraId="7A77911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gpattern</w:t>
      </w:r>
      <w:proofErr w:type="spellEnd"/>
      <w:proofErr w:type="gramEnd"/>
      <w:r w:rsidRPr="00CD4558">
        <w:rPr>
          <w:bCs/>
          <w:i/>
          <w:sz w:val="14"/>
        </w:rPr>
        <w:t xml:space="preserve">     * 1.0.1     2022-11-09 [1] CRAN (R 4.2.2)</w:t>
      </w:r>
    </w:p>
    <w:p w14:paraId="58058DE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ggplot2       * 3.4.0     2022-11-04 [1] CRAN (R 4.2.2)</w:t>
      </w:r>
    </w:p>
    <w:p w14:paraId="68217E1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grepel</w:t>
      </w:r>
      <w:proofErr w:type="spellEnd"/>
      <w:proofErr w:type="gramEnd"/>
      <w:r w:rsidRPr="00CD4558">
        <w:rPr>
          <w:bCs/>
          <w:i/>
          <w:sz w:val="14"/>
        </w:rPr>
        <w:t xml:space="preserve">       * 0.9.1     2021-01-15 [1] CRAN (R 4.2.1)</w:t>
      </w:r>
    </w:p>
    <w:p w14:paraId="67EFAB9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gvenn</w:t>
      </w:r>
      <w:proofErr w:type="spellEnd"/>
      <w:proofErr w:type="gramEnd"/>
      <w:r w:rsidRPr="00CD4558">
        <w:rPr>
          <w:bCs/>
          <w:i/>
          <w:sz w:val="14"/>
        </w:rPr>
        <w:t xml:space="preserve">        * 0.1.9     2021-06-29 [1] CRAN (R 4.2.1)</w:t>
      </w:r>
    </w:p>
    <w:p w14:paraId="7095F11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glue</w:t>
      </w:r>
      <w:proofErr w:type="gramEnd"/>
      <w:r w:rsidRPr="00CD4558">
        <w:rPr>
          <w:bCs/>
          <w:i/>
          <w:sz w:val="14"/>
        </w:rPr>
        <w:t xml:space="preserve">            1.6.2     2022-02-24 [1] CRAN (R 4.2.1)</w:t>
      </w:r>
    </w:p>
    <w:p w14:paraId="434F765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oogledrive</w:t>
      </w:r>
      <w:proofErr w:type="spellEnd"/>
      <w:proofErr w:type="gramEnd"/>
      <w:r w:rsidRPr="00CD4558">
        <w:rPr>
          <w:bCs/>
          <w:i/>
          <w:sz w:val="14"/>
        </w:rPr>
        <w:t xml:space="preserve">     2.0.0     2021-07-08 [1] CRAN (R 4.2.1)</w:t>
      </w:r>
    </w:p>
    <w:p w14:paraId="5A7AF5A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googlesheets4   1.0.0     2021-07-21 [1] CRAN (R 4.2.1)</w:t>
      </w:r>
    </w:p>
    <w:p w14:paraId="3A2E63D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ridExtra</w:t>
      </w:r>
      <w:proofErr w:type="spellEnd"/>
      <w:proofErr w:type="gramEnd"/>
      <w:r w:rsidRPr="00CD4558">
        <w:rPr>
          <w:bCs/>
          <w:i/>
          <w:sz w:val="14"/>
        </w:rPr>
        <w:t xml:space="preserve">       2.3       2017-09-09 [1] CRAN (R 4.2.1)</w:t>
      </w:r>
    </w:p>
    <w:p w14:paraId="20B982C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ridpattern</w:t>
      </w:r>
      <w:proofErr w:type="spellEnd"/>
      <w:proofErr w:type="gramEnd"/>
      <w:r w:rsidRPr="00CD4558">
        <w:rPr>
          <w:bCs/>
          <w:i/>
          <w:sz w:val="14"/>
        </w:rPr>
        <w:t xml:space="preserve">     1.0.2     2022-11-07 [1] CRAN (R 4.2.2)</w:t>
      </w:r>
    </w:p>
    <w:p w14:paraId="07DAEB4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t</w:t>
      </w:r>
      <w:proofErr w:type="spellEnd"/>
      <w:proofErr w:type="gramEnd"/>
      <w:r w:rsidRPr="00CD4558">
        <w:rPr>
          <w:bCs/>
          <w:i/>
          <w:sz w:val="14"/>
        </w:rPr>
        <w:t xml:space="preserve">              0.6.0     2022-05-24 [1] CRAN (R 4.2.1)</w:t>
      </w:r>
    </w:p>
    <w:p w14:paraId="7481CF1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table</w:t>
      </w:r>
      <w:proofErr w:type="spellEnd"/>
      <w:proofErr w:type="gramEnd"/>
      <w:r w:rsidRPr="00CD4558">
        <w:rPr>
          <w:bCs/>
          <w:i/>
          <w:sz w:val="14"/>
        </w:rPr>
        <w:t xml:space="preserve">          0.3.1     2022-09-01 [1] CRAN (R 4.2.2)</w:t>
      </w:r>
    </w:p>
    <w:p w14:paraId="32F2E20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tsummary</w:t>
      </w:r>
      <w:proofErr w:type="spellEnd"/>
      <w:proofErr w:type="gramEnd"/>
      <w:r w:rsidRPr="00CD4558">
        <w:rPr>
          <w:bCs/>
          <w:i/>
          <w:sz w:val="14"/>
        </w:rPr>
        <w:t xml:space="preserve">     * 1.6.1     2022-06-22 [1] CRAN (R 4.2.1)</w:t>
      </w:r>
    </w:p>
    <w:p w14:paraId="2AD5E86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haven</w:t>
      </w:r>
      <w:proofErr w:type="gramEnd"/>
      <w:r w:rsidRPr="00CD4558">
        <w:rPr>
          <w:bCs/>
          <w:i/>
          <w:sz w:val="14"/>
        </w:rPr>
        <w:t xml:space="preserve">         * 2.5.0     2022-04-15 [1] CRAN (R 4.2.1)</w:t>
      </w:r>
    </w:p>
    <w:p w14:paraId="6B41AAA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hms</w:t>
      </w:r>
      <w:proofErr w:type="spellEnd"/>
      <w:proofErr w:type="gramEnd"/>
      <w:r w:rsidRPr="00CD4558">
        <w:rPr>
          <w:bCs/>
          <w:i/>
          <w:sz w:val="14"/>
        </w:rPr>
        <w:t xml:space="preserve">             1.1.1     2021-09-26 [1] CRAN (R 4.2.1)</w:t>
      </w:r>
    </w:p>
    <w:p w14:paraId="513CD6C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htmltools</w:t>
      </w:r>
      <w:proofErr w:type="spellEnd"/>
      <w:proofErr w:type="gramEnd"/>
      <w:r w:rsidRPr="00CD4558">
        <w:rPr>
          <w:bCs/>
          <w:i/>
          <w:sz w:val="14"/>
        </w:rPr>
        <w:t xml:space="preserve">       0.5.3     2022-07-18 [1] CRAN (R 4.2.1)</w:t>
      </w:r>
    </w:p>
    <w:p w14:paraId="26098CB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htmlwidgets</w:t>
      </w:r>
      <w:proofErr w:type="spellEnd"/>
      <w:proofErr w:type="gramEnd"/>
      <w:r w:rsidRPr="00CD4558">
        <w:rPr>
          <w:bCs/>
          <w:i/>
          <w:sz w:val="14"/>
        </w:rPr>
        <w:t xml:space="preserve">     1.5.4     2021-09-08 [1] CRAN (R 4.2.1)</w:t>
      </w:r>
    </w:p>
    <w:p w14:paraId="5767B67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httpuv</w:t>
      </w:r>
      <w:proofErr w:type="spellEnd"/>
      <w:proofErr w:type="gramEnd"/>
      <w:r w:rsidRPr="00CD4558">
        <w:rPr>
          <w:bCs/>
          <w:i/>
          <w:sz w:val="14"/>
        </w:rPr>
        <w:t xml:space="preserve">          1.6.5     2022-01-05 [1] CRAN (R 4.2.1)</w:t>
      </w:r>
    </w:p>
    <w:p w14:paraId="40D10F9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httr</w:t>
      </w:r>
      <w:proofErr w:type="spellEnd"/>
      <w:proofErr w:type="gramEnd"/>
      <w:r w:rsidRPr="00CD4558">
        <w:rPr>
          <w:bCs/>
          <w:i/>
          <w:sz w:val="14"/>
        </w:rPr>
        <w:t xml:space="preserve">            1.4.3     2022-05-04 [1] CRAN (R 4.2.1)</w:t>
      </w:r>
    </w:p>
    <w:p w14:paraId="2F4ED09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jsonlite</w:t>
      </w:r>
      <w:proofErr w:type="spellEnd"/>
      <w:proofErr w:type="gramEnd"/>
      <w:r w:rsidRPr="00CD4558">
        <w:rPr>
          <w:bCs/>
          <w:i/>
          <w:sz w:val="14"/>
        </w:rPr>
        <w:t xml:space="preserve">        1.8.0     2022-02-22 [1] CRAN (R 4.2.1)</w:t>
      </w:r>
    </w:p>
    <w:p w14:paraId="7DA5236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r w:rsidRPr="00CD4558">
        <w:rPr>
          <w:bCs/>
          <w:i/>
          <w:sz w:val="14"/>
        </w:rPr>
        <w:t>KernSmooth</w:t>
      </w:r>
      <w:proofErr w:type="spellEnd"/>
      <w:r w:rsidRPr="00CD4558">
        <w:rPr>
          <w:bCs/>
          <w:i/>
          <w:sz w:val="14"/>
        </w:rPr>
        <w:t xml:space="preserve">      2.23-20   2021-05-03 [2] CRAN (R 4.2.1)</w:t>
      </w:r>
    </w:p>
    <w:p w14:paraId="434CB5A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knitr</w:t>
      </w:r>
      <w:proofErr w:type="spellEnd"/>
      <w:proofErr w:type="gramEnd"/>
      <w:r w:rsidRPr="00CD4558">
        <w:rPr>
          <w:bCs/>
          <w:i/>
          <w:sz w:val="14"/>
        </w:rPr>
        <w:t xml:space="preserve">           1.39      2022-04-26 [1] CRAN (R 4.2.1)</w:t>
      </w:r>
    </w:p>
    <w:p w14:paraId="70E1DC8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labeling</w:t>
      </w:r>
      <w:proofErr w:type="spellEnd"/>
      <w:proofErr w:type="gramEnd"/>
      <w:r w:rsidRPr="00CD4558">
        <w:rPr>
          <w:bCs/>
          <w:i/>
          <w:sz w:val="14"/>
        </w:rPr>
        <w:t xml:space="preserve">        0.4.2     2020-10-20 [1] CRAN (R 4.2.0)</w:t>
      </w:r>
    </w:p>
    <w:p w14:paraId="23D6E3F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later</w:t>
      </w:r>
      <w:proofErr w:type="gramEnd"/>
      <w:r w:rsidRPr="00CD4558">
        <w:rPr>
          <w:bCs/>
          <w:i/>
          <w:sz w:val="14"/>
        </w:rPr>
        <w:t xml:space="preserve">           1.3.0     2021-08-18 [1] CRAN (R 4.2.1)</w:t>
      </w:r>
    </w:p>
    <w:p w14:paraId="05F547F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lattice</w:t>
      </w:r>
      <w:proofErr w:type="gramEnd"/>
      <w:r w:rsidRPr="00CD4558">
        <w:rPr>
          <w:bCs/>
          <w:i/>
          <w:sz w:val="14"/>
        </w:rPr>
        <w:t xml:space="preserve">         0.20-45   2021-09-22 [2] CRAN (R 4.2.1)</w:t>
      </w:r>
    </w:p>
    <w:p w14:paraId="2DD592A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lastRenderedPageBreak/>
        <w:t xml:space="preserve"> </w:t>
      </w:r>
      <w:proofErr w:type="gramStart"/>
      <w:r w:rsidRPr="00CD4558">
        <w:rPr>
          <w:bCs/>
          <w:i/>
          <w:sz w:val="14"/>
        </w:rPr>
        <w:t>lifecycle</w:t>
      </w:r>
      <w:proofErr w:type="gramEnd"/>
      <w:r w:rsidRPr="00CD4558">
        <w:rPr>
          <w:bCs/>
          <w:i/>
          <w:sz w:val="14"/>
        </w:rPr>
        <w:t xml:space="preserve">       1.0.3     2022-10-07 [1] CRAN (R 4.2.2)</w:t>
      </w:r>
    </w:p>
    <w:p w14:paraId="75683A6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lubridate</w:t>
      </w:r>
      <w:proofErr w:type="spellEnd"/>
      <w:proofErr w:type="gramEnd"/>
      <w:r w:rsidRPr="00CD4558">
        <w:rPr>
          <w:bCs/>
          <w:i/>
          <w:sz w:val="14"/>
        </w:rPr>
        <w:t xml:space="preserve">     * 1.8.0     2021-10-07 [1] CRAN (R 4.2.1)</w:t>
      </w:r>
    </w:p>
    <w:p w14:paraId="3A94850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agrittr</w:t>
      </w:r>
      <w:proofErr w:type="spellEnd"/>
      <w:proofErr w:type="gramEnd"/>
      <w:r w:rsidRPr="00CD4558">
        <w:rPr>
          <w:bCs/>
          <w:i/>
          <w:sz w:val="14"/>
        </w:rPr>
        <w:t xml:space="preserve">      * 2.0.3     2022-03-30 [1] CRAN (R 4.2.1)</w:t>
      </w:r>
    </w:p>
    <w:p w14:paraId="6EC0966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emoise</w:t>
      </w:r>
      <w:proofErr w:type="spellEnd"/>
      <w:proofErr w:type="gramEnd"/>
      <w:r w:rsidRPr="00CD4558">
        <w:rPr>
          <w:bCs/>
          <w:i/>
          <w:sz w:val="14"/>
        </w:rPr>
        <w:t xml:space="preserve">         2.0.1     2021-11-26 [1] CRAN (R 4.2.1)</w:t>
      </w:r>
    </w:p>
    <w:p w14:paraId="6D56584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mime</w:t>
      </w:r>
      <w:proofErr w:type="gramEnd"/>
      <w:r w:rsidRPr="00CD4558">
        <w:rPr>
          <w:bCs/>
          <w:i/>
          <w:sz w:val="14"/>
        </w:rPr>
        <w:t xml:space="preserve">            0.12      2021-09-28 [1] CRAN (R 4.2.0)</w:t>
      </w:r>
    </w:p>
    <w:p w14:paraId="2485E05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iniUI</w:t>
      </w:r>
      <w:proofErr w:type="spellEnd"/>
      <w:proofErr w:type="gramEnd"/>
      <w:r w:rsidRPr="00CD4558">
        <w:rPr>
          <w:bCs/>
          <w:i/>
          <w:sz w:val="14"/>
        </w:rPr>
        <w:t xml:space="preserve">          0.1.1.1   2018-05-18 [1] CRAN (R 4.2.1)</w:t>
      </w:r>
    </w:p>
    <w:p w14:paraId="3EFBE17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odelr</w:t>
      </w:r>
      <w:proofErr w:type="spellEnd"/>
      <w:proofErr w:type="gramEnd"/>
      <w:r w:rsidRPr="00CD4558">
        <w:rPr>
          <w:bCs/>
          <w:i/>
          <w:sz w:val="14"/>
        </w:rPr>
        <w:t xml:space="preserve">          0.1.8     2020-05-19 [1] CRAN (R 4.2.1)</w:t>
      </w:r>
    </w:p>
    <w:p w14:paraId="6004673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odelsummary</w:t>
      </w:r>
      <w:proofErr w:type="spellEnd"/>
      <w:r w:rsidRPr="00CD4558">
        <w:rPr>
          <w:bCs/>
          <w:i/>
          <w:sz w:val="14"/>
        </w:rPr>
        <w:t xml:space="preserve">  *</w:t>
      </w:r>
      <w:proofErr w:type="gramEnd"/>
      <w:r w:rsidRPr="00CD4558">
        <w:rPr>
          <w:bCs/>
          <w:i/>
          <w:sz w:val="14"/>
        </w:rPr>
        <w:t xml:space="preserve"> 1.0.2     2022-07-17 [1] CRAN (R 4.2.1)</w:t>
      </w:r>
    </w:p>
    <w:p w14:paraId="23F9A26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unsell</w:t>
      </w:r>
      <w:proofErr w:type="spellEnd"/>
      <w:proofErr w:type="gramEnd"/>
      <w:r w:rsidRPr="00CD4558">
        <w:rPr>
          <w:bCs/>
          <w:i/>
          <w:sz w:val="14"/>
        </w:rPr>
        <w:t xml:space="preserve">         0.5.0     2018-06-12 [1] CRAN (R 4.2.1)</w:t>
      </w:r>
    </w:p>
    <w:p w14:paraId="3AD7D39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officer</w:t>
      </w:r>
      <w:proofErr w:type="gramEnd"/>
      <w:r w:rsidRPr="00CD4558">
        <w:rPr>
          <w:bCs/>
          <w:i/>
          <w:sz w:val="14"/>
        </w:rPr>
        <w:t xml:space="preserve">       * 0.4.3     2022-06-12 [1] CRAN (R 4.2.1)</w:t>
      </w:r>
    </w:p>
    <w:p w14:paraId="04DDD62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patchwork</w:t>
      </w:r>
      <w:proofErr w:type="gramEnd"/>
      <w:r w:rsidRPr="00CD4558">
        <w:rPr>
          <w:bCs/>
          <w:i/>
          <w:sz w:val="14"/>
        </w:rPr>
        <w:t xml:space="preserve">     * 1.1.1     2020-12-17 [1] CRAN (R 4.2.1)</w:t>
      </w:r>
    </w:p>
    <w:p w14:paraId="4D6C43E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pillar</w:t>
      </w:r>
      <w:proofErr w:type="gramEnd"/>
      <w:r w:rsidRPr="00CD4558">
        <w:rPr>
          <w:bCs/>
          <w:i/>
          <w:sz w:val="14"/>
        </w:rPr>
        <w:t xml:space="preserve">          1.8.0     2022-07-18 [1] CRAN (R 4.2.1)</w:t>
      </w:r>
    </w:p>
    <w:p w14:paraId="4D76745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kgbuild</w:t>
      </w:r>
      <w:proofErr w:type="spellEnd"/>
      <w:proofErr w:type="gramEnd"/>
      <w:r w:rsidRPr="00CD4558">
        <w:rPr>
          <w:bCs/>
          <w:i/>
          <w:sz w:val="14"/>
        </w:rPr>
        <w:t xml:space="preserve">        1.3.1     2021-12-20 [1] CRAN (R 4.2.2)</w:t>
      </w:r>
    </w:p>
    <w:p w14:paraId="545A5C5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kgconfig</w:t>
      </w:r>
      <w:proofErr w:type="spellEnd"/>
      <w:proofErr w:type="gramEnd"/>
      <w:r w:rsidRPr="00CD4558">
        <w:rPr>
          <w:bCs/>
          <w:i/>
          <w:sz w:val="14"/>
        </w:rPr>
        <w:t xml:space="preserve">       2.0.3     2019-09-22 [1] CRAN (R 4.2.1)</w:t>
      </w:r>
    </w:p>
    <w:p w14:paraId="29953F9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kgload</w:t>
      </w:r>
      <w:proofErr w:type="spellEnd"/>
      <w:proofErr w:type="gramEnd"/>
      <w:r w:rsidRPr="00CD4558">
        <w:rPr>
          <w:bCs/>
          <w:i/>
          <w:sz w:val="14"/>
        </w:rPr>
        <w:t xml:space="preserve">         1.3.0     2022-06-27 [1] CRAN (R 4.2.1)</w:t>
      </w:r>
    </w:p>
    <w:p w14:paraId="5DB4358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rettyunits</w:t>
      </w:r>
      <w:proofErr w:type="spellEnd"/>
      <w:proofErr w:type="gramEnd"/>
      <w:r w:rsidRPr="00CD4558">
        <w:rPr>
          <w:bCs/>
          <w:i/>
          <w:sz w:val="14"/>
        </w:rPr>
        <w:t xml:space="preserve">     1.1.1     2020-01-24 [1] CRAN (R 4.2.1)</w:t>
      </w:r>
    </w:p>
    <w:p w14:paraId="6575668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rocessx</w:t>
      </w:r>
      <w:proofErr w:type="spellEnd"/>
      <w:proofErr w:type="gramEnd"/>
      <w:r w:rsidRPr="00CD4558">
        <w:rPr>
          <w:bCs/>
          <w:i/>
          <w:sz w:val="14"/>
        </w:rPr>
        <w:t xml:space="preserve">        3.7.0     2022-07-07 [1] CRAN (R 4.2.1)</w:t>
      </w:r>
    </w:p>
    <w:p w14:paraId="63EC6DD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rofvis</w:t>
      </w:r>
      <w:proofErr w:type="spellEnd"/>
      <w:proofErr w:type="gramEnd"/>
      <w:r w:rsidRPr="00CD4558">
        <w:rPr>
          <w:bCs/>
          <w:i/>
          <w:sz w:val="14"/>
        </w:rPr>
        <w:t xml:space="preserve">         0.3.7     2020-11-02 [1] CRAN (R 4.2.2)</w:t>
      </w:r>
    </w:p>
    <w:p w14:paraId="003EAE8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promises</w:t>
      </w:r>
      <w:proofErr w:type="gramEnd"/>
      <w:r w:rsidRPr="00CD4558">
        <w:rPr>
          <w:bCs/>
          <w:i/>
          <w:sz w:val="14"/>
        </w:rPr>
        <w:t xml:space="preserve">        1.2.0.1   2021-02-11 [1] CRAN (R 4.2.1)</w:t>
      </w:r>
    </w:p>
    <w:p w14:paraId="7FBAD16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proxy</w:t>
      </w:r>
      <w:proofErr w:type="gramEnd"/>
      <w:r w:rsidRPr="00CD4558">
        <w:rPr>
          <w:bCs/>
          <w:i/>
          <w:sz w:val="14"/>
        </w:rPr>
        <w:t xml:space="preserve">           0.4-27    2022-06-09 [1] CRAN (R 4.2.1)</w:t>
      </w:r>
    </w:p>
    <w:p w14:paraId="3CFF49A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s</w:t>
      </w:r>
      <w:proofErr w:type="spellEnd"/>
      <w:proofErr w:type="gramEnd"/>
      <w:r w:rsidRPr="00CD4558">
        <w:rPr>
          <w:bCs/>
          <w:i/>
          <w:sz w:val="14"/>
        </w:rPr>
        <w:t xml:space="preserve">              1.7.1     2022-06-18 [1] CRAN (R 4.2.1)</w:t>
      </w:r>
    </w:p>
    <w:p w14:paraId="28B8BA8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urrr</w:t>
      </w:r>
      <w:proofErr w:type="spellEnd"/>
      <w:proofErr w:type="gramEnd"/>
      <w:r w:rsidRPr="00CD4558">
        <w:rPr>
          <w:bCs/>
          <w:i/>
          <w:sz w:val="14"/>
        </w:rPr>
        <w:t xml:space="preserve">         * 0.3.4     2020-04-17 [1] CRAN (R 4.2.1)</w:t>
      </w:r>
    </w:p>
    <w:p w14:paraId="51D8650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quadprog</w:t>
      </w:r>
      <w:proofErr w:type="spellEnd"/>
      <w:proofErr w:type="gramEnd"/>
      <w:r w:rsidRPr="00CD4558">
        <w:rPr>
          <w:bCs/>
          <w:i/>
          <w:sz w:val="14"/>
        </w:rPr>
        <w:t xml:space="preserve">        1.5-8     2019-11-20 [1] CRAN (R 4.2.0)</w:t>
      </w:r>
    </w:p>
    <w:p w14:paraId="75A84F7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R6              2.5.1     2021-08-19 [1] CRAN (R 4.2.1)</w:t>
      </w:r>
    </w:p>
    <w:p w14:paraId="54FCD86D"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agg</w:t>
      </w:r>
      <w:proofErr w:type="spellEnd"/>
      <w:proofErr w:type="gramEnd"/>
      <w:r w:rsidRPr="00CD4558">
        <w:rPr>
          <w:bCs/>
          <w:i/>
          <w:sz w:val="14"/>
        </w:rPr>
        <w:t xml:space="preserve">            1.2.4     2022-10-24 [1] CRAN (R 4.2.2)</w:t>
      </w:r>
    </w:p>
    <w:p w14:paraId="0307ABF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raster</w:t>
      </w:r>
      <w:proofErr w:type="gramEnd"/>
      <w:r w:rsidRPr="00CD4558">
        <w:rPr>
          <w:bCs/>
          <w:i/>
          <w:sz w:val="14"/>
        </w:rPr>
        <w:t xml:space="preserve">          3.5-21    2022-06-27 [1] CRAN (R 4.2.1)</w:t>
      </w:r>
    </w:p>
    <w:p w14:paraId="585BBD9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ColorBrewer</w:t>
      </w:r>
      <w:proofErr w:type="spellEnd"/>
      <w:r w:rsidRPr="00CD4558">
        <w:rPr>
          <w:bCs/>
          <w:i/>
          <w:sz w:val="14"/>
        </w:rPr>
        <w:t xml:space="preserve">  *</w:t>
      </w:r>
      <w:proofErr w:type="gramEnd"/>
      <w:r w:rsidRPr="00CD4558">
        <w:rPr>
          <w:bCs/>
          <w:i/>
          <w:sz w:val="14"/>
        </w:rPr>
        <w:t xml:space="preserve"> 1.1-3     2022-04-03 [1] CRAN (R 4.2.0)</w:t>
      </w:r>
    </w:p>
    <w:p w14:paraId="5285854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r w:rsidRPr="00CD4558">
        <w:rPr>
          <w:bCs/>
          <w:i/>
          <w:sz w:val="14"/>
        </w:rPr>
        <w:t>Rcpp</w:t>
      </w:r>
      <w:proofErr w:type="spellEnd"/>
      <w:r w:rsidRPr="00CD4558">
        <w:rPr>
          <w:bCs/>
          <w:i/>
          <w:sz w:val="14"/>
        </w:rPr>
        <w:t xml:space="preserve">            1.0.9     2022-07-08 [1] CRAN (R 4.2.1)</w:t>
      </w:r>
    </w:p>
    <w:p w14:paraId="6755E3F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lastRenderedPageBreak/>
        <w:t xml:space="preserve"> </w:t>
      </w:r>
      <w:proofErr w:type="spellStart"/>
      <w:proofErr w:type="gramStart"/>
      <w:r w:rsidRPr="00CD4558">
        <w:rPr>
          <w:bCs/>
          <w:i/>
          <w:sz w:val="14"/>
        </w:rPr>
        <w:t>readr</w:t>
      </w:r>
      <w:proofErr w:type="spellEnd"/>
      <w:proofErr w:type="gramEnd"/>
      <w:r w:rsidRPr="00CD4558">
        <w:rPr>
          <w:bCs/>
          <w:i/>
          <w:sz w:val="14"/>
        </w:rPr>
        <w:t xml:space="preserve">         * 2.1.2     2022-01-30 [1] CRAN (R 4.2.1)</w:t>
      </w:r>
    </w:p>
    <w:p w14:paraId="6517039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eadxl</w:t>
      </w:r>
      <w:proofErr w:type="spellEnd"/>
      <w:proofErr w:type="gramEnd"/>
      <w:r w:rsidRPr="00CD4558">
        <w:rPr>
          <w:bCs/>
          <w:i/>
          <w:sz w:val="14"/>
        </w:rPr>
        <w:t xml:space="preserve">        * 1.4.0     2022-03-28 [1] CRAN (R 4.2.1)</w:t>
      </w:r>
    </w:p>
    <w:p w14:paraId="3EF0E28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remotes</w:t>
      </w:r>
      <w:proofErr w:type="gramEnd"/>
      <w:r w:rsidRPr="00CD4558">
        <w:rPr>
          <w:bCs/>
          <w:i/>
          <w:sz w:val="14"/>
        </w:rPr>
        <w:t xml:space="preserve">         2.4.2     2021-11-30 [1] CRAN (R 4.2.1)</w:t>
      </w:r>
    </w:p>
    <w:p w14:paraId="3A2E99B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eprex</w:t>
      </w:r>
      <w:proofErr w:type="spellEnd"/>
      <w:proofErr w:type="gramEnd"/>
      <w:r w:rsidRPr="00CD4558">
        <w:rPr>
          <w:bCs/>
          <w:i/>
          <w:sz w:val="14"/>
        </w:rPr>
        <w:t xml:space="preserve">          2.0.1     2021-08-05 [1] CRAN (R 4.2.1)</w:t>
      </w:r>
    </w:p>
    <w:p w14:paraId="28CB474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gdal</w:t>
      </w:r>
      <w:proofErr w:type="spellEnd"/>
      <w:proofErr w:type="gramEnd"/>
      <w:r w:rsidRPr="00CD4558">
        <w:rPr>
          <w:bCs/>
          <w:i/>
          <w:sz w:val="14"/>
        </w:rPr>
        <w:t xml:space="preserve">         * 1.5-32    2022-05-09 [1] CRAN (R 4.2.1)</w:t>
      </w:r>
    </w:p>
    <w:p w14:paraId="1979AA0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lang</w:t>
      </w:r>
      <w:proofErr w:type="spellEnd"/>
      <w:proofErr w:type="gramEnd"/>
      <w:r w:rsidRPr="00CD4558">
        <w:rPr>
          <w:bCs/>
          <w:i/>
          <w:sz w:val="14"/>
        </w:rPr>
        <w:t xml:space="preserve">           1.0.6     2022-09-24 [1] CRAN (R 4.2.2)</w:t>
      </w:r>
    </w:p>
    <w:p w14:paraId="6B7BF24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markdown</w:t>
      </w:r>
      <w:proofErr w:type="spellEnd"/>
      <w:proofErr w:type="gramEnd"/>
      <w:r w:rsidRPr="00CD4558">
        <w:rPr>
          <w:bCs/>
          <w:i/>
          <w:sz w:val="14"/>
        </w:rPr>
        <w:t xml:space="preserve">       2.14      2022-04-25 [1] CRAN (R 4.2.1)</w:t>
      </w:r>
    </w:p>
    <w:p w14:paraId="0D0B838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studioapi</w:t>
      </w:r>
      <w:proofErr w:type="spellEnd"/>
      <w:proofErr w:type="gramEnd"/>
      <w:r w:rsidRPr="00CD4558">
        <w:rPr>
          <w:bCs/>
          <w:i/>
          <w:sz w:val="14"/>
        </w:rPr>
        <w:t xml:space="preserve">      0.13      2020-11-12 [1] CRAN (R 4.2.1)</w:t>
      </w:r>
    </w:p>
    <w:p w14:paraId="0DC1F98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vest</w:t>
      </w:r>
      <w:proofErr w:type="spellEnd"/>
      <w:proofErr w:type="gramEnd"/>
      <w:r w:rsidRPr="00CD4558">
        <w:rPr>
          <w:bCs/>
          <w:i/>
          <w:sz w:val="14"/>
        </w:rPr>
        <w:t xml:space="preserve">           1.0.2     2021-10-16 [1] CRAN (R 4.2.1)</w:t>
      </w:r>
    </w:p>
    <w:p w14:paraId="658DC8C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ass</w:t>
      </w:r>
      <w:proofErr w:type="gramEnd"/>
      <w:r w:rsidRPr="00CD4558">
        <w:rPr>
          <w:bCs/>
          <w:i/>
          <w:sz w:val="14"/>
        </w:rPr>
        <w:t xml:space="preserve">            0.4.2     2022-07-16 [1] CRAN (R 4.2.1)</w:t>
      </w:r>
    </w:p>
    <w:p w14:paraId="0B5CE20D"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cales</w:t>
      </w:r>
      <w:proofErr w:type="gramEnd"/>
      <w:r w:rsidRPr="00CD4558">
        <w:rPr>
          <w:bCs/>
          <w:i/>
          <w:sz w:val="14"/>
        </w:rPr>
        <w:t xml:space="preserve">        * 1.2.0     2022-04-13 [1] CRAN (R 4.2.1)</w:t>
      </w:r>
    </w:p>
    <w:p w14:paraId="0558B91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sessioninfo</w:t>
      </w:r>
      <w:proofErr w:type="spellEnd"/>
      <w:proofErr w:type="gramEnd"/>
      <w:r w:rsidRPr="00CD4558">
        <w:rPr>
          <w:bCs/>
          <w:i/>
          <w:sz w:val="14"/>
        </w:rPr>
        <w:t xml:space="preserve">     1.2.2     2021-12-06 [1] CRAN (R 4.2.2)</w:t>
      </w:r>
    </w:p>
    <w:p w14:paraId="37C1227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f</w:t>
      </w:r>
      <w:proofErr w:type="gramEnd"/>
      <w:r w:rsidRPr="00CD4558">
        <w:rPr>
          <w:bCs/>
          <w:i/>
          <w:sz w:val="14"/>
        </w:rPr>
        <w:t xml:space="preserve">              1.0-8     2022-07-14 [1] CRAN (R 4.2.1)</w:t>
      </w:r>
    </w:p>
    <w:p w14:paraId="0754D04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hiny</w:t>
      </w:r>
      <w:proofErr w:type="gramEnd"/>
      <w:r w:rsidRPr="00CD4558">
        <w:rPr>
          <w:bCs/>
          <w:i/>
          <w:sz w:val="14"/>
        </w:rPr>
        <w:t xml:space="preserve">           1.7.2     2022-07-19 [1] CRAN (R 4.2.1)</w:t>
      </w:r>
    </w:p>
    <w:p w14:paraId="5BC8115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sp</w:t>
      </w:r>
      <w:proofErr w:type="spellEnd"/>
      <w:proofErr w:type="gramEnd"/>
      <w:r w:rsidRPr="00CD4558">
        <w:rPr>
          <w:bCs/>
          <w:i/>
          <w:sz w:val="14"/>
        </w:rPr>
        <w:t xml:space="preserve">            * 1.5-0     2022-06-05 [1] CRAN (R 4.2.1)</w:t>
      </w:r>
    </w:p>
    <w:p w14:paraId="254DD14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stringi</w:t>
      </w:r>
      <w:proofErr w:type="spellEnd"/>
      <w:proofErr w:type="gramEnd"/>
      <w:r w:rsidRPr="00CD4558">
        <w:rPr>
          <w:bCs/>
          <w:i/>
          <w:sz w:val="14"/>
        </w:rPr>
        <w:t xml:space="preserve">         1.7.8     2022-07-11 [1] CRAN (R 4.2.1)</w:t>
      </w:r>
    </w:p>
    <w:p w14:paraId="3562841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stringr</w:t>
      </w:r>
      <w:proofErr w:type="spellEnd"/>
      <w:proofErr w:type="gramEnd"/>
      <w:r w:rsidRPr="00CD4558">
        <w:rPr>
          <w:bCs/>
          <w:i/>
          <w:sz w:val="14"/>
        </w:rPr>
        <w:t xml:space="preserve">       * 1.4.0     2019-02-10 [1] CRAN (R 4.2.1)</w:t>
      </w:r>
    </w:p>
    <w:p w14:paraId="1F72EE8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systemfonts</w:t>
      </w:r>
      <w:proofErr w:type="spellEnd"/>
      <w:proofErr w:type="gramEnd"/>
      <w:r w:rsidRPr="00CD4558">
        <w:rPr>
          <w:bCs/>
          <w:i/>
          <w:sz w:val="14"/>
        </w:rPr>
        <w:t xml:space="preserve">     1.0.4     2022-02-11 [1] CRAN (R 4.2.1)</w:t>
      </w:r>
    </w:p>
    <w:p w14:paraId="173682E6" w14:textId="77777777" w:rsidR="00DE722C" w:rsidRPr="00DD0B03" w:rsidRDefault="00DE722C" w:rsidP="00DE722C">
      <w:pPr>
        <w:shd w:val="clear" w:color="auto" w:fill="F2F2F2" w:themeFill="background1" w:themeFillShade="F2"/>
        <w:spacing w:line="480" w:lineRule="auto"/>
        <w:jc w:val="both"/>
        <w:rPr>
          <w:bCs/>
          <w:i/>
          <w:sz w:val="14"/>
          <w:lang w:val="pt-PT"/>
        </w:rPr>
      </w:pPr>
      <w:r w:rsidRPr="00CD4558">
        <w:rPr>
          <w:bCs/>
          <w:i/>
          <w:sz w:val="14"/>
        </w:rPr>
        <w:t xml:space="preserve"> </w:t>
      </w:r>
      <w:r w:rsidRPr="00DD0B03">
        <w:rPr>
          <w:bCs/>
          <w:i/>
          <w:sz w:val="14"/>
          <w:lang w:val="pt-PT"/>
        </w:rPr>
        <w:t>tables          0.9.6     2020-09-22 [1] CRAN (R 4.2.1)</w:t>
      </w:r>
    </w:p>
    <w:p w14:paraId="214865B5" w14:textId="77777777" w:rsidR="00DE722C" w:rsidRPr="00DD0B03" w:rsidRDefault="00DE722C" w:rsidP="00DE722C">
      <w:pPr>
        <w:shd w:val="clear" w:color="auto" w:fill="F2F2F2" w:themeFill="background1" w:themeFillShade="F2"/>
        <w:spacing w:line="480" w:lineRule="auto"/>
        <w:jc w:val="both"/>
        <w:rPr>
          <w:bCs/>
          <w:i/>
          <w:sz w:val="14"/>
          <w:lang w:val="pt-PT"/>
        </w:rPr>
      </w:pPr>
      <w:r w:rsidRPr="00DD0B03">
        <w:rPr>
          <w:bCs/>
          <w:i/>
          <w:sz w:val="14"/>
          <w:lang w:val="pt-PT"/>
        </w:rPr>
        <w:t xml:space="preserve"> terra           1.6-3     2022-07-25 [1] CRAN (R 4.2.1)</w:t>
      </w:r>
    </w:p>
    <w:p w14:paraId="71729469" w14:textId="77777777" w:rsidR="00DE722C" w:rsidRPr="00CD4558" w:rsidRDefault="00DE722C" w:rsidP="00DE722C">
      <w:pPr>
        <w:shd w:val="clear" w:color="auto" w:fill="F2F2F2" w:themeFill="background1" w:themeFillShade="F2"/>
        <w:spacing w:line="480" w:lineRule="auto"/>
        <w:jc w:val="both"/>
        <w:rPr>
          <w:bCs/>
          <w:i/>
          <w:sz w:val="14"/>
        </w:rPr>
      </w:pPr>
      <w:r w:rsidRPr="00DD0B03">
        <w:rPr>
          <w:bCs/>
          <w:i/>
          <w:sz w:val="14"/>
          <w:lang w:val="pt-PT"/>
        </w:rPr>
        <w:t xml:space="preserve"> </w:t>
      </w:r>
      <w:proofErr w:type="spellStart"/>
      <w:proofErr w:type="gramStart"/>
      <w:r w:rsidRPr="00CD4558">
        <w:rPr>
          <w:bCs/>
          <w:i/>
          <w:sz w:val="14"/>
        </w:rPr>
        <w:t>textshaping</w:t>
      </w:r>
      <w:proofErr w:type="spellEnd"/>
      <w:proofErr w:type="gramEnd"/>
      <w:r w:rsidRPr="00CD4558">
        <w:rPr>
          <w:bCs/>
          <w:i/>
          <w:sz w:val="14"/>
        </w:rPr>
        <w:t xml:space="preserve">     0.3.6     2021-10-13 [1] CRAN (R 4.2.2)</w:t>
      </w:r>
    </w:p>
    <w:p w14:paraId="53B4812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ibble</w:t>
      </w:r>
      <w:proofErr w:type="spellEnd"/>
      <w:proofErr w:type="gramEnd"/>
      <w:r w:rsidRPr="00CD4558">
        <w:rPr>
          <w:bCs/>
          <w:i/>
          <w:sz w:val="14"/>
        </w:rPr>
        <w:t xml:space="preserve">        * 3.1.8     2022-07-22 [1] CRAN (R 4.2.1)</w:t>
      </w:r>
    </w:p>
    <w:p w14:paraId="4ECC46B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idyr</w:t>
      </w:r>
      <w:proofErr w:type="spellEnd"/>
      <w:proofErr w:type="gramEnd"/>
      <w:r w:rsidRPr="00CD4558">
        <w:rPr>
          <w:bCs/>
          <w:i/>
          <w:sz w:val="14"/>
        </w:rPr>
        <w:t xml:space="preserve">         * 1.2.0     2022-02-01 [1] CRAN (R 4.2.1)</w:t>
      </w:r>
    </w:p>
    <w:p w14:paraId="0DC2544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idyselect</w:t>
      </w:r>
      <w:proofErr w:type="spellEnd"/>
      <w:proofErr w:type="gramEnd"/>
      <w:r w:rsidRPr="00CD4558">
        <w:rPr>
          <w:bCs/>
          <w:i/>
          <w:sz w:val="14"/>
        </w:rPr>
        <w:t xml:space="preserve">      1.1.2     2022-02-21 [1] CRAN (R 4.2.1)</w:t>
      </w:r>
    </w:p>
    <w:p w14:paraId="73288B5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idyverse</w:t>
      </w:r>
      <w:proofErr w:type="spellEnd"/>
      <w:proofErr w:type="gramEnd"/>
      <w:r w:rsidRPr="00CD4558">
        <w:rPr>
          <w:bCs/>
          <w:i/>
          <w:sz w:val="14"/>
        </w:rPr>
        <w:t xml:space="preserve">     * 1.3.2     2022-07-18 [1] CRAN (R 4.2.1)</w:t>
      </w:r>
    </w:p>
    <w:p w14:paraId="7576C7D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zdb</w:t>
      </w:r>
      <w:proofErr w:type="spellEnd"/>
      <w:proofErr w:type="gramEnd"/>
      <w:r w:rsidRPr="00CD4558">
        <w:rPr>
          <w:bCs/>
          <w:i/>
          <w:sz w:val="14"/>
        </w:rPr>
        <w:t xml:space="preserve">            0.3.0     2022-03-28 [1] CRAN (R 4.2.1)</w:t>
      </w:r>
    </w:p>
    <w:p w14:paraId="68DCB21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units</w:t>
      </w:r>
      <w:proofErr w:type="gramEnd"/>
      <w:r w:rsidRPr="00CD4558">
        <w:rPr>
          <w:bCs/>
          <w:i/>
          <w:sz w:val="14"/>
        </w:rPr>
        <w:t xml:space="preserve">           0.8-0     2022-02-05 [1] CRAN (R 4.2.1)</w:t>
      </w:r>
    </w:p>
    <w:p w14:paraId="75A9A88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urlchecker</w:t>
      </w:r>
      <w:proofErr w:type="spellEnd"/>
      <w:proofErr w:type="gramEnd"/>
      <w:r w:rsidRPr="00CD4558">
        <w:rPr>
          <w:bCs/>
          <w:i/>
          <w:sz w:val="14"/>
        </w:rPr>
        <w:t xml:space="preserve">      1.0.1     2021-11-30 [1] CRAN (R 4.2.2)</w:t>
      </w:r>
    </w:p>
    <w:p w14:paraId="08B2FA0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lastRenderedPageBreak/>
        <w:t xml:space="preserve"> </w:t>
      </w:r>
      <w:proofErr w:type="spellStart"/>
      <w:proofErr w:type="gramStart"/>
      <w:r w:rsidRPr="00CD4558">
        <w:rPr>
          <w:bCs/>
          <w:i/>
          <w:sz w:val="14"/>
        </w:rPr>
        <w:t>usethis</w:t>
      </w:r>
      <w:proofErr w:type="spellEnd"/>
      <w:proofErr w:type="gramEnd"/>
      <w:r w:rsidRPr="00CD4558">
        <w:rPr>
          <w:bCs/>
          <w:i/>
          <w:sz w:val="14"/>
        </w:rPr>
        <w:t xml:space="preserve">         2.1.6     2022-05-25 [1] CRAN (R 4.2.2)</w:t>
      </w:r>
    </w:p>
    <w:p w14:paraId="552F380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utf8            1.2.2     2021-07-24 [1] CRAN (R 4.2.1)</w:t>
      </w:r>
    </w:p>
    <w:p w14:paraId="0F867CE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uuid</w:t>
      </w:r>
      <w:proofErr w:type="spellEnd"/>
      <w:proofErr w:type="gramEnd"/>
      <w:r w:rsidRPr="00CD4558">
        <w:rPr>
          <w:bCs/>
          <w:i/>
          <w:sz w:val="14"/>
        </w:rPr>
        <w:t xml:space="preserve">            1.1-0     2022-04-19 [1] CRAN (R 4.2.0)</w:t>
      </w:r>
    </w:p>
    <w:p w14:paraId="3572818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vctrs</w:t>
      </w:r>
      <w:proofErr w:type="spellEnd"/>
      <w:proofErr w:type="gramEnd"/>
      <w:r w:rsidRPr="00CD4558">
        <w:rPr>
          <w:bCs/>
          <w:i/>
          <w:sz w:val="14"/>
        </w:rPr>
        <w:t xml:space="preserve">           0.5.0     2022-10-22 [1] CRAN (R 4.2.2)</w:t>
      </w:r>
    </w:p>
    <w:p w14:paraId="04DF3F08" w14:textId="77777777" w:rsidR="00DE722C" w:rsidRPr="00DD0B03" w:rsidRDefault="00DE722C" w:rsidP="00DE722C">
      <w:pPr>
        <w:shd w:val="clear" w:color="auto" w:fill="F2F2F2" w:themeFill="background1" w:themeFillShade="F2"/>
        <w:spacing w:line="480" w:lineRule="auto"/>
        <w:jc w:val="both"/>
        <w:rPr>
          <w:bCs/>
          <w:i/>
          <w:sz w:val="14"/>
          <w:lang w:val="pt-PT"/>
        </w:rPr>
      </w:pPr>
      <w:r w:rsidRPr="00CD4558">
        <w:rPr>
          <w:bCs/>
          <w:i/>
          <w:sz w:val="14"/>
        </w:rPr>
        <w:t xml:space="preserve"> </w:t>
      </w:r>
      <w:r w:rsidRPr="00DD0B03">
        <w:rPr>
          <w:bCs/>
          <w:i/>
          <w:sz w:val="14"/>
          <w:lang w:val="pt-PT"/>
        </w:rPr>
        <w:t>viridis       * 0.6.2     2021-10-13 [1] CRAN (R 4.2.1)</w:t>
      </w:r>
    </w:p>
    <w:p w14:paraId="0381D17A" w14:textId="77777777" w:rsidR="00DE722C" w:rsidRPr="00DD0B03" w:rsidRDefault="00DE722C" w:rsidP="00DE722C">
      <w:pPr>
        <w:shd w:val="clear" w:color="auto" w:fill="F2F2F2" w:themeFill="background1" w:themeFillShade="F2"/>
        <w:spacing w:line="480" w:lineRule="auto"/>
        <w:jc w:val="both"/>
        <w:rPr>
          <w:bCs/>
          <w:i/>
          <w:sz w:val="14"/>
          <w:lang w:val="pt-PT"/>
        </w:rPr>
      </w:pPr>
      <w:r w:rsidRPr="00DD0B03">
        <w:rPr>
          <w:bCs/>
          <w:i/>
          <w:sz w:val="14"/>
          <w:lang w:val="pt-PT"/>
        </w:rPr>
        <w:t xml:space="preserve"> viridisLite   * 0.4.0     2021-04-13 [1] CRAN (R 4.2.1)</w:t>
      </w:r>
    </w:p>
    <w:p w14:paraId="264DF84F" w14:textId="77777777" w:rsidR="00DE722C" w:rsidRPr="00CD4558" w:rsidRDefault="00DE722C" w:rsidP="00DE722C">
      <w:pPr>
        <w:shd w:val="clear" w:color="auto" w:fill="F2F2F2" w:themeFill="background1" w:themeFillShade="F2"/>
        <w:spacing w:line="480" w:lineRule="auto"/>
        <w:jc w:val="both"/>
        <w:rPr>
          <w:bCs/>
          <w:i/>
          <w:sz w:val="14"/>
        </w:rPr>
      </w:pPr>
      <w:r w:rsidRPr="00DD0B03">
        <w:rPr>
          <w:bCs/>
          <w:i/>
          <w:sz w:val="14"/>
          <w:lang w:val="pt-PT"/>
        </w:rPr>
        <w:t xml:space="preserve"> </w:t>
      </w:r>
      <w:proofErr w:type="gramStart"/>
      <w:r w:rsidRPr="00CD4558">
        <w:rPr>
          <w:bCs/>
          <w:i/>
          <w:sz w:val="14"/>
        </w:rPr>
        <w:t>vroom</w:t>
      </w:r>
      <w:proofErr w:type="gramEnd"/>
      <w:r w:rsidRPr="00CD4558">
        <w:rPr>
          <w:bCs/>
          <w:i/>
          <w:sz w:val="14"/>
        </w:rPr>
        <w:t xml:space="preserve">           1.5.7     2021-11-30 [1] CRAN (R 4.2.1)</w:t>
      </w:r>
    </w:p>
    <w:p w14:paraId="183BB10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withr</w:t>
      </w:r>
      <w:proofErr w:type="spellEnd"/>
      <w:proofErr w:type="gramEnd"/>
      <w:r w:rsidRPr="00CD4558">
        <w:rPr>
          <w:bCs/>
          <w:i/>
          <w:sz w:val="14"/>
        </w:rPr>
        <w:t xml:space="preserve">           2.5.0     2022-03-03 [1] CRAN (R 4.2.1)</w:t>
      </w:r>
    </w:p>
    <w:p w14:paraId="4502906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xfun</w:t>
      </w:r>
      <w:proofErr w:type="spellEnd"/>
      <w:proofErr w:type="gramEnd"/>
      <w:r w:rsidRPr="00CD4558">
        <w:rPr>
          <w:bCs/>
          <w:i/>
          <w:sz w:val="14"/>
        </w:rPr>
        <w:t xml:space="preserve">            0.31      2022-05-10 [1] CRAN (R 4.2.1)</w:t>
      </w:r>
    </w:p>
    <w:p w14:paraId="0E6B018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xml2            1.3.3     2021-11-30 [1] CRAN (R 4.2.1)</w:t>
      </w:r>
    </w:p>
    <w:p w14:paraId="3A2796A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xtable</w:t>
      </w:r>
      <w:proofErr w:type="spellEnd"/>
      <w:proofErr w:type="gramEnd"/>
      <w:r w:rsidRPr="00CD4558">
        <w:rPr>
          <w:bCs/>
          <w:i/>
          <w:sz w:val="14"/>
        </w:rPr>
        <w:t xml:space="preserve">          1.8-4     2019-04-21 [1] CRAN (R 4.2.1)</w:t>
      </w:r>
    </w:p>
    <w:p w14:paraId="1BCA638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zip</w:t>
      </w:r>
      <w:proofErr w:type="gramEnd"/>
      <w:r w:rsidRPr="00CD4558">
        <w:rPr>
          <w:bCs/>
          <w:i/>
          <w:sz w:val="14"/>
        </w:rPr>
        <w:t xml:space="preserve">             2.2.0     2021-05-31 [1] CRAN (R 4.2.1)</w:t>
      </w:r>
    </w:p>
    <w:p w14:paraId="3E57E424" w14:textId="77777777" w:rsidR="00DE722C" w:rsidRPr="00CD4558" w:rsidRDefault="00DE722C" w:rsidP="00DE722C">
      <w:pPr>
        <w:rPr>
          <w:b/>
          <w:bCs/>
        </w:rPr>
      </w:pPr>
      <w:r w:rsidRPr="00CD4558">
        <w:rPr>
          <w:b/>
          <w:bCs/>
        </w:rPr>
        <w:br w:type="page"/>
      </w:r>
    </w:p>
    <w:p w14:paraId="4CD80D39" w14:textId="77777777" w:rsidR="00DE722C" w:rsidRPr="00CD4558" w:rsidRDefault="00DE722C" w:rsidP="00DE722C">
      <w:pPr>
        <w:rPr>
          <w:b/>
        </w:rPr>
        <w:sectPr w:rsidR="00DE722C" w:rsidRPr="00CD4558" w:rsidSect="00C06454">
          <w:pgSz w:w="11906" w:h="16838"/>
          <w:pgMar w:top="1418" w:right="1418" w:bottom="1418" w:left="1418" w:header="709" w:footer="709" w:gutter="0"/>
          <w:cols w:space="708"/>
          <w:docGrid w:linePitch="360"/>
        </w:sectPr>
      </w:pPr>
    </w:p>
    <w:p w14:paraId="17801CE0" w14:textId="77777777" w:rsidR="00DE722C" w:rsidRPr="00CD4558" w:rsidRDefault="00DE722C" w:rsidP="00DE722C">
      <w:pPr>
        <w:rPr>
          <w:b/>
        </w:rPr>
      </w:pPr>
      <w:bookmarkStart w:id="27" w:name="_GoBack"/>
      <w:r w:rsidRPr="00CD4558">
        <w:rPr>
          <w:b/>
        </w:rPr>
        <w:lastRenderedPageBreak/>
        <w:t xml:space="preserve">The RECORD statement </w:t>
      </w:r>
    </w:p>
    <w:p w14:paraId="28E076B2" w14:textId="77777777" w:rsidR="00DE722C" w:rsidRPr="00CD4558" w:rsidRDefault="00DE722C" w:rsidP="00DE722C">
      <w:pPr>
        <w:rPr>
          <w:b/>
        </w:rPr>
      </w:pPr>
      <w:bookmarkStart w:id="28" w:name="_gjdgxs" w:colFirst="0" w:colLast="0"/>
      <w:bookmarkEnd w:id="28"/>
    </w:p>
    <w:tbl>
      <w:tblPr>
        <w:tblW w:w="143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25"/>
        <w:gridCol w:w="771"/>
        <w:gridCol w:w="3419"/>
        <w:gridCol w:w="2251"/>
        <w:gridCol w:w="4032"/>
        <w:gridCol w:w="1992"/>
      </w:tblGrid>
      <w:tr w:rsidR="00DE722C" w:rsidRPr="00CD4558" w14:paraId="2CF3654B" w14:textId="77777777" w:rsidTr="00C06454">
        <w:trPr>
          <w:tblHeader/>
        </w:trPr>
        <w:tc>
          <w:tcPr>
            <w:tcW w:w="1925" w:type="dxa"/>
          </w:tcPr>
          <w:p w14:paraId="463662C8" w14:textId="77777777" w:rsidR="00DE722C" w:rsidRPr="00CD4558" w:rsidRDefault="00DE722C" w:rsidP="00C06454"/>
        </w:tc>
        <w:tc>
          <w:tcPr>
            <w:tcW w:w="771" w:type="dxa"/>
          </w:tcPr>
          <w:p w14:paraId="2F785D83" w14:textId="77777777" w:rsidR="00DE722C" w:rsidRPr="00CD4558" w:rsidRDefault="00DE722C" w:rsidP="00C06454">
            <w:pPr>
              <w:rPr>
                <w:b/>
              </w:rPr>
            </w:pPr>
            <w:r w:rsidRPr="00CD4558">
              <w:rPr>
                <w:b/>
              </w:rPr>
              <w:t>Item No.</w:t>
            </w:r>
          </w:p>
        </w:tc>
        <w:tc>
          <w:tcPr>
            <w:tcW w:w="3419" w:type="dxa"/>
          </w:tcPr>
          <w:p w14:paraId="37A82FAD" w14:textId="77777777" w:rsidR="00DE722C" w:rsidRPr="00CD4558" w:rsidRDefault="00DE722C" w:rsidP="00C06454">
            <w:pPr>
              <w:rPr>
                <w:b/>
              </w:rPr>
            </w:pPr>
            <w:r w:rsidRPr="00CD4558">
              <w:rPr>
                <w:b/>
              </w:rPr>
              <w:t>STROBE items</w:t>
            </w:r>
          </w:p>
        </w:tc>
        <w:tc>
          <w:tcPr>
            <w:tcW w:w="2251" w:type="dxa"/>
          </w:tcPr>
          <w:p w14:paraId="4A39C575" w14:textId="77777777" w:rsidR="00DE722C" w:rsidRPr="00CD4558" w:rsidRDefault="00DE722C" w:rsidP="00C06454">
            <w:pPr>
              <w:rPr>
                <w:b/>
              </w:rPr>
            </w:pPr>
            <w:r w:rsidRPr="00CD4558">
              <w:rPr>
                <w:b/>
              </w:rPr>
              <w:t>Location in manuscript where items are reported</w:t>
            </w:r>
          </w:p>
        </w:tc>
        <w:tc>
          <w:tcPr>
            <w:tcW w:w="4032" w:type="dxa"/>
          </w:tcPr>
          <w:p w14:paraId="2558E987" w14:textId="77777777" w:rsidR="00DE722C" w:rsidRPr="00CD4558" w:rsidRDefault="00DE722C" w:rsidP="00C06454">
            <w:pPr>
              <w:rPr>
                <w:b/>
              </w:rPr>
            </w:pPr>
            <w:r w:rsidRPr="00CD4558">
              <w:rPr>
                <w:b/>
              </w:rPr>
              <w:t>RECORD items</w:t>
            </w:r>
          </w:p>
        </w:tc>
        <w:tc>
          <w:tcPr>
            <w:tcW w:w="1992" w:type="dxa"/>
          </w:tcPr>
          <w:p w14:paraId="5F03B995" w14:textId="77777777" w:rsidR="00DE722C" w:rsidRPr="00CD4558" w:rsidRDefault="00DE722C" w:rsidP="00C06454">
            <w:pPr>
              <w:rPr>
                <w:b/>
              </w:rPr>
            </w:pPr>
            <w:r w:rsidRPr="00CD4558">
              <w:rPr>
                <w:b/>
              </w:rPr>
              <w:t>Location in manuscript where items are reported</w:t>
            </w:r>
          </w:p>
        </w:tc>
      </w:tr>
      <w:tr w:rsidR="00DE722C" w:rsidRPr="00CD4558" w14:paraId="5A8D2C34" w14:textId="77777777" w:rsidTr="00C06454">
        <w:tc>
          <w:tcPr>
            <w:tcW w:w="14390" w:type="dxa"/>
            <w:gridSpan w:val="6"/>
            <w:shd w:val="clear" w:color="auto" w:fill="BFBFBF"/>
          </w:tcPr>
          <w:p w14:paraId="1081B1C2" w14:textId="77777777" w:rsidR="00DE722C" w:rsidRPr="00CD4558" w:rsidRDefault="00DE722C" w:rsidP="00C06454">
            <w:r w:rsidRPr="00CD4558">
              <w:rPr>
                <w:b/>
              </w:rPr>
              <w:t>Title and abstract</w:t>
            </w:r>
            <w:r w:rsidRPr="00CD4558">
              <w:rPr>
                <w:b/>
              </w:rPr>
              <w:tab/>
            </w:r>
          </w:p>
        </w:tc>
      </w:tr>
      <w:tr w:rsidR="00DE722C" w:rsidRPr="00CD4558" w14:paraId="76F69D00" w14:textId="77777777" w:rsidTr="00C06454">
        <w:tc>
          <w:tcPr>
            <w:tcW w:w="1925" w:type="dxa"/>
          </w:tcPr>
          <w:p w14:paraId="74E5A0BA" w14:textId="77777777" w:rsidR="00DE722C" w:rsidRPr="00CD4558" w:rsidRDefault="00DE722C" w:rsidP="00C06454"/>
        </w:tc>
        <w:tc>
          <w:tcPr>
            <w:tcW w:w="771" w:type="dxa"/>
          </w:tcPr>
          <w:p w14:paraId="2853F79B" w14:textId="77777777" w:rsidR="00DE722C" w:rsidRPr="00CD4558" w:rsidRDefault="00DE722C" w:rsidP="00C06454">
            <w:r w:rsidRPr="00CD4558">
              <w:t>1</w:t>
            </w:r>
          </w:p>
        </w:tc>
        <w:tc>
          <w:tcPr>
            <w:tcW w:w="3419" w:type="dxa"/>
          </w:tcPr>
          <w:p w14:paraId="384ECED9" w14:textId="77777777" w:rsidR="00DE722C" w:rsidRPr="00CD4558" w:rsidRDefault="00DE722C" w:rsidP="00C06454">
            <w:r w:rsidRPr="00CD4558">
              <w:t>(a) Indicate the study’s design with a commonly used term in the title or the abstract (b) Provide in the abstract an informative and balanced summary of what was done and what was found</w:t>
            </w:r>
          </w:p>
        </w:tc>
        <w:tc>
          <w:tcPr>
            <w:tcW w:w="2251" w:type="dxa"/>
          </w:tcPr>
          <w:p w14:paraId="426236FE" w14:textId="77777777" w:rsidR="00DE722C" w:rsidRPr="00CD4558" w:rsidRDefault="00DE722C" w:rsidP="00C06454">
            <w:r w:rsidRPr="00CD4558">
              <w:t>Title and abstract</w:t>
            </w:r>
          </w:p>
        </w:tc>
        <w:tc>
          <w:tcPr>
            <w:tcW w:w="4032" w:type="dxa"/>
          </w:tcPr>
          <w:p w14:paraId="4CE49826" w14:textId="77777777" w:rsidR="00DE722C" w:rsidRPr="00CD4558" w:rsidRDefault="00DE722C" w:rsidP="00C06454">
            <w:r w:rsidRPr="00CD4558">
              <w:t>RECORD 1.1: The type of data used should be specified in the title or abstract. When possible, the name of the databases used should be included.</w:t>
            </w:r>
          </w:p>
          <w:p w14:paraId="78ADB687" w14:textId="77777777" w:rsidR="00DE722C" w:rsidRPr="00CD4558" w:rsidRDefault="00DE722C" w:rsidP="00C06454"/>
          <w:p w14:paraId="3B40593F" w14:textId="77777777" w:rsidR="00DE722C" w:rsidRPr="00CD4558" w:rsidRDefault="00DE722C" w:rsidP="00C06454">
            <w:r w:rsidRPr="00CD4558">
              <w:t>RECORD 1.2: If applicable, the geographic region and timeframe within which the study took place should be reported in the title or abstract.</w:t>
            </w:r>
          </w:p>
          <w:p w14:paraId="2EAC97A3" w14:textId="77777777" w:rsidR="00DE722C" w:rsidRPr="00CD4558" w:rsidRDefault="00DE722C" w:rsidP="00C06454"/>
          <w:p w14:paraId="2E420236" w14:textId="77777777" w:rsidR="00DE722C" w:rsidRPr="00CD4558" w:rsidRDefault="00DE722C" w:rsidP="00C06454">
            <w:r w:rsidRPr="00CD4558">
              <w:t>RECORD 1.3: If linkage between databases was conducted for the study, this should be clearly stated in the title or abstract.</w:t>
            </w:r>
          </w:p>
        </w:tc>
        <w:tc>
          <w:tcPr>
            <w:tcW w:w="1992" w:type="dxa"/>
          </w:tcPr>
          <w:p w14:paraId="355B9BB9" w14:textId="77777777" w:rsidR="00DE722C" w:rsidRPr="00CD4558" w:rsidRDefault="00DE722C" w:rsidP="00C06454">
            <w:r w:rsidRPr="00CD4558">
              <w:t>Abstract</w:t>
            </w:r>
          </w:p>
          <w:p w14:paraId="1671D456" w14:textId="77777777" w:rsidR="00DE722C" w:rsidRPr="00CD4558" w:rsidRDefault="00DE722C" w:rsidP="00C06454"/>
          <w:p w14:paraId="27EBAFB3" w14:textId="77777777" w:rsidR="00DE722C" w:rsidRPr="00CD4558" w:rsidRDefault="00DE722C" w:rsidP="00C06454"/>
          <w:p w14:paraId="17C0324F" w14:textId="77777777" w:rsidR="00DE722C" w:rsidRPr="00CD4558" w:rsidRDefault="00DE722C" w:rsidP="00C06454"/>
          <w:p w14:paraId="4356B0BA" w14:textId="77777777" w:rsidR="00DE722C" w:rsidRPr="00CD4558" w:rsidRDefault="00DE722C" w:rsidP="00C06454"/>
          <w:p w14:paraId="6FC6B9F7" w14:textId="77777777" w:rsidR="00DE722C" w:rsidRPr="00CD4558" w:rsidRDefault="00DE722C" w:rsidP="00C06454">
            <w:r w:rsidRPr="00CD4558">
              <w:t>Abstract + title</w:t>
            </w:r>
          </w:p>
          <w:p w14:paraId="35D9363C" w14:textId="77777777" w:rsidR="00DE722C" w:rsidRPr="00CD4558" w:rsidRDefault="00DE722C" w:rsidP="00C06454"/>
          <w:p w14:paraId="69027F39" w14:textId="77777777" w:rsidR="00DE722C" w:rsidRPr="00CD4558" w:rsidRDefault="00DE722C" w:rsidP="00C06454"/>
          <w:p w14:paraId="1FD7AF56" w14:textId="77777777" w:rsidR="00DE722C" w:rsidRPr="00CD4558" w:rsidRDefault="00DE722C" w:rsidP="00C06454"/>
          <w:p w14:paraId="306E32DC" w14:textId="77777777" w:rsidR="00DE722C" w:rsidRPr="00CD4558" w:rsidRDefault="00DE722C" w:rsidP="00C06454">
            <w:r w:rsidRPr="00CD4558">
              <w:t>Abstract</w:t>
            </w:r>
          </w:p>
          <w:p w14:paraId="0EA1F9BE" w14:textId="77777777" w:rsidR="00DE722C" w:rsidRPr="00CD4558" w:rsidRDefault="00DE722C" w:rsidP="00C06454"/>
        </w:tc>
      </w:tr>
      <w:tr w:rsidR="00DE722C" w:rsidRPr="00CD4558" w14:paraId="78B40915" w14:textId="77777777" w:rsidTr="00C06454">
        <w:tc>
          <w:tcPr>
            <w:tcW w:w="14390" w:type="dxa"/>
            <w:gridSpan w:val="6"/>
            <w:shd w:val="clear" w:color="auto" w:fill="BFBFBF"/>
          </w:tcPr>
          <w:p w14:paraId="6DF204EE" w14:textId="77777777" w:rsidR="00DE722C" w:rsidRPr="00CD4558" w:rsidRDefault="00DE722C" w:rsidP="00C06454">
            <w:r w:rsidRPr="00CD4558">
              <w:rPr>
                <w:b/>
              </w:rPr>
              <w:t>Introduction</w:t>
            </w:r>
          </w:p>
        </w:tc>
      </w:tr>
      <w:tr w:rsidR="00DE722C" w:rsidRPr="00CD4558" w14:paraId="3705A0A2" w14:textId="77777777" w:rsidTr="00C06454">
        <w:tc>
          <w:tcPr>
            <w:tcW w:w="1925" w:type="dxa"/>
          </w:tcPr>
          <w:p w14:paraId="2DCD56C0" w14:textId="77777777" w:rsidR="00DE722C" w:rsidRPr="00CD4558" w:rsidRDefault="00DE722C" w:rsidP="00C06454">
            <w:r w:rsidRPr="00CD4558">
              <w:lastRenderedPageBreak/>
              <w:t>Background rationale</w:t>
            </w:r>
          </w:p>
        </w:tc>
        <w:tc>
          <w:tcPr>
            <w:tcW w:w="771" w:type="dxa"/>
          </w:tcPr>
          <w:p w14:paraId="3985E1C9" w14:textId="77777777" w:rsidR="00DE722C" w:rsidRPr="00CD4558" w:rsidRDefault="00DE722C" w:rsidP="00C06454">
            <w:r w:rsidRPr="00CD4558">
              <w:t>2</w:t>
            </w:r>
          </w:p>
        </w:tc>
        <w:tc>
          <w:tcPr>
            <w:tcW w:w="3419" w:type="dxa"/>
          </w:tcPr>
          <w:p w14:paraId="6033B449" w14:textId="77777777" w:rsidR="00DE722C" w:rsidRPr="00CD4558" w:rsidRDefault="00DE722C" w:rsidP="00C06454">
            <w:r w:rsidRPr="00CD4558">
              <w:t>Explain the scientific background and rationale for the investigation being reported</w:t>
            </w:r>
          </w:p>
        </w:tc>
        <w:tc>
          <w:tcPr>
            <w:tcW w:w="2251" w:type="dxa"/>
          </w:tcPr>
          <w:p w14:paraId="3A982D4F" w14:textId="77777777" w:rsidR="00DE722C" w:rsidRPr="00CD4558" w:rsidRDefault="00DE722C" w:rsidP="00C06454">
            <w:r w:rsidRPr="00CD4558">
              <w:t>Introduction</w:t>
            </w:r>
          </w:p>
        </w:tc>
        <w:tc>
          <w:tcPr>
            <w:tcW w:w="4032" w:type="dxa"/>
          </w:tcPr>
          <w:p w14:paraId="7B0F12E7" w14:textId="77777777" w:rsidR="00DE722C" w:rsidRPr="00CD4558" w:rsidRDefault="00DE722C" w:rsidP="00C06454"/>
        </w:tc>
        <w:tc>
          <w:tcPr>
            <w:tcW w:w="1992" w:type="dxa"/>
          </w:tcPr>
          <w:p w14:paraId="0C5514A4" w14:textId="77777777" w:rsidR="00DE722C" w:rsidRPr="00CD4558" w:rsidRDefault="00DE722C" w:rsidP="00C06454"/>
        </w:tc>
      </w:tr>
      <w:tr w:rsidR="00DE722C" w:rsidRPr="00CD4558" w14:paraId="509428A6" w14:textId="77777777" w:rsidTr="00C06454">
        <w:tc>
          <w:tcPr>
            <w:tcW w:w="1925" w:type="dxa"/>
          </w:tcPr>
          <w:p w14:paraId="6DF04482" w14:textId="77777777" w:rsidR="00DE722C" w:rsidRPr="00CD4558" w:rsidRDefault="00DE722C" w:rsidP="00C06454">
            <w:r w:rsidRPr="00CD4558">
              <w:t>Objectives</w:t>
            </w:r>
          </w:p>
        </w:tc>
        <w:tc>
          <w:tcPr>
            <w:tcW w:w="771" w:type="dxa"/>
          </w:tcPr>
          <w:p w14:paraId="35813161" w14:textId="77777777" w:rsidR="00DE722C" w:rsidRPr="00CD4558" w:rsidRDefault="00DE722C" w:rsidP="00C06454">
            <w:r w:rsidRPr="00CD4558">
              <w:t>3</w:t>
            </w:r>
          </w:p>
        </w:tc>
        <w:tc>
          <w:tcPr>
            <w:tcW w:w="3419" w:type="dxa"/>
          </w:tcPr>
          <w:p w14:paraId="38501D59" w14:textId="77777777" w:rsidR="00DE722C" w:rsidRPr="00CD4558" w:rsidRDefault="00DE722C" w:rsidP="00C06454">
            <w:r w:rsidRPr="00CD4558">
              <w:t xml:space="preserve">State specific objectives, including any </w:t>
            </w:r>
            <w:proofErr w:type="spellStart"/>
            <w:r w:rsidRPr="00CD4558">
              <w:t>prespecified</w:t>
            </w:r>
            <w:proofErr w:type="spellEnd"/>
            <w:r w:rsidRPr="00CD4558">
              <w:t xml:space="preserve"> hypotheses</w:t>
            </w:r>
          </w:p>
        </w:tc>
        <w:tc>
          <w:tcPr>
            <w:tcW w:w="2251" w:type="dxa"/>
          </w:tcPr>
          <w:p w14:paraId="7482A144" w14:textId="77777777" w:rsidR="00DE722C" w:rsidRPr="00CD4558" w:rsidRDefault="00DE722C" w:rsidP="00C06454">
            <w:r w:rsidRPr="00CD4558">
              <w:t>Introduction</w:t>
            </w:r>
          </w:p>
        </w:tc>
        <w:tc>
          <w:tcPr>
            <w:tcW w:w="4032" w:type="dxa"/>
          </w:tcPr>
          <w:p w14:paraId="5271A7E9" w14:textId="77777777" w:rsidR="00DE722C" w:rsidRPr="00CD4558" w:rsidRDefault="00DE722C" w:rsidP="00C06454"/>
        </w:tc>
        <w:tc>
          <w:tcPr>
            <w:tcW w:w="1992" w:type="dxa"/>
          </w:tcPr>
          <w:p w14:paraId="6D43795F" w14:textId="77777777" w:rsidR="00DE722C" w:rsidRPr="00CD4558" w:rsidRDefault="00DE722C" w:rsidP="00C06454"/>
        </w:tc>
      </w:tr>
      <w:tr w:rsidR="00DE722C" w:rsidRPr="00CD4558" w14:paraId="0E2A6388" w14:textId="77777777" w:rsidTr="00C06454">
        <w:tc>
          <w:tcPr>
            <w:tcW w:w="14390" w:type="dxa"/>
            <w:gridSpan w:val="6"/>
            <w:shd w:val="clear" w:color="auto" w:fill="BFBFBF"/>
          </w:tcPr>
          <w:p w14:paraId="5EE83AF3" w14:textId="77777777" w:rsidR="00DE722C" w:rsidRPr="00CD4558" w:rsidRDefault="00DE722C" w:rsidP="00C06454">
            <w:r w:rsidRPr="00CD4558">
              <w:rPr>
                <w:b/>
              </w:rPr>
              <w:t>Methods</w:t>
            </w:r>
          </w:p>
        </w:tc>
      </w:tr>
      <w:tr w:rsidR="00DE722C" w:rsidRPr="00CD4558" w14:paraId="6CF548F8" w14:textId="77777777" w:rsidTr="00C06454">
        <w:tc>
          <w:tcPr>
            <w:tcW w:w="1925" w:type="dxa"/>
          </w:tcPr>
          <w:p w14:paraId="0B39176D" w14:textId="77777777" w:rsidR="00DE722C" w:rsidRPr="00CD4558" w:rsidRDefault="00DE722C" w:rsidP="00C06454">
            <w:r w:rsidRPr="00CD4558">
              <w:t>Study Design</w:t>
            </w:r>
          </w:p>
        </w:tc>
        <w:tc>
          <w:tcPr>
            <w:tcW w:w="771" w:type="dxa"/>
          </w:tcPr>
          <w:p w14:paraId="28445ADC" w14:textId="77777777" w:rsidR="00DE722C" w:rsidRPr="00CD4558" w:rsidRDefault="00DE722C" w:rsidP="00C06454">
            <w:r w:rsidRPr="00CD4558">
              <w:t>4</w:t>
            </w:r>
          </w:p>
        </w:tc>
        <w:tc>
          <w:tcPr>
            <w:tcW w:w="3419" w:type="dxa"/>
          </w:tcPr>
          <w:p w14:paraId="615E6E7B" w14:textId="77777777" w:rsidR="00DE722C" w:rsidRPr="00CD4558" w:rsidRDefault="00DE722C" w:rsidP="00C06454">
            <w:r w:rsidRPr="00CD4558">
              <w:t>Present key elements of study design early in the paper</w:t>
            </w:r>
          </w:p>
        </w:tc>
        <w:tc>
          <w:tcPr>
            <w:tcW w:w="2251" w:type="dxa"/>
          </w:tcPr>
          <w:p w14:paraId="7EC1463D" w14:textId="77777777" w:rsidR="00DE722C" w:rsidRPr="00CD4558" w:rsidRDefault="00DE722C" w:rsidP="00C06454">
            <w:pPr>
              <w:pBdr>
                <w:top w:val="nil"/>
                <w:left w:val="nil"/>
                <w:bottom w:val="nil"/>
                <w:right w:val="nil"/>
                <w:between w:val="nil"/>
              </w:pBdr>
              <w:spacing w:line="276" w:lineRule="auto"/>
              <w:rPr>
                <w:color w:val="000000"/>
              </w:rPr>
            </w:pPr>
            <w:r w:rsidRPr="00CD4558">
              <w:t>Abstract, methods</w:t>
            </w:r>
          </w:p>
        </w:tc>
        <w:tc>
          <w:tcPr>
            <w:tcW w:w="4032" w:type="dxa"/>
          </w:tcPr>
          <w:p w14:paraId="57B07F08" w14:textId="77777777" w:rsidR="00DE722C" w:rsidRPr="00CD4558" w:rsidRDefault="00DE722C" w:rsidP="00C06454">
            <w:pPr>
              <w:pBdr>
                <w:top w:val="nil"/>
                <w:left w:val="nil"/>
                <w:bottom w:val="nil"/>
                <w:right w:val="nil"/>
                <w:between w:val="nil"/>
              </w:pBdr>
              <w:spacing w:line="276" w:lineRule="auto"/>
              <w:ind w:left="342"/>
              <w:rPr>
                <w:color w:val="000000"/>
              </w:rPr>
            </w:pPr>
          </w:p>
        </w:tc>
        <w:tc>
          <w:tcPr>
            <w:tcW w:w="1992" w:type="dxa"/>
          </w:tcPr>
          <w:p w14:paraId="29062CE6" w14:textId="77777777" w:rsidR="00DE722C" w:rsidRPr="00CD4558" w:rsidRDefault="00DE722C" w:rsidP="00C06454">
            <w:pPr>
              <w:pBdr>
                <w:top w:val="nil"/>
                <w:left w:val="nil"/>
                <w:bottom w:val="nil"/>
                <w:right w:val="nil"/>
                <w:between w:val="nil"/>
              </w:pBdr>
              <w:spacing w:line="276" w:lineRule="auto"/>
              <w:ind w:left="342"/>
              <w:rPr>
                <w:color w:val="000000"/>
              </w:rPr>
            </w:pPr>
          </w:p>
        </w:tc>
      </w:tr>
      <w:tr w:rsidR="00DE722C" w:rsidRPr="00CD4558" w14:paraId="583B1A35" w14:textId="77777777" w:rsidTr="00C06454">
        <w:tc>
          <w:tcPr>
            <w:tcW w:w="1925" w:type="dxa"/>
          </w:tcPr>
          <w:p w14:paraId="18FD54FF" w14:textId="77777777" w:rsidR="00DE722C" w:rsidRPr="00CD4558" w:rsidRDefault="00DE722C" w:rsidP="00C06454">
            <w:r w:rsidRPr="00CD4558">
              <w:t>Setting</w:t>
            </w:r>
          </w:p>
        </w:tc>
        <w:tc>
          <w:tcPr>
            <w:tcW w:w="771" w:type="dxa"/>
          </w:tcPr>
          <w:p w14:paraId="49B27AB3" w14:textId="77777777" w:rsidR="00DE722C" w:rsidRPr="00CD4558" w:rsidRDefault="00DE722C" w:rsidP="00C06454">
            <w:r w:rsidRPr="00CD4558">
              <w:t>5</w:t>
            </w:r>
          </w:p>
        </w:tc>
        <w:tc>
          <w:tcPr>
            <w:tcW w:w="3419" w:type="dxa"/>
          </w:tcPr>
          <w:p w14:paraId="5F1A0A7B" w14:textId="77777777" w:rsidR="00DE722C" w:rsidRPr="00CD4558" w:rsidRDefault="00DE722C" w:rsidP="00C06454">
            <w:r w:rsidRPr="00CD4558">
              <w:t>Describe the setting, locations, and relevant dates, including periods of recruitment, exposure, follow-up, and data collection</w:t>
            </w:r>
          </w:p>
        </w:tc>
        <w:tc>
          <w:tcPr>
            <w:tcW w:w="2251" w:type="dxa"/>
          </w:tcPr>
          <w:p w14:paraId="0510E847" w14:textId="77777777" w:rsidR="00DE722C" w:rsidRPr="00CD4558" w:rsidRDefault="00DE722C" w:rsidP="00C06454">
            <w:r w:rsidRPr="00CD4558">
              <w:t>Abstract, methods, supplementary methods</w:t>
            </w:r>
          </w:p>
        </w:tc>
        <w:tc>
          <w:tcPr>
            <w:tcW w:w="4032" w:type="dxa"/>
          </w:tcPr>
          <w:p w14:paraId="74ABAC3A" w14:textId="77777777" w:rsidR="00DE722C" w:rsidRPr="00CD4558" w:rsidRDefault="00DE722C" w:rsidP="00C06454"/>
        </w:tc>
        <w:tc>
          <w:tcPr>
            <w:tcW w:w="1992" w:type="dxa"/>
          </w:tcPr>
          <w:p w14:paraId="78FB355D" w14:textId="77777777" w:rsidR="00DE722C" w:rsidRPr="00CD4558" w:rsidRDefault="00DE722C" w:rsidP="00C06454"/>
        </w:tc>
      </w:tr>
      <w:tr w:rsidR="00DE722C" w:rsidRPr="00CD4558" w14:paraId="72ADA03C" w14:textId="77777777" w:rsidTr="00C06454">
        <w:tc>
          <w:tcPr>
            <w:tcW w:w="1925" w:type="dxa"/>
          </w:tcPr>
          <w:p w14:paraId="6E6952F8" w14:textId="77777777" w:rsidR="00DE722C" w:rsidRPr="00CD4558" w:rsidRDefault="00DE722C" w:rsidP="00C06454">
            <w:r w:rsidRPr="00CD4558">
              <w:t>Participants</w:t>
            </w:r>
          </w:p>
        </w:tc>
        <w:tc>
          <w:tcPr>
            <w:tcW w:w="771" w:type="dxa"/>
          </w:tcPr>
          <w:p w14:paraId="59A0EDA0" w14:textId="77777777" w:rsidR="00DE722C" w:rsidRPr="00CD4558" w:rsidRDefault="00DE722C" w:rsidP="00C06454">
            <w:r w:rsidRPr="00CD4558">
              <w:t>6</w:t>
            </w:r>
          </w:p>
        </w:tc>
        <w:tc>
          <w:tcPr>
            <w:tcW w:w="3419" w:type="dxa"/>
          </w:tcPr>
          <w:p w14:paraId="0DC904F2" w14:textId="77777777" w:rsidR="00DE722C" w:rsidRPr="00CD4558" w:rsidRDefault="00DE722C" w:rsidP="00C06454">
            <w:r w:rsidRPr="00CD4558">
              <w:rPr>
                <w:i/>
              </w:rPr>
              <w:t>(a) Cohort study</w:t>
            </w:r>
            <w:r w:rsidRPr="00CD4558">
              <w:t xml:space="preserve"> - Give the eligibility criteria, and the sources and methods of selection of participants. Describe methods of follow-up</w:t>
            </w:r>
          </w:p>
          <w:p w14:paraId="73CF6804" w14:textId="77777777" w:rsidR="00DE722C" w:rsidRPr="00CD4558" w:rsidRDefault="00DE722C" w:rsidP="00C06454">
            <w:r w:rsidRPr="00CD4558">
              <w:rPr>
                <w:i/>
              </w:rPr>
              <w:t>Case-control study</w:t>
            </w:r>
            <w:r w:rsidRPr="00CD4558">
              <w:t xml:space="preserve"> - Give the eligibility criteria, and the </w:t>
            </w:r>
            <w:r w:rsidRPr="00CD4558">
              <w:lastRenderedPageBreak/>
              <w:t>sources and methods of case ascertainment and control selection. Give the rationale for the choice of cases and controls</w:t>
            </w:r>
          </w:p>
          <w:p w14:paraId="76D652D1" w14:textId="77777777" w:rsidR="00DE722C" w:rsidRPr="00CD4558" w:rsidRDefault="00DE722C" w:rsidP="00C06454">
            <w:r w:rsidRPr="00CD4558">
              <w:rPr>
                <w:i/>
              </w:rPr>
              <w:t>Cross-sectional study</w:t>
            </w:r>
            <w:r w:rsidRPr="00CD4558">
              <w:t xml:space="preserve"> - Give the eligibility criteria, and the sources and methods of selection of participants</w:t>
            </w:r>
          </w:p>
          <w:p w14:paraId="17341563" w14:textId="77777777" w:rsidR="00DE722C" w:rsidRPr="00CD4558" w:rsidRDefault="00DE722C" w:rsidP="00C06454"/>
          <w:p w14:paraId="44253B60" w14:textId="77777777" w:rsidR="00DE722C" w:rsidRPr="00CD4558" w:rsidRDefault="00DE722C" w:rsidP="00C06454">
            <w:r w:rsidRPr="00CD4558">
              <w:rPr>
                <w:i/>
              </w:rPr>
              <w:t>(b) Cohort study</w:t>
            </w:r>
            <w:r w:rsidRPr="00CD4558">
              <w:t xml:space="preserve"> - For matched studies, give matching criteria and number of exposed and unexposed</w:t>
            </w:r>
          </w:p>
          <w:p w14:paraId="6363A57E" w14:textId="77777777" w:rsidR="00DE722C" w:rsidRPr="00CD4558" w:rsidRDefault="00DE722C" w:rsidP="00C06454">
            <w:r w:rsidRPr="00CD4558">
              <w:rPr>
                <w:i/>
              </w:rPr>
              <w:t>Case-control study</w:t>
            </w:r>
            <w:r w:rsidRPr="00CD4558">
              <w:t xml:space="preserve"> - For matched studies, give matching criteria and the number of controls per case</w:t>
            </w:r>
          </w:p>
        </w:tc>
        <w:tc>
          <w:tcPr>
            <w:tcW w:w="2251" w:type="dxa"/>
          </w:tcPr>
          <w:p w14:paraId="00D0C7E4" w14:textId="77777777" w:rsidR="00DE722C" w:rsidRPr="00CD4558" w:rsidRDefault="00DE722C" w:rsidP="00C06454">
            <w:r w:rsidRPr="00CD4558">
              <w:lastRenderedPageBreak/>
              <w:t>Methods, supplementary methods</w:t>
            </w:r>
          </w:p>
          <w:p w14:paraId="649125A1" w14:textId="77777777" w:rsidR="00DE722C" w:rsidRPr="00CD4558" w:rsidRDefault="00DE722C" w:rsidP="00C06454"/>
          <w:p w14:paraId="2F5D8D59" w14:textId="77777777" w:rsidR="00DE722C" w:rsidRPr="00CD4558" w:rsidRDefault="00DE722C" w:rsidP="00C06454">
            <w:r w:rsidRPr="00CD4558">
              <w:t>N/A</w:t>
            </w:r>
          </w:p>
          <w:p w14:paraId="330457F0" w14:textId="77777777" w:rsidR="00DE722C" w:rsidRPr="00CD4558" w:rsidRDefault="00DE722C" w:rsidP="00C06454"/>
          <w:p w14:paraId="48AE6C67" w14:textId="77777777" w:rsidR="00DE722C" w:rsidRPr="00CD4558" w:rsidRDefault="00DE722C" w:rsidP="00C06454"/>
          <w:p w14:paraId="66817991" w14:textId="77777777" w:rsidR="00DE722C" w:rsidRPr="00CD4558" w:rsidRDefault="00DE722C" w:rsidP="00C06454"/>
          <w:p w14:paraId="10219AD4" w14:textId="77777777" w:rsidR="00DE722C" w:rsidRPr="00CD4558" w:rsidRDefault="00DE722C" w:rsidP="00C06454"/>
          <w:p w14:paraId="743D60BF" w14:textId="77777777" w:rsidR="00DE722C" w:rsidRPr="00CD4558" w:rsidRDefault="00DE722C" w:rsidP="00C06454">
            <w:r w:rsidRPr="00CD4558">
              <w:t>N/A</w:t>
            </w:r>
          </w:p>
          <w:p w14:paraId="71B58641" w14:textId="77777777" w:rsidR="00DE722C" w:rsidRPr="00CD4558" w:rsidRDefault="00DE722C" w:rsidP="00C06454"/>
          <w:p w14:paraId="5BEC6A04" w14:textId="77777777" w:rsidR="00DE722C" w:rsidRPr="00CD4558" w:rsidRDefault="00DE722C" w:rsidP="00C06454"/>
          <w:p w14:paraId="17AC05C7" w14:textId="77777777" w:rsidR="00DE722C" w:rsidRPr="00CD4558" w:rsidRDefault="00DE722C" w:rsidP="00C06454"/>
          <w:p w14:paraId="3D667377" w14:textId="77777777" w:rsidR="00DE722C" w:rsidRPr="00CD4558" w:rsidRDefault="00DE722C" w:rsidP="00C06454">
            <w:r w:rsidRPr="00CD4558">
              <w:t>N/A</w:t>
            </w:r>
          </w:p>
          <w:p w14:paraId="1E6883B5" w14:textId="77777777" w:rsidR="00DE722C" w:rsidRPr="00CD4558" w:rsidRDefault="00DE722C" w:rsidP="00C06454"/>
          <w:p w14:paraId="2A918AAD" w14:textId="77777777" w:rsidR="00DE722C" w:rsidRPr="00CD4558" w:rsidRDefault="00DE722C" w:rsidP="00C06454"/>
          <w:p w14:paraId="2C81D31C" w14:textId="77777777" w:rsidR="00DE722C" w:rsidRPr="00CD4558" w:rsidRDefault="00DE722C" w:rsidP="00C06454">
            <w:r w:rsidRPr="00CD4558">
              <w:t>N/A</w:t>
            </w:r>
          </w:p>
        </w:tc>
        <w:tc>
          <w:tcPr>
            <w:tcW w:w="4032" w:type="dxa"/>
          </w:tcPr>
          <w:p w14:paraId="0B8C9EDC" w14:textId="77777777" w:rsidR="00DE722C" w:rsidRPr="00CD4558" w:rsidRDefault="00DE722C" w:rsidP="00C06454">
            <w:r w:rsidRPr="00CD4558">
              <w:lastRenderedPageBreak/>
              <w:t xml:space="preserve">RECORD 6.1: The methods of study population selection (such as codes or algorithms used to identify subjects) should be listed in detail. If this is not possible, an explanation should be provided. </w:t>
            </w:r>
          </w:p>
          <w:p w14:paraId="2CB70E8D" w14:textId="77777777" w:rsidR="00DE722C" w:rsidRPr="00CD4558" w:rsidRDefault="00DE722C" w:rsidP="00C06454"/>
          <w:p w14:paraId="05B60CA5" w14:textId="77777777" w:rsidR="00DE722C" w:rsidRPr="00CD4558" w:rsidRDefault="00DE722C" w:rsidP="00C06454">
            <w:r w:rsidRPr="00CD4558">
              <w:t>RECORD 6.2: Any validation studies of the codes or algorithms used to select the population should be referenced. If validation was conducted for this study and not published elsewhere, detailed methods and results should be provided.</w:t>
            </w:r>
          </w:p>
          <w:p w14:paraId="340FCC1E" w14:textId="77777777" w:rsidR="00DE722C" w:rsidRPr="00CD4558" w:rsidRDefault="00DE722C" w:rsidP="00C06454"/>
          <w:p w14:paraId="5D165AE3" w14:textId="77777777" w:rsidR="00DE722C" w:rsidRPr="00CD4558" w:rsidRDefault="00DE722C" w:rsidP="00C06454">
            <w:r w:rsidRPr="00CD4558">
              <w:t>RECORD 6.3: If the study involved linkage of databases, consider use of a flow diagram or other graphical display to demonstrate the data linkage process, including the number of individuals with linked data at each stage.</w:t>
            </w:r>
          </w:p>
        </w:tc>
        <w:tc>
          <w:tcPr>
            <w:tcW w:w="1992" w:type="dxa"/>
          </w:tcPr>
          <w:p w14:paraId="3DA994F3" w14:textId="77777777" w:rsidR="00DE722C" w:rsidRPr="00CD4558" w:rsidRDefault="00DE722C" w:rsidP="00C06454">
            <w:r w:rsidRPr="00CD4558">
              <w:lastRenderedPageBreak/>
              <w:t>Methods, supplementary methods (annex I)</w:t>
            </w:r>
          </w:p>
          <w:p w14:paraId="2DC409FE" w14:textId="77777777" w:rsidR="00DE722C" w:rsidRPr="00CD4558" w:rsidRDefault="00DE722C" w:rsidP="00C06454"/>
          <w:p w14:paraId="54C01556" w14:textId="77777777" w:rsidR="00DE722C" w:rsidRPr="00CD4558" w:rsidRDefault="00DE722C" w:rsidP="00C06454"/>
          <w:p w14:paraId="67FF69B1" w14:textId="77777777" w:rsidR="00DE722C" w:rsidRPr="00CD4558" w:rsidRDefault="00DE722C" w:rsidP="00C06454"/>
          <w:p w14:paraId="4C86A941" w14:textId="77777777" w:rsidR="00DE722C" w:rsidRPr="00CD4558" w:rsidRDefault="00DE722C" w:rsidP="00C06454">
            <w:r w:rsidRPr="00CD4558">
              <w:t>Methods, supplementary methods (annex I), annex III, annex IV</w:t>
            </w:r>
          </w:p>
          <w:p w14:paraId="6518096A" w14:textId="77777777" w:rsidR="00DE722C" w:rsidRPr="00CD4558" w:rsidRDefault="00DE722C" w:rsidP="00C06454"/>
          <w:p w14:paraId="662E0970" w14:textId="77777777" w:rsidR="00DE722C" w:rsidRPr="00CD4558" w:rsidRDefault="00DE722C" w:rsidP="00C06454"/>
          <w:p w14:paraId="0F2CF70A" w14:textId="77777777" w:rsidR="00DE722C" w:rsidRPr="00CD4558" w:rsidRDefault="00DE722C" w:rsidP="00C06454"/>
          <w:p w14:paraId="4B0DFCF2" w14:textId="77777777" w:rsidR="00DE722C" w:rsidRPr="00CD4558" w:rsidRDefault="00DE722C" w:rsidP="00C06454">
            <w:r w:rsidRPr="00CD4558">
              <w:t>Figure 1</w:t>
            </w:r>
          </w:p>
        </w:tc>
      </w:tr>
      <w:tr w:rsidR="00DE722C" w:rsidRPr="00CD4558" w14:paraId="2EB122E9" w14:textId="77777777" w:rsidTr="00C06454">
        <w:tc>
          <w:tcPr>
            <w:tcW w:w="1925" w:type="dxa"/>
          </w:tcPr>
          <w:p w14:paraId="09E91337" w14:textId="77777777" w:rsidR="00DE722C" w:rsidRPr="00CD4558" w:rsidRDefault="00DE722C" w:rsidP="00C06454">
            <w:r w:rsidRPr="00CD4558">
              <w:lastRenderedPageBreak/>
              <w:t>Variables</w:t>
            </w:r>
          </w:p>
        </w:tc>
        <w:tc>
          <w:tcPr>
            <w:tcW w:w="771" w:type="dxa"/>
          </w:tcPr>
          <w:p w14:paraId="4D92CA5F" w14:textId="77777777" w:rsidR="00DE722C" w:rsidRPr="00CD4558" w:rsidRDefault="00DE722C" w:rsidP="00C06454">
            <w:r w:rsidRPr="00CD4558">
              <w:t>7</w:t>
            </w:r>
          </w:p>
        </w:tc>
        <w:tc>
          <w:tcPr>
            <w:tcW w:w="3419" w:type="dxa"/>
          </w:tcPr>
          <w:p w14:paraId="136A6A7E" w14:textId="77777777" w:rsidR="00DE722C" w:rsidRPr="00CD4558" w:rsidRDefault="00DE722C" w:rsidP="00C06454">
            <w:r w:rsidRPr="00CD4558">
              <w:t xml:space="preserve">Clearly define all outcomes, exposures, predictors, potential confounders, and effect </w:t>
            </w:r>
            <w:r w:rsidRPr="00CD4558">
              <w:lastRenderedPageBreak/>
              <w:t>modifiers. Give diagnostic criteria, if applicable.</w:t>
            </w:r>
          </w:p>
        </w:tc>
        <w:tc>
          <w:tcPr>
            <w:tcW w:w="2251" w:type="dxa"/>
          </w:tcPr>
          <w:p w14:paraId="74841E4A" w14:textId="77777777" w:rsidR="00DE722C" w:rsidRPr="00CD4558" w:rsidRDefault="00DE722C" w:rsidP="00C06454">
            <w:r w:rsidRPr="00CD4558">
              <w:lastRenderedPageBreak/>
              <w:t>Methods, supplementary methods (annex I)</w:t>
            </w:r>
          </w:p>
        </w:tc>
        <w:tc>
          <w:tcPr>
            <w:tcW w:w="4032" w:type="dxa"/>
          </w:tcPr>
          <w:p w14:paraId="0B8AF7C5" w14:textId="77777777" w:rsidR="00DE722C" w:rsidRPr="00CD4558" w:rsidRDefault="00DE722C" w:rsidP="00C06454">
            <w:r w:rsidRPr="00CD4558">
              <w:t xml:space="preserve">RECORD 7.1: A complete list of codes and algorithms used to classify exposures, outcomes, confounders, and effect modifiers should be </w:t>
            </w:r>
            <w:r w:rsidRPr="00CD4558">
              <w:lastRenderedPageBreak/>
              <w:t>provided. If these cannot be reported, an explanation should be provided.</w:t>
            </w:r>
          </w:p>
        </w:tc>
        <w:tc>
          <w:tcPr>
            <w:tcW w:w="1992" w:type="dxa"/>
          </w:tcPr>
          <w:p w14:paraId="6D4FEFD8" w14:textId="77777777" w:rsidR="00DE722C" w:rsidRPr="00CD4558" w:rsidRDefault="00DE722C" w:rsidP="00C06454">
            <w:r w:rsidRPr="00CD4558">
              <w:lastRenderedPageBreak/>
              <w:t>Methods, supplementary methods (annex I)</w:t>
            </w:r>
          </w:p>
        </w:tc>
      </w:tr>
      <w:tr w:rsidR="00DE722C" w:rsidRPr="00CD4558" w14:paraId="2942E972" w14:textId="77777777" w:rsidTr="00C06454">
        <w:tc>
          <w:tcPr>
            <w:tcW w:w="1925" w:type="dxa"/>
          </w:tcPr>
          <w:p w14:paraId="5C951EC8" w14:textId="77777777" w:rsidR="00DE722C" w:rsidRPr="00CD4558" w:rsidRDefault="00DE722C" w:rsidP="00C06454">
            <w:r w:rsidRPr="00CD4558">
              <w:t>Data sources/ measurement</w:t>
            </w:r>
          </w:p>
        </w:tc>
        <w:tc>
          <w:tcPr>
            <w:tcW w:w="771" w:type="dxa"/>
          </w:tcPr>
          <w:p w14:paraId="5FCACC33" w14:textId="77777777" w:rsidR="00DE722C" w:rsidRPr="00CD4558" w:rsidRDefault="00DE722C" w:rsidP="00C06454">
            <w:r w:rsidRPr="00CD4558">
              <w:t>8</w:t>
            </w:r>
          </w:p>
        </w:tc>
        <w:tc>
          <w:tcPr>
            <w:tcW w:w="3419" w:type="dxa"/>
          </w:tcPr>
          <w:p w14:paraId="0208AFCD" w14:textId="77777777" w:rsidR="00DE722C" w:rsidRPr="00CD4558" w:rsidRDefault="00DE722C" w:rsidP="00C06454">
            <w:r w:rsidRPr="00CD4558">
              <w:t>For each variable of interest, give sources of data and details of methods of assessment (measurement).</w:t>
            </w:r>
          </w:p>
          <w:p w14:paraId="224CF4D6" w14:textId="77777777" w:rsidR="00DE722C" w:rsidRPr="00CD4558" w:rsidRDefault="00DE722C" w:rsidP="00C06454">
            <w:r w:rsidRPr="00CD4558">
              <w:t>Describe comparability of assessment methods if there is more than one group</w:t>
            </w:r>
          </w:p>
        </w:tc>
        <w:tc>
          <w:tcPr>
            <w:tcW w:w="2251" w:type="dxa"/>
          </w:tcPr>
          <w:p w14:paraId="7D597368" w14:textId="77777777" w:rsidR="00DE722C" w:rsidRPr="00CD4558" w:rsidRDefault="00DE722C" w:rsidP="00C06454">
            <w:r w:rsidRPr="00CD4558">
              <w:t>Methods, supplementary methods (annex I)</w:t>
            </w:r>
          </w:p>
          <w:p w14:paraId="6BAD606E" w14:textId="77777777" w:rsidR="00DE722C" w:rsidRPr="00CD4558" w:rsidRDefault="00DE722C" w:rsidP="00C06454"/>
          <w:p w14:paraId="75593B57" w14:textId="77777777" w:rsidR="00DE722C" w:rsidRPr="00CD4558" w:rsidRDefault="00DE722C" w:rsidP="00C06454">
            <w:r w:rsidRPr="00CD4558">
              <w:t>Methods, supplementary methods (annex I)</w:t>
            </w:r>
          </w:p>
        </w:tc>
        <w:tc>
          <w:tcPr>
            <w:tcW w:w="4032" w:type="dxa"/>
          </w:tcPr>
          <w:p w14:paraId="7B4681A5" w14:textId="77777777" w:rsidR="00DE722C" w:rsidRPr="00CD4558" w:rsidRDefault="00DE722C" w:rsidP="00C06454"/>
        </w:tc>
        <w:tc>
          <w:tcPr>
            <w:tcW w:w="1992" w:type="dxa"/>
          </w:tcPr>
          <w:p w14:paraId="5AE89FAF" w14:textId="77777777" w:rsidR="00DE722C" w:rsidRPr="00CD4558" w:rsidRDefault="00DE722C" w:rsidP="00C06454"/>
        </w:tc>
      </w:tr>
      <w:tr w:rsidR="00DE722C" w:rsidRPr="00CD4558" w14:paraId="05240C93" w14:textId="77777777" w:rsidTr="00C06454">
        <w:tc>
          <w:tcPr>
            <w:tcW w:w="1925" w:type="dxa"/>
          </w:tcPr>
          <w:p w14:paraId="07029156" w14:textId="77777777" w:rsidR="00DE722C" w:rsidRPr="00CD4558" w:rsidRDefault="00DE722C" w:rsidP="00C06454">
            <w:r w:rsidRPr="00CD4558">
              <w:t>Bias</w:t>
            </w:r>
          </w:p>
        </w:tc>
        <w:tc>
          <w:tcPr>
            <w:tcW w:w="771" w:type="dxa"/>
          </w:tcPr>
          <w:p w14:paraId="088E3855" w14:textId="77777777" w:rsidR="00DE722C" w:rsidRPr="00CD4558" w:rsidRDefault="00DE722C" w:rsidP="00C06454">
            <w:r w:rsidRPr="00CD4558">
              <w:t>9</w:t>
            </w:r>
          </w:p>
        </w:tc>
        <w:tc>
          <w:tcPr>
            <w:tcW w:w="3419" w:type="dxa"/>
          </w:tcPr>
          <w:p w14:paraId="5313CF2C" w14:textId="77777777" w:rsidR="00DE722C" w:rsidRPr="00CD4558" w:rsidRDefault="00DE722C" w:rsidP="00C06454">
            <w:r w:rsidRPr="00CD4558">
              <w:t>Describe any efforts to address potential sources of bias</w:t>
            </w:r>
          </w:p>
        </w:tc>
        <w:tc>
          <w:tcPr>
            <w:tcW w:w="2251" w:type="dxa"/>
          </w:tcPr>
          <w:p w14:paraId="39FFB0F6" w14:textId="77777777" w:rsidR="00DE722C" w:rsidRPr="00CD4558" w:rsidRDefault="00DE722C" w:rsidP="00C06454">
            <w:r w:rsidRPr="00CD4558">
              <w:t>Methods, supplementary methods (annex I), annex III</w:t>
            </w:r>
          </w:p>
        </w:tc>
        <w:tc>
          <w:tcPr>
            <w:tcW w:w="4032" w:type="dxa"/>
          </w:tcPr>
          <w:p w14:paraId="2134AF60" w14:textId="77777777" w:rsidR="00DE722C" w:rsidRPr="00CD4558" w:rsidRDefault="00DE722C" w:rsidP="00C06454"/>
        </w:tc>
        <w:tc>
          <w:tcPr>
            <w:tcW w:w="1992" w:type="dxa"/>
          </w:tcPr>
          <w:p w14:paraId="7D38BFD3" w14:textId="77777777" w:rsidR="00DE722C" w:rsidRPr="00CD4558" w:rsidRDefault="00DE722C" w:rsidP="00C06454"/>
        </w:tc>
      </w:tr>
      <w:tr w:rsidR="00DE722C" w:rsidRPr="00CD4558" w14:paraId="46E201D5" w14:textId="77777777" w:rsidTr="00C06454">
        <w:tc>
          <w:tcPr>
            <w:tcW w:w="1925" w:type="dxa"/>
          </w:tcPr>
          <w:p w14:paraId="53030DE3" w14:textId="77777777" w:rsidR="00DE722C" w:rsidRPr="00CD4558" w:rsidRDefault="00DE722C" w:rsidP="00C06454">
            <w:r w:rsidRPr="00CD4558">
              <w:t>Study size</w:t>
            </w:r>
          </w:p>
        </w:tc>
        <w:tc>
          <w:tcPr>
            <w:tcW w:w="771" w:type="dxa"/>
          </w:tcPr>
          <w:p w14:paraId="373896EE" w14:textId="77777777" w:rsidR="00DE722C" w:rsidRPr="00CD4558" w:rsidRDefault="00DE722C" w:rsidP="00C06454">
            <w:r w:rsidRPr="00CD4558">
              <w:t>10</w:t>
            </w:r>
          </w:p>
        </w:tc>
        <w:tc>
          <w:tcPr>
            <w:tcW w:w="3419" w:type="dxa"/>
          </w:tcPr>
          <w:p w14:paraId="1102FDA8" w14:textId="77777777" w:rsidR="00DE722C" w:rsidRPr="00CD4558" w:rsidRDefault="00DE722C" w:rsidP="00C06454">
            <w:r w:rsidRPr="00CD4558">
              <w:t>Explain how the study size was arrived at</w:t>
            </w:r>
          </w:p>
        </w:tc>
        <w:tc>
          <w:tcPr>
            <w:tcW w:w="2251" w:type="dxa"/>
          </w:tcPr>
          <w:p w14:paraId="3AC9DDAA" w14:textId="77777777" w:rsidR="00DE722C" w:rsidRPr="00CD4558" w:rsidRDefault="00DE722C" w:rsidP="00C06454">
            <w:r w:rsidRPr="00CD4558">
              <w:t>Results, Figure 1</w:t>
            </w:r>
          </w:p>
        </w:tc>
        <w:tc>
          <w:tcPr>
            <w:tcW w:w="4032" w:type="dxa"/>
          </w:tcPr>
          <w:p w14:paraId="6D498F1B" w14:textId="77777777" w:rsidR="00DE722C" w:rsidRPr="00CD4558" w:rsidRDefault="00DE722C" w:rsidP="00C06454"/>
        </w:tc>
        <w:tc>
          <w:tcPr>
            <w:tcW w:w="1992" w:type="dxa"/>
          </w:tcPr>
          <w:p w14:paraId="3A040289" w14:textId="77777777" w:rsidR="00DE722C" w:rsidRPr="00CD4558" w:rsidRDefault="00DE722C" w:rsidP="00C06454"/>
        </w:tc>
      </w:tr>
      <w:tr w:rsidR="00DE722C" w:rsidRPr="00CD4558" w14:paraId="5FABE3BD" w14:textId="77777777" w:rsidTr="00C06454">
        <w:tc>
          <w:tcPr>
            <w:tcW w:w="1925" w:type="dxa"/>
          </w:tcPr>
          <w:p w14:paraId="676D2DD4" w14:textId="77777777" w:rsidR="00DE722C" w:rsidRPr="00CD4558" w:rsidRDefault="00DE722C" w:rsidP="00C06454">
            <w:r w:rsidRPr="00CD4558">
              <w:t>Quantitative variables</w:t>
            </w:r>
          </w:p>
        </w:tc>
        <w:tc>
          <w:tcPr>
            <w:tcW w:w="771" w:type="dxa"/>
          </w:tcPr>
          <w:p w14:paraId="62841BF8" w14:textId="77777777" w:rsidR="00DE722C" w:rsidRPr="00CD4558" w:rsidRDefault="00DE722C" w:rsidP="00C06454">
            <w:r w:rsidRPr="00CD4558">
              <w:t>11</w:t>
            </w:r>
          </w:p>
        </w:tc>
        <w:tc>
          <w:tcPr>
            <w:tcW w:w="3419" w:type="dxa"/>
          </w:tcPr>
          <w:p w14:paraId="0131DFE6" w14:textId="77777777" w:rsidR="00DE722C" w:rsidRPr="00CD4558" w:rsidRDefault="00DE722C" w:rsidP="00C06454">
            <w:r w:rsidRPr="00CD4558">
              <w:t>Explain how quantitative variables were handled in the analyses. If applicable, describe which groupings were chosen, and why</w:t>
            </w:r>
          </w:p>
        </w:tc>
        <w:tc>
          <w:tcPr>
            <w:tcW w:w="2251" w:type="dxa"/>
          </w:tcPr>
          <w:p w14:paraId="7167361F" w14:textId="77777777" w:rsidR="00DE722C" w:rsidRPr="00CD4558" w:rsidRDefault="00DE722C" w:rsidP="00C06454">
            <w:r w:rsidRPr="00CD4558">
              <w:t>Methods</w:t>
            </w:r>
          </w:p>
        </w:tc>
        <w:tc>
          <w:tcPr>
            <w:tcW w:w="4032" w:type="dxa"/>
          </w:tcPr>
          <w:p w14:paraId="1F942C9D" w14:textId="77777777" w:rsidR="00DE722C" w:rsidRPr="00CD4558" w:rsidRDefault="00DE722C" w:rsidP="00C06454"/>
        </w:tc>
        <w:tc>
          <w:tcPr>
            <w:tcW w:w="1992" w:type="dxa"/>
          </w:tcPr>
          <w:p w14:paraId="128050E4" w14:textId="77777777" w:rsidR="00DE722C" w:rsidRPr="00CD4558" w:rsidRDefault="00DE722C" w:rsidP="00C06454"/>
        </w:tc>
      </w:tr>
      <w:tr w:rsidR="00DE722C" w:rsidRPr="00CD4558" w14:paraId="45D9E841" w14:textId="77777777" w:rsidTr="00C06454">
        <w:tc>
          <w:tcPr>
            <w:tcW w:w="1925" w:type="dxa"/>
          </w:tcPr>
          <w:p w14:paraId="604CAA3E" w14:textId="77777777" w:rsidR="00DE722C" w:rsidRPr="00CD4558" w:rsidRDefault="00DE722C" w:rsidP="00C06454">
            <w:r w:rsidRPr="00CD4558">
              <w:lastRenderedPageBreak/>
              <w:t>Statistical methods</w:t>
            </w:r>
          </w:p>
        </w:tc>
        <w:tc>
          <w:tcPr>
            <w:tcW w:w="771" w:type="dxa"/>
          </w:tcPr>
          <w:p w14:paraId="782BEB88" w14:textId="77777777" w:rsidR="00DE722C" w:rsidRPr="00CD4558" w:rsidRDefault="00DE722C" w:rsidP="00C06454">
            <w:r w:rsidRPr="00CD4558">
              <w:t>12</w:t>
            </w:r>
          </w:p>
        </w:tc>
        <w:tc>
          <w:tcPr>
            <w:tcW w:w="3419" w:type="dxa"/>
          </w:tcPr>
          <w:p w14:paraId="47F7A689" w14:textId="77777777" w:rsidR="00DE722C" w:rsidRPr="00CD4558" w:rsidRDefault="00DE722C" w:rsidP="00C06454">
            <w:r w:rsidRPr="00CD4558">
              <w:t>(a) Describe all statistical methods, including those used to control for confounding</w:t>
            </w:r>
          </w:p>
          <w:p w14:paraId="02BC9F6E" w14:textId="77777777" w:rsidR="00DE722C" w:rsidRPr="00CD4558" w:rsidRDefault="00DE722C" w:rsidP="00C06454">
            <w:r w:rsidRPr="00CD4558">
              <w:t>(b) Describe any methods used to examine subgroups and interactions</w:t>
            </w:r>
          </w:p>
          <w:p w14:paraId="193CE148" w14:textId="77777777" w:rsidR="00DE722C" w:rsidRPr="00CD4558" w:rsidRDefault="00DE722C" w:rsidP="00C06454">
            <w:r w:rsidRPr="00CD4558">
              <w:t>(c) Explain how missing data were addressed</w:t>
            </w:r>
          </w:p>
          <w:p w14:paraId="4F9B41FA" w14:textId="77777777" w:rsidR="00DE722C" w:rsidRPr="00CD4558" w:rsidRDefault="00DE722C" w:rsidP="00C06454">
            <w:r w:rsidRPr="00CD4558">
              <w:t xml:space="preserve">(d) </w:t>
            </w:r>
            <w:r w:rsidRPr="00CD4558">
              <w:rPr>
                <w:i/>
              </w:rPr>
              <w:t>Cohort study</w:t>
            </w:r>
            <w:r w:rsidRPr="00CD4558">
              <w:t xml:space="preserve"> - If applicable, explain how loss to follow-up was addressed</w:t>
            </w:r>
          </w:p>
          <w:p w14:paraId="123EF4DB" w14:textId="77777777" w:rsidR="00DE722C" w:rsidRPr="00CD4558" w:rsidRDefault="00DE722C" w:rsidP="00C06454">
            <w:r w:rsidRPr="00CD4558">
              <w:rPr>
                <w:i/>
              </w:rPr>
              <w:t>Case-control study</w:t>
            </w:r>
            <w:r w:rsidRPr="00CD4558">
              <w:t xml:space="preserve"> - If applicable, explain how matching of cases and controls was addressed</w:t>
            </w:r>
          </w:p>
          <w:p w14:paraId="144431A7" w14:textId="77777777" w:rsidR="00DE722C" w:rsidRPr="00CD4558" w:rsidRDefault="00DE722C" w:rsidP="00C06454">
            <w:r w:rsidRPr="00CD4558">
              <w:rPr>
                <w:i/>
              </w:rPr>
              <w:t>Cross-sectional study</w:t>
            </w:r>
            <w:r w:rsidRPr="00CD4558">
              <w:t xml:space="preserve"> - If applicable, describe analytical methods taking account of sampling strategy</w:t>
            </w:r>
          </w:p>
          <w:p w14:paraId="1731A112" w14:textId="77777777" w:rsidR="00DE722C" w:rsidRPr="00CD4558" w:rsidRDefault="00DE722C" w:rsidP="00C06454">
            <w:r w:rsidRPr="00CD4558">
              <w:t>(e) Describe any sensitivity analyses</w:t>
            </w:r>
          </w:p>
        </w:tc>
        <w:tc>
          <w:tcPr>
            <w:tcW w:w="2251" w:type="dxa"/>
          </w:tcPr>
          <w:p w14:paraId="65FCFB5D" w14:textId="77777777" w:rsidR="00DE722C" w:rsidRPr="00CD4558" w:rsidRDefault="00DE722C" w:rsidP="00C06454">
            <w:r w:rsidRPr="00CD4558">
              <w:t>Methods</w:t>
            </w:r>
          </w:p>
          <w:p w14:paraId="35441818" w14:textId="77777777" w:rsidR="00DE722C" w:rsidRPr="00CD4558" w:rsidRDefault="00DE722C" w:rsidP="00C06454"/>
          <w:p w14:paraId="105D2D7C" w14:textId="77777777" w:rsidR="00DE722C" w:rsidRPr="00CD4558" w:rsidRDefault="00DE722C" w:rsidP="00C06454"/>
          <w:p w14:paraId="61A69C93" w14:textId="77777777" w:rsidR="00DE722C" w:rsidRPr="00CD4558" w:rsidRDefault="00DE722C" w:rsidP="00C06454">
            <w:r w:rsidRPr="00CD4558">
              <w:t>Methods</w:t>
            </w:r>
          </w:p>
          <w:p w14:paraId="4FD1ABE3" w14:textId="77777777" w:rsidR="00DE722C" w:rsidRPr="00CD4558" w:rsidRDefault="00DE722C" w:rsidP="00C06454"/>
          <w:p w14:paraId="39BC004D" w14:textId="77777777" w:rsidR="00DE722C" w:rsidRPr="00CD4558" w:rsidRDefault="00DE722C" w:rsidP="00C06454"/>
          <w:p w14:paraId="7C6465D5" w14:textId="77777777" w:rsidR="00DE722C" w:rsidRPr="00CD4558" w:rsidRDefault="00DE722C" w:rsidP="00C06454">
            <w:r w:rsidRPr="00CD4558">
              <w:t>Methods</w:t>
            </w:r>
          </w:p>
          <w:p w14:paraId="32A390BE" w14:textId="77777777" w:rsidR="00DE722C" w:rsidRPr="00CD4558" w:rsidRDefault="00DE722C" w:rsidP="00C06454"/>
          <w:p w14:paraId="47F4A64F" w14:textId="77777777" w:rsidR="00DE722C" w:rsidRPr="00CD4558" w:rsidRDefault="00DE722C" w:rsidP="00C06454">
            <w:r w:rsidRPr="00CD4558">
              <w:t>N/A (losses to follow-up removed from analysis)</w:t>
            </w:r>
          </w:p>
          <w:p w14:paraId="0F9D0403" w14:textId="77777777" w:rsidR="00DE722C" w:rsidRPr="00CD4558" w:rsidRDefault="00DE722C" w:rsidP="00C06454"/>
          <w:p w14:paraId="15AF9C5E" w14:textId="77777777" w:rsidR="00DE722C" w:rsidRPr="00CD4558" w:rsidRDefault="00DE722C" w:rsidP="00C06454">
            <w:r w:rsidRPr="00CD4558">
              <w:t>N/A</w:t>
            </w:r>
          </w:p>
          <w:p w14:paraId="0D0E7B3F" w14:textId="77777777" w:rsidR="00DE722C" w:rsidRPr="00CD4558" w:rsidRDefault="00DE722C" w:rsidP="00C06454"/>
          <w:p w14:paraId="7F9AE318" w14:textId="77777777" w:rsidR="00DE722C" w:rsidRPr="00CD4558" w:rsidRDefault="00DE722C" w:rsidP="00C06454"/>
          <w:p w14:paraId="74070D4C" w14:textId="77777777" w:rsidR="00DE722C" w:rsidRPr="00CD4558" w:rsidRDefault="00DE722C" w:rsidP="00C06454">
            <w:r w:rsidRPr="00CD4558">
              <w:t>N/A</w:t>
            </w:r>
          </w:p>
          <w:p w14:paraId="4D9606EF" w14:textId="77777777" w:rsidR="00DE722C" w:rsidRPr="00CD4558" w:rsidRDefault="00DE722C" w:rsidP="00C06454"/>
          <w:p w14:paraId="0F94CF13" w14:textId="77777777" w:rsidR="00DE722C" w:rsidRPr="00CD4558" w:rsidRDefault="00DE722C" w:rsidP="00C06454"/>
          <w:p w14:paraId="5AD8D3FB" w14:textId="77777777" w:rsidR="00DE722C" w:rsidRPr="00CD4558" w:rsidRDefault="00DE722C" w:rsidP="00C06454">
            <w:r w:rsidRPr="00CD4558">
              <w:t>N/A</w:t>
            </w:r>
          </w:p>
        </w:tc>
        <w:tc>
          <w:tcPr>
            <w:tcW w:w="4032" w:type="dxa"/>
          </w:tcPr>
          <w:p w14:paraId="4B493A58" w14:textId="77777777" w:rsidR="00DE722C" w:rsidRPr="00CD4558" w:rsidRDefault="00DE722C" w:rsidP="00C06454">
            <w:r w:rsidRPr="00CD4558">
              <w:lastRenderedPageBreak/>
              <w:t xml:space="preserve"> </w:t>
            </w:r>
          </w:p>
        </w:tc>
        <w:tc>
          <w:tcPr>
            <w:tcW w:w="1992" w:type="dxa"/>
          </w:tcPr>
          <w:p w14:paraId="53502CF7" w14:textId="77777777" w:rsidR="00DE722C" w:rsidRPr="00CD4558" w:rsidRDefault="00DE722C" w:rsidP="00C06454"/>
        </w:tc>
      </w:tr>
      <w:tr w:rsidR="00DE722C" w:rsidRPr="00CD4558" w14:paraId="20F1A788" w14:textId="77777777" w:rsidTr="00C06454">
        <w:tc>
          <w:tcPr>
            <w:tcW w:w="1925" w:type="dxa"/>
          </w:tcPr>
          <w:p w14:paraId="53AFEE5D" w14:textId="77777777" w:rsidR="00DE722C" w:rsidRPr="00CD4558" w:rsidRDefault="00DE722C" w:rsidP="00C06454">
            <w:r w:rsidRPr="00CD4558">
              <w:t>Data access and cleaning methods</w:t>
            </w:r>
          </w:p>
        </w:tc>
        <w:tc>
          <w:tcPr>
            <w:tcW w:w="771" w:type="dxa"/>
          </w:tcPr>
          <w:p w14:paraId="1F583D14" w14:textId="77777777" w:rsidR="00DE722C" w:rsidRPr="00CD4558" w:rsidRDefault="00DE722C" w:rsidP="00C06454"/>
        </w:tc>
        <w:tc>
          <w:tcPr>
            <w:tcW w:w="3419" w:type="dxa"/>
          </w:tcPr>
          <w:p w14:paraId="172BF332" w14:textId="77777777" w:rsidR="00DE722C" w:rsidRPr="00CD4558" w:rsidRDefault="00DE722C" w:rsidP="00C06454">
            <w:r w:rsidRPr="00CD4558">
              <w:t>..</w:t>
            </w:r>
          </w:p>
        </w:tc>
        <w:tc>
          <w:tcPr>
            <w:tcW w:w="2251" w:type="dxa"/>
          </w:tcPr>
          <w:p w14:paraId="0C1D9138" w14:textId="77777777" w:rsidR="00DE722C" w:rsidRPr="00CD4558" w:rsidRDefault="00DE722C" w:rsidP="00C06454"/>
        </w:tc>
        <w:tc>
          <w:tcPr>
            <w:tcW w:w="4032" w:type="dxa"/>
          </w:tcPr>
          <w:p w14:paraId="6558D2D4" w14:textId="77777777" w:rsidR="00DE722C" w:rsidRPr="00CD4558" w:rsidRDefault="00DE722C" w:rsidP="00C06454">
            <w:r w:rsidRPr="00CD4558">
              <w:t>RECORD 12.1: Authors should describe the extent to which the investigators had access to the database population used to create the study population.</w:t>
            </w:r>
          </w:p>
          <w:p w14:paraId="1B9D05C8" w14:textId="77777777" w:rsidR="00DE722C" w:rsidRPr="00CD4558" w:rsidRDefault="00DE722C" w:rsidP="00C06454"/>
          <w:p w14:paraId="71F3794F" w14:textId="77777777" w:rsidR="00DE722C" w:rsidRPr="00CD4558" w:rsidRDefault="00DE722C" w:rsidP="00C06454">
            <w:r w:rsidRPr="00CD4558">
              <w:t>RECORD 12.2: Authors should provide information on the data cleaning methods used in the study.</w:t>
            </w:r>
          </w:p>
        </w:tc>
        <w:tc>
          <w:tcPr>
            <w:tcW w:w="1992" w:type="dxa"/>
          </w:tcPr>
          <w:p w14:paraId="2481B99F" w14:textId="77777777" w:rsidR="00DE722C" w:rsidRPr="00CD4558" w:rsidRDefault="00DE722C" w:rsidP="00C06454">
            <w:r w:rsidRPr="00CD4558">
              <w:t>Methods, supplementary methods (annex I)</w:t>
            </w:r>
          </w:p>
          <w:p w14:paraId="1FBACE39" w14:textId="77777777" w:rsidR="00DE722C" w:rsidRPr="00CD4558" w:rsidRDefault="00DE722C" w:rsidP="00C06454"/>
          <w:p w14:paraId="5C8622CB" w14:textId="77777777" w:rsidR="00DE722C" w:rsidRPr="00CD4558" w:rsidRDefault="00DE722C" w:rsidP="00C06454">
            <w:r w:rsidRPr="00CD4558">
              <w:t>Methods, supplementary methods (annex I)</w:t>
            </w:r>
          </w:p>
        </w:tc>
      </w:tr>
      <w:tr w:rsidR="00DE722C" w:rsidRPr="00CD4558" w14:paraId="08AA1B3D" w14:textId="77777777" w:rsidTr="00C06454">
        <w:tc>
          <w:tcPr>
            <w:tcW w:w="1925" w:type="dxa"/>
          </w:tcPr>
          <w:p w14:paraId="71B4C174" w14:textId="77777777" w:rsidR="00DE722C" w:rsidRPr="00CD4558" w:rsidRDefault="00DE722C" w:rsidP="00C06454">
            <w:r w:rsidRPr="00CD4558">
              <w:t>Linkage</w:t>
            </w:r>
          </w:p>
        </w:tc>
        <w:tc>
          <w:tcPr>
            <w:tcW w:w="771" w:type="dxa"/>
          </w:tcPr>
          <w:p w14:paraId="3E6E700F" w14:textId="77777777" w:rsidR="00DE722C" w:rsidRPr="00CD4558" w:rsidRDefault="00DE722C" w:rsidP="00C06454"/>
        </w:tc>
        <w:tc>
          <w:tcPr>
            <w:tcW w:w="3419" w:type="dxa"/>
          </w:tcPr>
          <w:p w14:paraId="2DCDBF19" w14:textId="77777777" w:rsidR="00DE722C" w:rsidRPr="00CD4558" w:rsidRDefault="00DE722C" w:rsidP="00C06454">
            <w:r w:rsidRPr="00CD4558">
              <w:t>..</w:t>
            </w:r>
          </w:p>
        </w:tc>
        <w:tc>
          <w:tcPr>
            <w:tcW w:w="2251" w:type="dxa"/>
          </w:tcPr>
          <w:p w14:paraId="4928FF25" w14:textId="77777777" w:rsidR="00DE722C" w:rsidRPr="00CD4558" w:rsidRDefault="00DE722C" w:rsidP="00C06454"/>
        </w:tc>
        <w:tc>
          <w:tcPr>
            <w:tcW w:w="4032" w:type="dxa"/>
          </w:tcPr>
          <w:p w14:paraId="44D0F8D8" w14:textId="77777777" w:rsidR="00DE722C" w:rsidRPr="00CD4558" w:rsidRDefault="00DE722C" w:rsidP="00C06454">
            <w:r w:rsidRPr="00CD4558">
              <w:t>RECORD 12.3: State whether the study included person-level, institutional-level, or other data linkage across two or more databases. The methods of linkage and methods of linkage quality evaluation should be provided.</w:t>
            </w:r>
          </w:p>
        </w:tc>
        <w:tc>
          <w:tcPr>
            <w:tcW w:w="1992" w:type="dxa"/>
          </w:tcPr>
          <w:p w14:paraId="1FE75E79" w14:textId="77777777" w:rsidR="00DE722C" w:rsidRPr="00CD4558" w:rsidRDefault="00DE722C" w:rsidP="00C06454">
            <w:r w:rsidRPr="00CD4558">
              <w:t>Methods, supplementary methods (annex I)</w:t>
            </w:r>
          </w:p>
          <w:p w14:paraId="0A1FFFEF" w14:textId="77777777" w:rsidR="00DE722C" w:rsidRPr="00CD4558" w:rsidRDefault="00DE722C" w:rsidP="00C06454"/>
        </w:tc>
      </w:tr>
      <w:tr w:rsidR="00DE722C" w:rsidRPr="00CD4558" w14:paraId="3B9BA8EF" w14:textId="77777777" w:rsidTr="00C06454">
        <w:tc>
          <w:tcPr>
            <w:tcW w:w="14390" w:type="dxa"/>
            <w:gridSpan w:val="6"/>
            <w:shd w:val="clear" w:color="auto" w:fill="BFBFBF"/>
          </w:tcPr>
          <w:p w14:paraId="00E3BB78" w14:textId="77777777" w:rsidR="00DE722C" w:rsidRPr="00CD4558" w:rsidRDefault="00DE722C" w:rsidP="00C06454">
            <w:r w:rsidRPr="00CD4558">
              <w:rPr>
                <w:b/>
              </w:rPr>
              <w:t>Results</w:t>
            </w:r>
          </w:p>
        </w:tc>
      </w:tr>
      <w:tr w:rsidR="00DE722C" w:rsidRPr="00CD4558" w14:paraId="7A79CF95" w14:textId="77777777" w:rsidTr="00C06454">
        <w:tc>
          <w:tcPr>
            <w:tcW w:w="1925" w:type="dxa"/>
          </w:tcPr>
          <w:p w14:paraId="5DACB775" w14:textId="77777777" w:rsidR="00DE722C" w:rsidRPr="00CD4558" w:rsidRDefault="00DE722C" w:rsidP="00C06454">
            <w:r w:rsidRPr="00CD4558">
              <w:t>Participants</w:t>
            </w:r>
          </w:p>
        </w:tc>
        <w:tc>
          <w:tcPr>
            <w:tcW w:w="771" w:type="dxa"/>
          </w:tcPr>
          <w:p w14:paraId="4606F89E" w14:textId="77777777" w:rsidR="00DE722C" w:rsidRPr="00CD4558" w:rsidRDefault="00DE722C" w:rsidP="00C06454">
            <w:r w:rsidRPr="00CD4558">
              <w:t>13</w:t>
            </w:r>
          </w:p>
        </w:tc>
        <w:tc>
          <w:tcPr>
            <w:tcW w:w="3419" w:type="dxa"/>
          </w:tcPr>
          <w:p w14:paraId="147C9B92" w14:textId="77777777" w:rsidR="00DE722C" w:rsidRPr="00CD4558" w:rsidRDefault="00DE722C" w:rsidP="00C06454">
            <w:r w:rsidRPr="00CD4558">
              <w:t xml:space="preserve">(a) Report the numbers of individuals at each stage of the </w:t>
            </w:r>
            <w:r w:rsidRPr="00CD4558">
              <w:lastRenderedPageBreak/>
              <w:t>study (</w:t>
            </w:r>
            <w:r w:rsidRPr="00CD4558">
              <w:rPr>
                <w:i/>
              </w:rPr>
              <w:t>e.g.</w:t>
            </w:r>
            <w:r w:rsidRPr="00CD4558">
              <w:t>, numbers potentially eligible, examined for eligibility, confirmed eligible, included in the study, completing follow-up, and analysed)</w:t>
            </w:r>
          </w:p>
          <w:p w14:paraId="0B68DF2C" w14:textId="77777777" w:rsidR="00DE722C" w:rsidRPr="00CD4558" w:rsidRDefault="00DE722C" w:rsidP="00C06454">
            <w:r w:rsidRPr="00CD4558">
              <w:t>(b) Give reasons for non-participation at each stage.</w:t>
            </w:r>
          </w:p>
          <w:p w14:paraId="51465820" w14:textId="77777777" w:rsidR="00DE722C" w:rsidRPr="00CD4558" w:rsidRDefault="00DE722C" w:rsidP="00C06454">
            <w:r w:rsidRPr="00CD4558">
              <w:t>(c) Consider use of a flow diagram</w:t>
            </w:r>
          </w:p>
        </w:tc>
        <w:tc>
          <w:tcPr>
            <w:tcW w:w="2251" w:type="dxa"/>
          </w:tcPr>
          <w:p w14:paraId="12AFA5DC" w14:textId="77777777" w:rsidR="00DE722C" w:rsidRPr="00CD4558" w:rsidRDefault="00DE722C" w:rsidP="00C06454">
            <w:r w:rsidRPr="00CD4558">
              <w:lastRenderedPageBreak/>
              <w:t>Results, Figure 1</w:t>
            </w:r>
          </w:p>
          <w:p w14:paraId="777AA16A" w14:textId="77777777" w:rsidR="00DE722C" w:rsidRPr="00CD4558" w:rsidRDefault="00DE722C" w:rsidP="00C06454"/>
        </w:tc>
        <w:tc>
          <w:tcPr>
            <w:tcW w:w="4032" w:type="dxa"/>
          </w:tcPr>
          <w:p w14:paraId="368F5E10" w14:textId="77777777" w:rsidR="00DE722C" w:rsidRPr="00CD4558" w:rsidRDefault="00DE722C" w:rsidP="00C06454">
            <w:r w:rsidRPr="00CD4558">
              <w:lastRenderedPageBreak/>
              <w:t xml:space="preserve">RECORD 13.1: Describe in detail the selection of the persons included in </w:t>
            </w:r>
            <w:r w:rsidRPr="00CD4558">
              <w:lastRenderedPageBreak/>
              <w:t>the study (</w:t>
            </w:r>
            <w:r w:rsidRPr="00CD4558">
              <w:rPr>
                <w:i/>
              </w:rPr>
              <w:t>i.e.,</w:t>
            </w:r>
            <w:r w:rsidRPr="00CD4558">
              <w:t xml:space="preserve"> study population selection) including filtering based on data quality, data availability and linkage. The selection of included persons can be described in the text and/or by means of the study flow diagram.</w:t>
            </w:r>
          </w:p>
        </w:tc>
        <w:tc>
          <w:tcPr>
            <w:tcW w:w="1992" w:type="dxa"/>
          </w:tcPr>
          <w:p w14:paraId="35185DB6" w14:textId="77777777" w:rsidR="00DE722C" w:rsidRPr="00CD4558" w:rsidRDefault="00DE722C" w:rsidP="00C06454">
            <w:r w:rsidRPr="00CD4558">
              <w:lastRenderedPageBreak/>
              <w:t xml:space="preserve">Methods, supplementary </w:t>
            </w:r>
            <w:r w:rsidRPr="00CD4558">
              <w:lastRenderedPageBreak/>
              <w:t>methods (annex I)</w:t>
            </w:r>
          </w:p>
          <w:p w14:paraId="02CFD70D" w14:textId="77777777" w:rsidR="00DE722C" w:rsidRPr="00CD4558" w:rsidRDefault="00DE722C" w:rsidP="00C06454"/>
        </w:tc>
      </w:tr>
      <w:tr w:rsidR="00DE722C" w:rsidRPr="00CD4558" w14:paraId="0D811839" w14:textId="77777777" w:rsidTr="00C06454">
        <w:tc>
          <w:tcPr>
            <w:tcW w:w="1925" w:type="dxa"/>
          </w:tcPr>
          <w:p w14:paraId="2E1D7A5F" w14:textId="77777777" w:rsidR="00DE722C" w:rsidRPr="00CD4558" w:rsidRDefault="00DE722C" w:rsidP="00C06454">
            <w:r w:rsidRPr="00CD4558">
              <w:lastRenderedPageBreak/>
              <w:t>Descriptive data</w:t>
            </w:r>
          </w:p>
        </w:tc>
        <w:tc>
          <w:tcPr>
            <w:tcW w:w="771" w:type="dxa"/>
          </w:tcPr>
          <w:p w14:paraId="3BEC6701" w14:textId="77777777" w:rsidR="00DE722C" w:rsidRPr="00CD4558" w:rsidRDefault="00DE722C" w:rsidP="00C06454">
            <w:r w:rsidRPr="00CD4558">
              <w:t>14</w:t>
            </w:r>
          </w:p>
        </w:tc>
        <w:tc>
          <w:tcPr>
            <w:tcW w:w="3419" w:type="dxa"/>
          </w:tcPr>
          <w:p w14:paraId="773858B1" w14:textId="77777777" w:rsidR="00DE722C" w:rsidRPr="00CD4558" w:rsidRDefault="00DE722C" w:rsidP="00C06454">
            <w:r w:rsidRPr="00CD4558">
              <w:t>(a) Give characteristics of study participants (</w:t>
            </w:r>
            <w:r w:rsidRPr="00CD4558">
              <w:rPr>
                <w:i/>
              </w:rPr>
              <w:t>e.g.</w:t>
            </w:r>
            <w:r w:rsidRPr="00CD4558">
              <w:t>, demographic, clinical, social) and information on exposures and potential confounders</w:t>
            </w:r>
          </w:p>
          <w:p w14:paraId="47AF7B81" w14:textId="77777777" w:rsidR="00DE722C" w:rsidRPr="00CD4558" w:rsidRDefault="00DE722C" w:rsidP="00C06454">
            <w:r w:rsidRPr="00CD4558">
              <w:t>(b) Indicate the number of participants with missing data for each variable of interest</w:t>
            </w:r>
          </w:p>
          <w:p w14:paraId="3221F1C9" w14:textId="77777777" w:rsidR="00DE722C" w:rsidRPr="00CD4558" w:rsidRDefault="00DE722C" w:rsidP="00C06454">
            <w:r w:rsidRPr="00CD4558">
              <w:t xml:space="preserve">(c) </w:t>
            </w:r>
            <w:r w:rsidRPr="00CD4558">
              <w:rPr>
                <w:i/>
              </w:rPr>
              <w:t>Cohort study</w:t>
            </w:r>
            <w:r w:rsidRPr="00CD4558">
              <w:t xml:space="preserve"> - summarise follow-up time (</w:t>
            </w:r>
            <w:r w:rsidRPr="00CD4558">
              <w:rPr>
                <w:i/>
              </w:rPr>
              <w:t>e.g.</w:t>
            </w:r>
            <w:r w:rsidRPr="00CD4558">
              <w:t>, average and total amount)</w:t>
            </w:r>
          </w:p>
        </w:tc>
        <w:tc>
          <w:tcPr>
            <w:tcW w:w="2251" w:type="dxa"/>
          </w:tcPr>
          <w:p w14:paraId="5B457167" w14:textId="4F9D1ADE" w:rsidR="00DE722C" w:rsidRPr="00CD4558" w:rsidRDefault="00DE722C" w:rsidP="00C06454">
            <w:r w:rsidRPr="00CD4558">
              <w:t>Results, Table 1, Figure 2, Supplementary tables S1, S2,</w:t>
            </w:r>
            <w:r w:rsidR="009D242C" w:rsidRPr="00CD4558">
              <w:t xml:space="preserve"> S4; supplementary figures S1-S6</w:t>
            </w:r>
          </w:p>
          <w:p w14:paraId="121C5DE7" w14:textId="689544C4" w:rsidR="00DE722C" w:rsidRPr="00CD4558" w:rsidRDefault="009D242C" w:rsidP="00C06454">
            <w:r w:rsidRPr="00CD4558">
              <w:t>Results, supplementary figure S3;</w:t>
            </w:r>
            <w:r w:rsidR="00DE722C" w:rsidRPr="00CD4558">
              <w:t xml:space="preserve"> people with missing HES/Civil Registrations records were </w:t>
            </w:r>
            <w:r w:rsidR="00DE722C" w:rsidRPr="00CD4558">
              <w:lastRenderedPageBreak/>
              <w:t>excluded; missing ethnicity presented</w:t>
            </w:r>
          </w:p>
          <w:p w14:paraId="654B2675" w14:textId="336E69B4" w:rsidR="00DE722C" w:rsidRPr="00CD4558" w:rsidRDefault="00DE722C" w:rsidP="00C06454">
            <w:r w:rsidRPr="00CD4558">
              <w:t>Methods, Results, F</w:t>
            </w:r>
            <w:r w:rsidR="009D242C" w:rsidRPr="00CD4558">
              <w:t>igure 3, Supplementary figure S7</w:t>
            </w:r>
          </w:p>
        </w:tc>
        <w:tc>
          <w:tcPr>
            <w:tcW w:w="4032" w:type="dxa"/>
          </w:tcPr>
          <w:p w14:paraId="0F0F318C" w14:textId="77777777" w:rsidR="00DE722C" w:rsidRPr="00CD4558" w:rsidRDefault="00DE722C" w:rsidP="00C06454"/>
        </w:tc>
        <w:tc>
          <w:tcPr>
            <w:tcW w:w="1992" w:type="dxa"/>
          </w:tcPr>
          <w:p w14:paraId="54EC6F92" w14:textId="77777777" w:rsidR="00DE722C" w:rsidRPr="00CD4558" w:rsidRDefault="00DE722C" w:rsidP="00C06454"/>
        </w:tc>
      </w:tr>
      <w:tr w:rsidR="00DE722C" w:rsidRPr="00CD4558" w14:paraId="5546ED25" w14:textId="77777777" w:rsidTr="00C06454">
        <w:tc>
          <w:tcPr>
            <w:tcW w:w="1925" w:type="dxa"/>
          </w:tcPr>
          <w:p w14:paraId="2C8AF091" w14:textId="77777777" w:rsidR="00DE722C" w:rsidRPr="00CD4558" w:rsidRDefault="00DE722C" w:rsidP="00C06454">
            <w:r w:rsidRPr="00CD4558">
              <w:t>Outcome data</w:t>
            </w:r>
          </w:p>
        </w:tc>
        <w:tc>
          <w:tcPr>
            <w:tcW w:w="771" w:type="dxa"/>
          </w:tcPr>
          <w:p w14:paraId="693BA471" w14:textId="77777777" w:rsidR="00DE722C" w:rsidRPr="00CD4558" w:rsidRDefault="00DE722C" w:rsidP="00C06454">
            <w:r w:rsidRPr="00CD4558">
              <w:t>15</w:t>
            </w:r>
          </w:p>
        </w:tc>
        <w:tc>
          <w:tcPr>
            <w:tcW w:w="3419" w:type="dxa"/>
          </w:tcPr>
          <w:p w14:paraId="302084FA" w14:textId="77777777" w:rsidR="00DE722C" w:rsidRPr="00CD4558" w:rsidRDefault="00DE722C" w:rsidP="00C06454">
            <w:r w:rsidRPr="00CD4558">
              <w:rPr>
                <w:i/>
              </w:rPr>
              <w:t>Cohort study</w:t>
            </w:r>
            <w:r w:rsidRPr="00CD4558">
              <w:t xml:space="preserve"> - Report numbers of outcome events or summary measures over time</w:t>
            </w:r>
          </w:p>
          <w:p w14:paraId="6A9A434F" w14:textId="77777777" w:rsidR="00DE722C" w:rsidRPr="00CD4558" w:rsidRDefault="00DE722C" w:rsidP="00C06454">
            <w:r w:rsidRPr="00CD4558">
              <w:rPr>
                <w:i/>
              </w:rPr>
              <w:t>Case-control study</w:t>
            </w:r>
            <w:r w:rsidRPr="00CD4558">
              <w:t xml:space="preserve"> - Report numbers in each exposure category, or summary measures of exposure</w:t>
            </w:r>
          </w:p>
          <w:p w14:paraId="3B151B65" w14:textId="77777777" w:rsidR="00DE722C" w:rsidRPr="00CD4558" w:rsidRDefault="00DE722C" w:rsidP="00C06454">
            <w:r w:rsidRPr="00CD4558">
              <w:rPr>
                <w:i/>
              </w:rPr>
              <w:t>Cross-sectional study</w:t>
            </w:r>
            <w:r w:rsidRPr="00CD4558">
              <w:t xml:space="preserve"> - Report numbers of outcome events or summary measures</w:t>
            </w:r>
          </w:p>
        </w:tc>
        <w:tc>
          <w:tcPr>
            <w:tcW w:w="2251" w:type="dxa"/>
          </w:tcPr>
          <w:p w14:paraId="33C8C889" w14:textId="6F613196" w:rsidR="00DE722C" w:rsidRPr="00CD4558" w:rsidRDefault="00DE722C" w:rsidP="00C06454">
            <w:r w:rsidRPr="00CD4558">
              <w:t>Results, F</w:t>
            </w:r>
            <w:r w:rsidR="009D242C" w:rsidRPr="00CD4558">
              <w:t>igure 3, Supplementary tables S4-S5, Supplementary figure S7</w:t>
            </w:r>
          </w:p>
        </w:tc>
        <w:tc>
          <w:tcPr>
            <w:tcW w:w="4032" w:type="dxa"/>
          </w:tcPr>
          <w:p w14:paraId="38C1F740" w14:textId="77777777" w:rsidR="00DE722C" w:rsidRPr="00CD4558" w:rsidRDefault="00DE722C" w:rsidP="00C06454"/>
        </w:tc>
        <w:tc>
          <w:tcPr>
            <w:tcW w:w="1992" w:type="dxa"/>
          </w:tcPr>
          <w:p w14:paraId="04373708" w14:textId="77777777" w:rsidR="00DE722C" w:rsidRPr="00CD4558" w:rsidRDefault="00DE722C" w:rsidP="00C06454"/>
        </w:tc>
      </w:tr>
      <w:tr w:rsidR="00DE722C" w:rsidRPr="00CD4558" w14:paraId="53B638FE" w14:textId="77777777" w:rsidTr="00C06454">
        <w:tc>
          <w:tcPr>
            <w:tcW w:w="1925" w:type="dxa"/>
          </w:tcPr>
          <w:p w14:paraId="1D0489F9" w14:textId="77777777" w:rsidR="00DE722C" w:rsidRPr="00CD4558" w:rsidRDefault="00DE722C" w:rsidP="00C06454">
            <w:r w:rsidRPr="00CD4558">
              <w:t>Main results</w:t>
            </w:r>
          </w:p>
        </w:tc>
        <w:tc>
          <w:tcPr>
            <w:tcW w:w="771" w:type="dxa"/>
          </w:tcPr>
          <w:p w14:paraId="522DCDA7" w14:textId="77777777" w:rsidR="00DE722C" w:rsidRPr="00CD4558" w:rsidRDefault="00DE722C" w:rsidP="00C06454">
            <w:r w:rsidRPr="00CD4558">
              <w:t>16</w:t>
            </w:r>
          </w:p>
        </w:tc>
        <w:tc>
          <w:tcPr>
            <w:tcW w:w="3419" w:type="dxa"/>
          </w:tcPr>
          <w:p w14:paraId="42376259" w14:textId="77777777" w:rsidR="00DE722C" w:rsidRPr="00CD4558" w:rsidRDefault="00DE722C" w:rsidP="00C06454">
            <w:r w:rsidRPr="00CD4558">
              <w:t xml:space="preserve">(a) Give unadjusted estimates and, if applicable, confounder-adjusted estimates and their precision (e.g., 95% confidence interval). Make clear which </w:t>
            </w:r>
            <w:r w:rsidRPr="00CD4558">
              <w:lastRenderedPageBreak/>
              <w:t>confounders were adjusted for and why they were included</w:t>
            </w:r>
          </w:p>
          <w:p w14:paraId="61C4D2A3" w14:textId="77777777" w:rsidR="00DE722C" w:rsidRPr="00CD4558" w:rsidRDefault="00DE722C" w:rsidP="00C06454">
            <w:r w:rsidRPr="00CD4558">
              <w:t>(b) Report category boundaries when continuous variables were categorized</w:t>
            </w:r>
          </w:p>
          <w:p w14:paraId="56D19D0B" w14:textId="77777777" w:rsidR="00DE722C" w:rsidRPr="00CD4558" w:rsidRDefault="00DE722C" w:rsidP="00C06454">
            <w:r w:rsidRPr="00CD4558">
              <w:t>(c) If relevant, consider translating estimates of relative risk into absolute risk for a meaningful time period</w:t>
            </w:r>
          </w:p>
        </w:tc>
        <w:tc>
          <w:tcPr>
            <w:tcW w:w="2251" w:type="dxa"/>
          </w:tcPr>
          <w:p w14:paraId="42828311" w14:textId="21249113" w:rsidR="00DE722C" w:rsidRPr="00CD4558" w:rsidRDefault="00DE722C" w:rsidP="00C06454">
            <w:r w:rsidRPr="00CD4558">
              <w:lastRenderedPageBreak/>
              <w:t xml:space="preserve">Methods, Results, Figure </w:t>
            </w:r>
            <w:r w:rsidR="009D242C" w:rsidRPr="00CD4558">
              <w:t>3, Supplementary tables S4-S5, Supplementary figure S7</w:t>
            </w:r>
          </w:p>
          <w:p w14:paraId="23EAF560" w14:textId="77777777" w:rsidR="00DE722C" w:rsidRPr="00CD4558" w:rsidRDefault="00DE722C" w:rsidP="00C06454">
            <w:r w:rsidRPr="00CD4558">
              <w:lastRenderedPageBreak/>
              <w:t>Methods</w:t>
            </w:r>
          </w:p>
          <w:p w14:paraId="07D42152" w14:textId="77777777" w:rsidR="00DE722C" w:rsidRPr="00CD4558" w:rsidRDefault="00DE722C" w:rsidP="00C06454"/>
          <w:p w14:paraId="700EF82A" w14:textId="77777777" w:rsidR="00DE722C" w:rsidRPr="00CD4558" w:rsidRDefault="00DE722C" w:rsidP="00C06454">
            <w:r w:rsidRPr="00CD4558">
              <w:t>N/A</w:t>
            </w:r>
          </w:p>
        </w:tc>
        <w:tc>
          <w:tcPr>
            <w:tcW w:w="4032" w:type="dxa"/>
          </w:tcPr>
          <w:p w14:paraId="09535800" w14:textId="77777777" w:rsidR="00DE722C" w:rsidRPr="00CD4558" w:rsidRDefault="00DE722C" w:rsidP="00C06454"/>
        </w:tc>
        <w:tc>
          <w:tcPr>
            <w:tcW w:w="1992" w:type="dxa"/>
          </w:tcPr>
          <w:p w14:paraId="5D63AB79" w14:textId="77777777" w:rsidR="00DE722C" w:rsidRPr="00CD4558" w:rsidRDefault="00DE722C" w:rsidP="00C06454"/>
        </w:tc>
      </w:tr>
      <w:tr w:rsidR="00DE722C" w:rsidRPr="00CD4558" w14:paraId="25D28C27" w14:textId="77777777" w:rsidTr="00C06454">
        <w:tc>
          <w:tcPr>
            <w:tcW w:w="1925" w:type="dxa"/>
          </w:tcPr>
          <w:p w14:paraId="10B541AB" w14:textId="77777777" w:rsidR="00DE722C" w:rsidRPr="00CD4558" w:rsidRDefault="00DE722C" w:rsidP="00C06454">
            <w:r w:rsidRPr="00CD4558">
              <w:t>Other analyses</w:t>
            </w:r>
          </w:p>
        </w:tc>
        <w:tc>
          <w:tcPr>
            <w:tcW w:w="771" w:type="dxa"/>
          </w:tcPr>
          <w:p w14:paraId="14A4E4FC" w14:textId="77777777" w:rsidR="00DE722C" w:rsidRPr="00CD4558" w:rsidRDefault="00DE722C" w:rsidP="00C06454">
            <w:r w:rsidRPr="00CD4558">
              <w:t>17</w:t>
            </w:r>
          </w:p>
        </w:tc>
        <w:tc>
          <w:tcPr>
            <w:tcW w:w="3419" w:type="dxa"/>
          </w:tcPr>
          <w:p w14:paraId="14F1634D" w14:textId="77777777" w:rsidR="00DE722C" w:rsidRPr="00CD4558" w:rsidRDefault="00DE722C" w:rsidP="00C06454">
            <w:r w:rsidRPr="00CD4558">
              <w:t>Report other analyses done—e.g., analyses of subgroups and interactions, and sensitivity analyses</w:t>
            </w:r>
          </w:p>
        </w:tc>
        <w:tc>
          <w:tcPr>
            <w:tcW w:w="2251" w:type="dxa"/>
          </w:tcPr>
          <w:p w14:paraId="0B7B4CF4" w14:textId="6103B601" w:rsidR="00DE722C" w:rsidRPr="00CD4558" w:rsidRDefault="00DE722C" w:rsidP="00C06454">
            <w:r w:rsidRPr="00CD4558">
              <w:t>Methods, results, F</w:t>
            </w:r>
            <w:r w:rsidR="009D242C" w:rsidRPr="00CD4558">
              <w:t>igure 3, Supplementary tables S4-S5, Supplementary figures S1-S10</w:t>
            </w:r>
            <w:r w:rsidRPr="00CD4558">
              <w:t xml:space="preserve"> </w:t>
            </w:r>
          </w:p>
        </w:tc>
        <w:tc>
          <w:tcPr>
            <w:tcW w:w="4032" w:type="dxa"/>
          </w:tcPr>
          <w:p w14:paraId="1443E72A" w14:textId="77777777" w:rsidR="00DE722C" w:rsidRPr="00CD4558" w:rsidRDefault="00DE722C" w:rsidP="00C06454"/>
        </w:tc>
        <w:tc>
          <w:tcPr>
            <w:tcW w:w="1992" w:type="dxa"/>
          </w:tcPr>
          <w:p w14:paraId="0C07E46B" w14:textId="77777777" w:rsidR="00DE722C" w:rsidRPr="00CD4558" w:rsidRDefault="00DE722C" w:rsidP="00C06454"/>
        </w:tc>
      </w:tr>
      <w:tr w:rsidR="00DE722C" w:rsidRPr="00CD4558" w14:paraId="4CB96DE0" w14:textId="77777777" w:rsidTr="00C06454">
        <w:tc>
          <w:tcPr>
            <w:tcW w:w="14390" w:type="dxa"/>
            <w:gridSpan w:val="6"/>
            <w:shd w:val="clear" w:color="auto" w:fill="BFBFBF"/>
          </w:tcPr>
          <w:p w14:paraId="19577F40" w14:textId="77777777" w:rsidR="00DE722C" w:rsidRPr="00CD4558" w:rsidRDefault="00DE722C" w:rsidP="00C06454">
            <w:r w:rsidRPr="00CD4558">
              <w:rPr>
                <w:b/>
              </w:rPr>
              <w:t>Discussion</w:t>
            </w:r>
          </w:p>
        </w:tc>
      </w:tr>
      <w:tr w:rsidR="00DE722C" w:rsidRPr="00CD4558" w14:paraId="13C0BC7B" w14:textId="77777777" w:rsidTr="00C06454">
        <w:tc>
          <w:tcPr>
            <w:tcW w:w="1925" w:type="dxa"/>
          </w:tcPr>
          <w:p w14:paraId="00B909FD" w14:textId="77777777" w:rsidR="00DE722C" w:rsidRPr="00CD4558" w:rsidRDefault="00DE722C" w:rsidP="00C06454">
            <w:r w:rsidRPr="00CD4558">
              <w:t>Key results</w:t>
            </w:r>
          </w:p>
        </w:tc>
        <w:tc>
          <w:tcPr>
            <w:tcW w:w="771" w:type="dxa"/>
          </w:tcPr>
          <w:p w14:paraId="55C0D9B1" w14:textId="77777777" w:rsidR="00DE722C" w:rsidRPr="00CD4558" w:rsidRDefault="00DE722C" w:rsidP="00C06454">
            <w:r w:rsidRPr="00CD4558">
              <w:t>18</w:t>
            </w:r>
          </w:p>
        </w:tc>
        <w:tc>
          <w:tcPr>
            <w:tcW w:w="3419" w:type="dxa"/>
          </w:tcPr>
          <w:p w14:paraId="626C50A3" w14:textId="77777777" w:rsidR="00DE722C" w:rsidRPr="00CD4558" w:rsidRDefault="00DE722C" w:rsidP="00C06454">
            <w:r w:rsidRPr="00CD4558">
              <w:t>Summarise key results with reference to study objectives</w:t>
            </w:r>
          </w:p>
        </w:tc>
        <w:tc>
          <w:tcPr>
            <w:tcW w:w="2251" w:type="dxa"/>
          </w:tcPr>
          <w:p w14:paraId="705E73C0" w14:textId="77777777" w:rsidR="00DE722C" w:rsidRPr="00CD4558" w:rsidRDefault="00DE722C" w:rsidP="00C06454">
            <w:r w:rsidRPr="00CD4558">
              <w:t>Results, Discussion</w:t>
            </w:r>
          </w:p>
        </w:tc>
        <w:tc>
          <w:tcPr>
            <w:tcW w:w="4032" w:type="dxa"/>
          </w:tcPr>
          <w:p w14:paraId="728B7439" w14:textId="77777777" w:rsidR="00DE722C" w:rsidRPr="00CD4558" w:rsidRDefault="00DE722C" w:rsidP="00C06454"/>
        </w:tc>
        <w:tc>
          <w:tcPr>
            <w:tcW w:w="1992" w:type="dxa"/>
          </w:tcPr>
          <w:p w14:paraId="6AF6A910" w14:textId="77777777" w:rsidR="00DE722C" w:rsidRPr="00CD4558" w:rsidRDefault="00DE722C" w:rsidP="00C06454"/>
        </w:tc>
      </w:tr>
      <w:tr w:rsidR="00DE722C" w:rsidRPr="00CD4558" w14:paraId="369AC5CF" w14:textId="77777777" w:rsidTr="00C06454">
        <w:tc>
          <w:tcPr>
            <w:tcW w:w="1925" w:type="dxa"/>
          </w:tcPr>
          <w:p w14:paraId="640B834A" w14:textId="77777777" w:rsidR="00DE722C" w:rsidRPr="00CD4558" w:rsidRDefault="00DE722C" w:rsidP="00C06454">
            <w:r w:rsidRPr="00CD4558">
              <w:t>Limitations</w:t>
            </w:r>
          </w:p>
        </w:tc>
        <w:tc>
          <w:tcPr>
            <w:tcW w:w="771" w:type="dxa"/>
          </w:tcPr>
          <w:p w14:paraId="28B88819" w14:textId="77777777" w:rsidR="00DE722C" w:rsidRPr="00CD4558" w:rsidRDefault="00DE722C" w:rsidP="00C06454">
            <w:r w:rsidRPr="00CD4558">
              <w:t>19</w:t>
            </w:r>
          </w:p>
        </w:tc>
        <w:tc>
          <w:tcPr>
            <w:tcW w:w="3419" w:type="dxa"/>
          </w:tcPr>
          <w:p w14:paraId="4A49F53B" w14:textId="77777777" w:rsidR="00DE722C" w:rsidRPr="00CD4558" w:rsidRDefault="00DE722C" w:rsidP="00C06454">
            <w:r w:rsidRPr="00CD4558">
              <w:t xml:space="preserve">Discuss limitations of the study, taking into account sources of potential bias or imprecision. Discuss both direction and </w:t>
            </w:r>
            <w:r w:rsidRPr="00CD4558">
              <w:lastRenderedPageBreak/>
              <w:t>magnitude of any potential bias</w:t>
            </w:r>
          </w:p>
        </w:tc>
        <w:tc>
          <w:tcPr>
            <w:tcW w:w="2251" w:type="dxa"/>
          </w:tcPr>
          <w:p w14:paraId="1251C396" w14:textId="77777777" w:rsidR="00DE722C" w:rsidRPr="00CD4558" w:rsidRDefault="00DE722C" w:rsidP="00C06454">
            <w:r w:rsidRPr="00CD4558">
              <w:lastRenderedPageBreak/>
              <w:t>Discussion</w:t>
            </w:r>
          </w:p>
        </w:tc>
        <w:tc>
          <w:tcPr>
            <w:tcW w:w="4032" w:type="dxa"/>
          </w:tcPr>
          <w:p w14:paraId="65C8FB3A" w14:textId="77777777" w:rsidR="00DE722C" w:rsidRPr="00CD4558" w:rsidRDefault="00DE722C" w:rsidP="00C06454">
            <w:r w:rsidRPr="00CD4558">
              <w:t xml:space="preserve">RECORD 19.1: Discuss the implications of using data that were not created or collected to answer the specific research question(s). </w:t>
            </w:r>
            <w:r w:rsidRPr="00CD4558">
              <w:lastRenderedPageBreak/>
              <w:t>Include discussion of misclassification bias, unmeasured confounding, missing data, and changing eligibility over time, as they pertain to the study being reported.</w:t>
            </w:r>
          </w:p>
        </w:tc>
        <w:tc>
          <w:tcPr>
            <w:tcW w:w="1992" w:type="dxa"/>
          </w:tcPr>
          <w:p w14:paraId="6A5AC093" w14:textId="77777777" w:rsidR="00DE722C" w:rsidRPr="00CD4558" w:rsidRDefault="00DE722C" w:rsidP="00C06454">
            <w:r w:rsidRPr="00CD4558">
              <w:lastRenderedPageBreak/>
              <w:t>Discussion</w:t>
            </w:r>
          </w:p>
        </w:tc>
      </w:tr>
      <w:tr w:rsidR="00DE722C" w:rsidRPr="00CD4558" w14:paraId="2F432BF8" w14:textId="77777777" w:rsidTr="00C06454">
        <w:tc>
          <w:tcPr>
            <w:tcW w:w="1925" w:type="dxa"/>
          </w:tcPr>
          <w:p w14:paraId="6AA35A15" w14:textId="77777777" w:rsidR="00DE722C" w:rsidRPr="00CD4558" w:rsidRDefault="00DE722C" w:rsidP="00C06454">
            <w:r w:rsidRPr="00CD4558">
              <w:t>Interpretation</w:t>
            </w:r>
          </w:p>
        </w:tc>
        <w:tc>
          <w:tcPr>
            <w:tcW w:w="771" w:type="dxa"/>
          </w:tcPr>
          <w:p w14:paraId="17C3C733" w14:textId="77777777" w:rsidR="00DE722C" w:rsidRPr="00CD4558" w:rsidRDefault="00DE722C" w:rsidP="00C06454">
            <w:r w:rsidRPr="00CD4558">
              <w:t>20</w:t>
            </w:r>
          </w:p>
        </w:tc>
        <w:tc>
          <w:tcPr>
            <w:tcW w:w="3419" w:type="dxa"/>
          </w:tcPr>
          <w:p w14:paraId="4CBDB4C3" w14:textId="77777777" w:rsidR="00DE722C" w:rsidRPr="00CD4558" w:rsidRDefault="00DE722C" w:rsidP="00C06454">
            <w:r w:rsidRPr="00CD4558">
              <w:t>Give a cautious overall interpretation of results considering objectives, limitations, multiplicity of analyses, results from similar studies, and other relevant evidence</w:t>
            </w:r>
          </w:p>
        </w:tc>
        <w:tc>
          <w:tcPr>
            <w:tcW w:w="2251" w:type="dxa"/>
          </w:tcPr>
          <w:p w14:paraId="24CC7063" w14:textId="77777777" w:rsidR="00DE722C" w:rsidRPr="00CD4558" w:rsidRDefault="00DE722C" w:rsidP="00C06454">
            <w:r w:rsidRPr="00CD4558">
              <w:t>Discussion, conclusion</w:t>
            </w:r>
          </w:p>
        </w:tc>
        <w:tc>
          <w:tcPr>
            <w:tcW w:w="4032" w:type="dxa"/>
          </w:tcPr>
          <w:p w14:paraId="52004DBF" w14:textId="77777777" w:rsidR="00DE722C" w:rsidRPr="00CD4558" w:rsidRDefault="00DE722C" w:rsidP="00C06454"/>
        </w:tc>
        <w:tc>
          <w:tcPr>
            <w:tcW w:w="1992" w:type="dxa"/>
          </w:tcPr>
          <w:p w14:paraId="70B372AC" w14:textId="77777777" w:rsidR="00DE722C" w:rsidRPr="00CD4558" w:rsidRDefault="00DE722C" w:rsidP="00C06454"/>
        </w:tc>
      </w:tr>
      <w:tr w:rsidR="00DE722C" w:rsidRPr="00CD4558" w14:paraId="059DEDD7" w14:textId="77777777" w:rsidTr="00C06454">
        <w:tc>
          <w:tcPr>
            <w:tcW w:w="1925" w:type="dxa"/>
          </w:tcPr>
          <w:p w14:paraId="3EFA89C2" w14:textId="77777777" w:rsidR="00DE722C" w:rsidRPr="00CD4558" w:rsidRDefault="00DE722C" w:rsidP="00C06454">
            <w:r w:rsidRPr="00CD4558">
              <w:t>Generalisability</w:t>
            </w:r>
          </w:p>
        </w:tc>
        <w:tc>
          <w:tcPr>
            <w:tcW w:w="771" w:type="dxa"/>
          </w:tcPr>
          <w:p w14:paraId="2C83A7F3" w14:textId="77777777" w:rsidR="00DE722C" w:rsidRPr="00CD4558" w:rsidRDefault="00DE722C" w:rsidP="00C06454">
            <w:r w:rsidRPr="00CD4558">
              <w:t>21</w:t>
            </w:r>
          </w:p>
        </w:tc>
        <w:tc>
          <w:tcPr>
            <w:tcW w:w="3419" w:type="dxa"/>
          </w:tcPr>
          <w:p w14:paraId="51CEF243" w14:textId="77777777" w:rsidR="00DE722C" w:rsidRPr="00CD4558" w:rsidRDefault="00DE722C" w:rsidP="00C06454">
            <w:r w:rsidRPr="00CD4558">
              <w:t>Discuss the generalisability (external validity) of the study results</w:t>
            </w:r>
          </w:p>
        </w:tc>
        <w:tc>
          <w:tcPr>
            <w:tcW w:w="2251" w:type="dxa"/>
          </w:tcPr>
          <w:p w14:paraId="0B30DE24" w14:textId="77777777" w:rsidR="00DE722C" w:rsidRPr="00CD4558" w:rsidRDefault="00DE722C" w:rsidP="00C06454">
            <w:r w:rsidRPr="00CD4558">
              <w:t>Discussion, conclusion</w:t>
            </w:r>
          </w:p>
        </w:tc>
        <w:tc>
          <w:tcPr>
            <w:tcW w:w="4032" w:type="dxa"/>
          </w:tcPr>
          <w:p w14:paraId="6CC6D0D5" w14:textId="77777777" w:rsidR="00DE722C" w:rsidRPr="00CD4558" w:rsidRDefault="00DE722C" w:rsidP="00C06454"/>
        </w:tc>
        <w:tc>
          <w:tcPr>
            <w:tcW w:w="1992" w:type="dxa"/>
          </w:tcPr>
          <w:p w14:paraId="22467FB4" w14:textId="77777777" w:rsidR="00DE722C" w:rsidRPr="00CD4558" w:rsidRDefault="00DE722C" w:rsidP="00C06454"/>
        </w:tc>
      </w:tr>
      <w:tr w:rsidR="00DE722C" w:rsidRPr="00CD4558" w14:paraId="7BDB1C71" w14:textId="77777777" w:rsidTr="00C06454">
        <w:tc>
          <w:tcPr>
            <w:tcW w:w="14390" w:type="dxa"/>
            <w:gridSpan w:val="6"/>
            <w:shd w:val="clear" w:color="auto" w:fill="BFBFBF"/>
          </w:tcPr>
          <w:p w14:paraId="16BA1598" w14:textId="77777777" w:rsidR="00DE722C" w:rsidRPr="00CD4558" w:rsidRDefault="00DE722C" w:rsidP="00C06454">
            <w:r w:rsidRPr="00CD4558">
              <w:rPr>
                <w:b/>
              </w:rPr>
              <w:t>Other Information</w:t>
            </w:r>
          </w:p>
        </w:tc>
      </w:tr>
      <w:tr w:rsidR="00DE722C" w:rsidRPr="00CD4558" w14:paraId="6A12223C" w14:textId="77777777" w:rsidTr="00C06454">
        <w:tc>
          <w:tcPr>
            <w:tcW w:w="1925" w:type="dxa"/>
          </w:tcPr>
          <w:p w14:paraId="1FDF0C0C" w14:textId="77777777" w:rsidR="00DE722C" w:rsidRPr="00CD4558" w:rsidRDefault="00DE722C" w:rsidP="00C06454">
            <w:r w:rsidRPr="00CD4558">
              <w:t>Funding</w:t>
            </w:r>
          </w:p>
        </w:tc>
        <w:tc>
          <w:tcPr>
            <w:tcW w:w="771" w:type="dxa"/>
          </w:tcPr>
          <w:p w14:paraId="4ADDD88A" w14:textId="77777777" w:rsidR="00DE722C" w:rsidRPr="00CD4558" w:rsidRDefault="00DE722C" w:rsidP="00C06454">
            <w:r w:rsidRPr="00CD4558">
              <w:t>22</w:t>
            </w:r>
          </w:p>
        </w:tc>
        <w:tc>
          <w:tcPr>
            <w:tcW w:w="3419" w:type="dxa"/>
          </w:tcPr>
          <w:p w14:paraId="3BC8F81B" w14:textId="77777777" w:rsidR="00DE722C" w:rsidRPr="00CD4558" w:rsidRDefault="00DE722C" w:rsidP="00C06454">
            <w:r w:rsidRPr="00CD4558">
              <w:t>Give the source of funding and the role of the funders for the present study and, if applicable, for the original study on which the present article is based</w:t>
            </w:r>
          </w:p>
        </w:tc>
        <w:tc>
          <w:tcPr>
            <w:tcW w:w="2251" w:type="dxa"/>
          </w:tcPr>
          <w:p w14:paraId="27E2F2B6" w14:textId="77777777" w:rsidR="00DE722C" w:rsidRPr="00CD4558" w:rsidRDefault="00DE722C" w:rsidP="00C06454">
            <w:r w:rsidRPr="00CD4558">
              <w:t>Funding statement</w:t>
            </w:r>
          </w:p>
        </w:tc>
        <w:tc>
          <w:tcPr>
            <w:tcW w:w="4032" w:type="dxa"/>
          </w:tcPr>
          <w:p w14:paraId="4885EDDC" w14:textId="77777777" w:rsidR="00DE722C" w:rsidRPr="00CD4558" w:rsidRDefault="00DE722C" w:rsidP="00C06454"/>
        </w:tc>
        <w:tc>
          <w:tcPr>
            <w:tcW w:w="1992" w:type="dxa"/>
          </w:tcPr>
          <w:p w14:paraId="5502DE2C" w14:textId="77777777" w:rsidR="00DE722C" w:rsidRPr="00CD4558" w:rsidRDefault="00DE722C" w:rsidP="00C06454"/>
        </w:tc>
      </w:tr>
      <w:tr w:rsidR="00DE722C" w:rsidRPr="00CD4558" w14:paraId="18C92307" w14:textId="77777777" w:rsidTr="00C06454">
        <w:tc>
          <w:tcPr>
            <w:tcW w:w="1925" w:type="dxa"/>
          </w:tcPr>
          <w:p w14:paraId="54B85959" w14:textId="77777777" w:rsidR="00DE722C" w:rsidRPr="00CD4558" w:rsidRDefault="00DE722C" w:rsidP="00C06454">
            <w:r w:rsidRPr="00CD4558">
              <w:lastRenderedPageBreak/>
              <w:t>Accessibility of protocol, raw data, and programming code</w:t>
            </w:r>
          </w:p>
        </w:tc>
        <w:tc>
          <w:tcPr>
            <w:tcW w:w="771" w:type="dxa"/>
          </w:tcPr>
          <w:p w14:paraId="3F488758" w14:textId="77777777" w:rsidR="00DE722C" w:rsidRPr="00CD4558" w:rsidRDefault="00DE722C" w:rsidP="00C06454"/>
        </w:tc>
        <w:tc>
          <w:tcPr>
            <w:tcW w:w="3419" w:type="dxa"/>
          </w:tcPr>
          <w:p w14:paraId="5C7D16E8" w14:textId="77777777" w:rsidR="00DE722C" w:rsidRPr="00CD4558" w:rsidRDefault="00DE722C" w:rsidP="00C06454">
            <w:r w:rsidRPr="00CD4558">
              <w:t>..</w:t>
            </w:r>
          </w:p>
        </w:tc>
        <w:tc>
          <w:tcPr>
            <w:tcW w:w="2251" w:type="dxa"/>
          </w:tcPr>
          <w:p w14:paraId="45E49740" w14:textId="77777777" w:rsidR="00DE722C" w:rsidRPr="00CD4558" w:rsidRDefault="00DE722C" w:rsidP="00C06454">
            <w:r w:rsidRPr="00CD4558">
              <w:t>Methods, data availability statement, supplementary methods (annex I)</w:t>
            </w:r>
          </w:p>
        </w:tc>
        <w:tc>
          <w:tcPr>
            <w:tcW w:w="4032" w:type="dxa"/>
          </w:tcPr>
          <w:p w14:paraId="6D8B4B56" w14:textId="77777777" w:rsidR="00DE722C" w:rsidRPr="00CD4558" w:rsidRDefault="00DE722C" w:rsidP="00C06454">
            <w:r w:rsidRPr="00CD4558">
              <w:t>RECORD 22.1: Authors should provide information on how to access any supplemental information such as the study protocol, raw data, or programming code.</w:t>
            </w:r>
          </w:p>
        </w:tc>
        <w:tc>
          <w:tcPr>
            <w:tcW w:w="1992" w:type="dxa"/>
          </w:tcPr>
          <w:p w14:paraId="13D62153" w14:textId="77777777" w:rsidR="00DE722C" w:rsidRPr="00CD4558" w:rsidRDefault="00DE722C" w:rsidP="00C06454">
            <w:r w:rsidRPr="00CD4558">
              <w:t>Methods, data availability statement</w:t>
            </w:r>
          </w:p>
        </w:tc>
      </w:tr>
    </w:tbl>
    <w:p w14:paraId="77518E05" w14:textId="77777777" w:rsidR="00DE722C" w:rsidRPr="00CD4558" w:rsidRDefault="00DE722C" w:rsidP="00DE722C"/>
    <w:p w14:paraId="0EC244CA" w14:textId="77777777" w:rsidR="00DE722C" w:rsidRPr="00CD4558" w:rsidRDefault="00DE722C" w:rsidP="00DE722C">
      <w:r w:rsidRPr="00CD4558">
        <w:t xml:space="preserve">*Reference: </w:t>
      </w:r>
      <w:proofErr w:type="spellStart"/>
      <w:r w:rsidRPr="00CD4558">
        <w:t>Benchimol</w:t>
      </w:r>
      <w:proofErr w:type="spellEnd"/>
      <w:r w:rsidRPr="00CD4558">
        <w:t xml:space="preserve"> EI, Smeeth L, Guttmann A, </w:t>
      </w:r>
      <w:proofErr w:type="spellStart"/>
      <w:r w:rsidRPr="00CD4558">
        <w:t>Harron</w:t>
      </w:r>
      <w:proofErr w:type="spellEnd"/>
      <w:r w:rsidRPr="00CD4558">
        <w:t xml:space="preserve"> K, Moher D, Petersen I, </w:t>
      </w:r>
      <w:proofErr w:type="spellStart"/>
      <w:r w:rsidRPr="00CD4558">
        <w:t>S</w:t>
      </w:r>
      <w:r w:rsidRPr="00CD4558">
        <w:rPr>
          <w:color w:val="000000"/>
        </w:rPr>
        <w:t>ø</w:t>
      </w:r>
      <w:r w:rsidRPr="00CD4558">
        <w:t>rensen</w:t>
      </w:r>
      <w:proofErr w:type="spellEnd"/>
      <w:r w:rsidRPr="00CD4558">
        <w:t xml:space="preserve"> HT, von Elm E, </w:t>
      </w:r>
      <w:proofErr w:type="spellStart"/>
      <w:r w:rsidRPr="00CD4558">
        <w:t>Langan</w:t>
      </w:r>
      <w:proofErr w:type="spellEnd"/>
      <w:r w:rsidRPr="00CD4558">
        <w:t xml:space="preserve"> SM, the RECORD Working Committee.  The </w:t>
      </w:r>
      <w:proofErr w:type="spellStart"/>
      <w:r w:rsidRPr="00CD4558">
        <w:t>REporting</w:t>
      </w:r>
      <w:proofErr w:type="spellEnd"/>
      <w:r w:rsidRPr="00CD4558">
        <w:t xml:space="preserve"> of studies Conducted using Observational Routinely-collected health Data (RECORD) Statement.  </w:t>
      </w:r>
      <w:proofErr w:type="spellStart"/>
      <w:r w:rsidRPr="00CD4558">
        <w:rPr>
          <w:i/>
        </w:rPr>
        <w:t>PLoS</w:t>
      </w:r>
      <w:proofErr w:type="spellEnd"/>
      <w:r w:rsidRPr="00CD4558">
        <w:rPr>
          <w:i/>
        </w:rPr>
        <w:t xml:space="preserve"> Medicine </w:t>
      </w:r>
      <w:r w:rsidRPr="00CD4558">
        <w:t>2015; in press.</w:t>
      </w:r>
    </w:p>
    <w:p w14:paraId="4DD5AD4F" w14:textId="77777777" w:rsidR="00DE722C" w:rsidRPr="00CD4558" w:rsidRDefault="00DE722C" w:rsidP="00DE722C"/>
    <w:p w14:paraId="196684D2" w14:textId="2A993912" w:rsidR="00DE722C" w:rsidRPr="00CD4558" w:rsidRDefault="00DE722C" w:rsidP="00DE722C">
      <w:r w:rsidRPr="00CD4558">
        <w:t>*Checklist is protected under Creative Commons Attribution (</w:t>
      </w:r>
      <w:hyperlink r:id="rId39">
        <w:r w:rsidRPr="00CD4558">
          <w:rPr>
            <w:color w:val="0563C1"/>
            <w:u w:val="single"/>
          </w:rPr>
          <w:t>CC BY</w:t>
        </w:r>
      </w:hyperlink>
      <w:r w:rsidRPr="00CD4558">
        <w:t>) license.</w:t>
      </w:r>
    </w:p>
    <w:bookmarkEnd w:id="27"/>
    <w:p w14:paraId="0D022CF5" w14:textId="77777777" w:rsidR="00DE722C" w:rsidRPr="00CD4558" w:rsidRDefault="00DE722C" w:rsidP="00DE722C">
      <w:r w:rsidRPr="00CD4558">
        <w:br w:type="page"/>
      </w:r>
    </w:p>
    <w:p w14:paraId="27835D1E" w14:textId="77777777" w:rsidR="00DE722C" w:rsidRPr="00CD4558" w:rsidRDefault="00DE722C" w:rsidP="00DE722C">
      <w:pPr>
        <w:rPr>
          <w:b/>
        </w:rPr>
      </w:pPr>
      <w:r w:rsidRPr="00CD4558">
        <w:rPr>
          <w:b/>
        </w:rPr>
        <w:lastRenderedPageBreak/>
        <w:t>References (Annex I)</w:t>
      </w:r>
    </w:p>
    <w:p w14:paraId="23FEA0A1" w14:textId="77777777" w:rsidR="008B67B5" w:rsidRPr="00CD4558" w:rsidRDefault="00DE722C" w:rsidP="008B67B5">
      <w:pPr>
        <w:pStyle w:val="Bibliography"/>
        <w:rPr>
          <w:rFonts w:cs="Times New Roman"/>
          <w:szCs w:val="24"/>
        </w:rPr>
      </w:pPr>
      <w:r w:rsidRPr="00CD4558">
        <w:fldChar w:fldCharType="begin"/>
      </w:r>
      <w:r w:rsidRPr="00CD4558">
        <w:instrText xml:space="preserve"> ADDIN ZOTERO_BIBL {"uncited":[],"omitted":[],"custom":[]} CSL_BIBLIOGRAPHY </w:instrText>
      </w:r>
      <w:r w:rsidRPr="00CD4558">
        <w:fldChar w:fldCharType="separate"/>
      </w:r>
      <w:r w:rsidR="008B67B5" w:rsidRPr="00CD4558">
        <w:rPr>
          <w:rFonts w:cs="Times New Roman"/>
          <w:szCs w:val="24"/>
        </w:rPr>
        <w:t xml:space="preserve">1. </w:t>
      </w:r>
      <w:r w:rsidR="008B67B5" w:rsidRPr="00CD4558">
        <w:rPr>
          <w:rFonts w:cs="Times New Roman"/>
          <w:szCs w:val="24"/>
        </w:rPr>
        <w:tab/>
        <w:t xml:space="preserve">UK Health Security Agency. COVID-19: the green book, chapter 14a. 2022. </w:t>
      </w:r>
    </w:p>
    <w:p w14:paraId="7A6511B5" w14:textId="77777777" w:rsidR="008B67B5" w:rsidRPr="00CD4558" w:rsidRDefault="008B67B5" w:rsidP="008B67B5">
      <w:pPr>
        <w:pStyle w:val="Bibliography"/>
        <w:rPr>
          <w:rFonts w:cs="Times New Roman"/>
          <w:szCs w:val="24"/>
        </w:rPr>
      </w:pPr>
      <w:r w:rsidRPr="00CD4558">
        <w:rPr>
          <w:rFonts w:cs="Times New Roman"/>
          <w:szCs w:val="24"/>
        </w:rPr>
        <w:t xml:space="preserve">2. </w:t>
      </w:r>
      <w:r w:rsidRPr="00CD4558">
        <w:rPr>
          <w:rFonts w:cs="Times New Roman"/>
          <w:szCs w:val="24"/>
        </w:rPr>
        <w:tab/>
        <w:t xml:space="preserve">Storey BC, Staplin N, Harper CH, et al. Declining comorbidity-adjusted mortality rates in English patients receiving maintenance renal replacement therapy. </w:t>
      </w:r>
      <w:r w:rsidRPr="00CD4558">
        <w:rPr>
          <w:rFonts w:cs="Times New Roman"/>
          <w:i/>
          <w:iCs/>
          <w:szCs w:val="24"/>
        </w:rPr>
        <w:t>Kidney Int</w:t>
      </w:r>
      <w:r w:rsidRPr="00CD4558">
        <w:rPr>
          <w:rFonts w:cs="Times New Roman"/>
          <w:szCs w:val="24"/>
        </w:rPr>
        <w:t>. 2018 May;</w:t>
      </w:r>
      <w:r w:rsidRPr="00CD4558">
        <w:rPr>
          <w:rFonts w:cs="Times New Roman"/>
          <w:b/>
          <w:bCs/>
          <w:szCs w:val="24"/>
        </w:rPr>
        <w:t>93</w:t>
      </w:r>
      <w:r w:rsidRPr="00CD4558">
        <w:rPr>
          <w:rFonts w:cs="Times New Roman"/>
          <w:szCs w:val="24"/>
        </w:rPr>
        <w:t xml:space="preserve">(5):1165–1174. </w:t>
      </w:r>
    </w:p>
    <w:p w14:paraId="12654910" w14:textId="77777777" w:rsidR="008B67B5" w:rsidRPr="00CD4558" w:rsidRDefault="008B67B5" w:rsidP="008B67B5">
      <w:pPr>
        <w:pStyle w:val="Bibliography"/>
        <w:rPr>
          <w:rFonts w:cs="Times New Roman"/>
          <w:szCs w:val="24"/>
        </w:rPr>
      </w:pPr>
      <w:r w:rsidRPr="00CD4558">
        <w:rPr>
          <w:rFonts w:cs="Times New Roman"/>
          <w:szCs w:val="24"/>
        </w:rPr>
        <w:t xml:space="preserve">3. </w:t>
      </w:r>
      <w:r w:rsidRPr="00CD4558">
        <w:rPr>
          <w:rFonts w:cs="Times New Roman"/>
          <w:szCs w:val="24"/>
        </w:rPr>
        <w:tab/>
        <w:t xml:space="preserve">Quan H, Sundararajan V, Halfon P, et al. Coding Algorithms for Defining Comorbidities in ICD-9-CM and ICD-10 Administrative Data: </w:t>
      </w:r>
      <w:r w:rsidRPr="00CD4558">
        <w:rPr>
          <w:rFonts w:cs="Times New Roman"/>
          <w:i/>
          <w:iCs/>
          <w:szCs w:val="24"/>
        </w:rPr>
        <w:t>Med Care</w:t>
      </w:r>
      <w:r w:rsidRPr="00CD4558">
        <w:rPr>
          <w:rFonts w:cs="Times New Roman"/>
          <w:szCs w:val="24"/>
        </w:rPr>
        <w:t>. 2005 Nov;</w:t>
      </w:r>
      <w:r w:rsidRPr="00CD4558">
        <w:rPr>
          <w:rFonts w:cs="Times New Roman"/>
          <w:b/>
          <w:bCs/>
          <w:szCs w:val="24"/>
        </w:rPr>
        <w:t>43</w:t>
      </w:r>
      <w:r w:rsidRPr="00CD4558">
        <w:rPr>
          <w:rFonts w:cs="Times New Roman"/>
          <w:szCs w:val="24"/>
        </w:rPr>
        <w:t xml:space="preserve">(11):1130–1139. </w:t>
      </w:r>
    </w:p>
    <w:p w14:paraId="52B0AB7A" w14:textId="77777777" w:rsidR="008B67B5" w:rsidRPr="00CD4558" w:rsidRDefault="008B67B5" w:rsidP="008B67B5">
      <w:pPr>
        <w:pStyle w:val="Bibliography"/>
        <w:rPr>
          <w:rFonts w:cs="Times New Roman"/>
          <w:szCs w:val="24"/>
        </w:rPr>
      </w:pPr>
      <w:r w:rsidRPr="00CD4558">
        <w:rPr>
          <w:rFonts w:cs="Times New Roman"/>
          <w:szCs w:val="24"/>
        </w:rPr>
        <w:t xml:space="preserve">4. </w:t>
      </w:r>
      <w:r w:rsidRPr="00CD4558">
        <w:rPr>
          <w:rFonts w:cs="Times New Roman"/>
          <w:szCs w:val="24"/>
        </w:rPr>
        <w:tab/>
        <w:t xml:space="preserve">Gilbert T, Neuburger J, Kraindler J, et al. Development and validation of a Hospital Frailty Risk Score focusing on older people in acute care settings using electronic hospital records: an observational study. </w:t>
      </w:r>
      <w:r w:rsidRPr="00CD4558">
        <w:rPr>
          <w:rFonts w:cs="Times New Roman"/>
          <w:i/>
          <w:iCs/>
          <w:szCs w:val="24"/>
        </w:rPr>
        <w:t>Lancet Lond Engl</w:t>
      </w:r>
      <w:r w:rsidRPr="00CD4558">
        <w:rPr>
          <w:rFonts w:cs="Times New Roman"/>
          <w:szCs w:val="24"/>
        </w:rPr>
        <w:t>. 2018 May 5;</w:t>
      </w:r>
      <w:r w:rsidRPr="00CD4558">
        <w:rPr>
          <w:rFonts w:cs="Times New Roman"/>
          <w:b/>
          <w:bCs/>
          <w:szCs w:val="24"/>
        </w:rPr>
        <w:t>391</w:t>
      </w:r>
      <w:r w:rsidRPr="00CD4558">
        <w:rPr>
          <w:rFonts w:cs="Times New Roman"/>
          <w:szCs w:val="24"/>
        </w:rPr>
        <w:t xml:space="preserve">(10132):1775–1782. </w:t>
      </w:r>
    </w:p>
    <w:p w14:paraId="5EAF37CB" w14:textId="77777777" w:rsidR="008B67B5" w:rsidRPr="00CD4558" w:rsidRDefault="008B67B5" w:rsidP="008B67B5">
      <w:pPr>
        <w:pStyle w:val="Bibliography"/>
        <w:rPr>
          <w:rFonts w:cs="Times New Roman"/>
          <w:szCs w:val="24"/>
        </w:rPr>
      </w:pPr>
      <w:r w:rsidRPr="00CD4558">
        <w:rPr>
          <w:rFonts w:cs="Times New Roman"/>
          <w:szCs w:val="24"/>
        </w:rPr>
        <w:t xml:space="preserve">5. </w:t>
      </w:r>
      <w:r w:rsidRPr="00CD4558">
        <w:rPr>
          <w:rFonts w:cs="Times New Roman"/>
          <w:szCs w:val="24"/>
        </w:rPr>
        <w:tab/>
        <w:t>Centers for Disease Control and Prevention. Alcohol-Related ICD Codes [Internet]. 2021 [cited 2022 Oct 11]. Available from: https://www.cdc.gov/alcohol/ardi/alcohol-related-icd-codes.html</w:t>
      </w:r>
    </w:p>
    <w:p w14:paraId="02FC43BC" w14:textId="77777777" w:rsidR="008B67B5" w:rsidRPr="00CD4558" w:rsidRDefault="008B67B5" w:rsidP="008B67B5">
      <w:pPr>
        <w:pStyle w:val="Bibliography"/>
        <w:rPr>
          <w:rFonts w:cs="Times New Roman"/>
          <w:szCs w:val="24"/>
        </w:rPr>
      </w:pPr>
      <w:r w:rsidRPr="00CD4558">
        <w:rPr>
          <w:rFonts w:cs="Times New Roman"/>
          <w:szCs w:val="24"/>
        </w:rPr>
        <w:t xml:space="preserve">6. </w:t>
      </w:r>
      <w:r w:rsidRPr="00CD4558">
        <w:rPr>
          <w:rFonts w:cs="Times New Roman"/>
          <w:szCs w:val="24"/>
        </w:rPr>
        <w:tab/>
        <w:t xml:space="preserve">Khokhar B, Jette N, Metcalfe A, et al. Systematic review of validated case definitions for diabetes in ICD-9-coded and ICD-10-coded data in adult populations. </w:t>
      </w:r>
      <w:r w:rsidRPr="00CD4558">
        <w:rPr>
          <w:rFonts w:cs="Times New Roman"/>
          <w:i/>
          <w:iCs/>
          <w:szCs w:val="24"/>
        </w:rPr>
        <w:t>BMJ Open</w:t>
      </w:r>
      <w:r w:rsidRPr="00CD4558">
        <w:rPr>
          <w:rFonts w:cs="Times New Roman"/>
          <w:szCs w:val="24"/>
        </w:rPr>
        <w:t>. 2016 Aug;</w:t>
      </w:r>
      <w:r w:rsidRPr="00CD4558">
        <w:rPr>
          <w:rFonts w:cs="Times New Roman"/>
          <w:b/>
          <w:bCs/>
          <w:szCs w:val="24"/>
        </w:rPr>
        <w:t>6</w:t>
      </w:r>
      <w:r w:rsidRPr="00CD4558">
        <w:rPr>
          <w:rFonts w:cs="Times New Roman"/>
          <w:szCs w:val="24"/>
        </w:rPr>
        <w:t xml:space="preserve">(8):e009952. </w:t>
      </w:r>
    </w:p>
    <w:p w14:paraId="22BF46BC" w14:textId="77777777" w:rsidR="008B67B5" w:rsidRPr="00CD4558" w:rsidRDefault="008B67B5" w:rsidP="008B67B5">
      <w:pPr>
        <w:pStyle w:val="Bibliography"/>
        <w:rPr>
          <w:rFonts w:cs="Times New Roman"/>
          <w:szCs w:val="24"/>
        </w:rPr>
      </w:pPr>
      <w:r w:rsidRPr="00CD4558">
        <w:rPr>
          <w:rFonts w:cs="Times New Roman"/>
          <w:szCs w:val="24"/>
        </w:rPr>
        <w:t xml:space="preserve">7. </w:t>
      </w:r>
      <w:r w:rsidRPr="00CD4558">
        <w:rPr>
          <w:rFonts w:cs="Times New Roman"/>
          <w:szCs w:val="24"/>
        </w:rPr>
        <w:tab/>
        <w:t>NHS Digital. NHS Data Model and Dictionary - Severe Mental Illness [Internet]. 2022 [cited 2022 Oct 11]. Available from: https://www.datadictionary.nhs.uk/Covid19PRA/Severe_Mental_Illness.html</w:t>
      </w:r>
    </w:p>
    <w:p w14:paraId="1F09600F" w14:textId="77777777" w:rsidR="008B67B5" w:rsidRPr="00CD4558" w:rsidRDefault="008B67B5" w:rsidP="008B67B5">
      <w:pPr>
        <w:pStyle w:val="Bibliography"/>
        <w:rPr>
          <w:rFonts w:cs="Times New Roman"/>
          <w:szCs w:val="24"/>
        </w:rPr>
      </w:pPr>
      <w:r w:rsidRPr="00CD4558">
        <w:rPr>
          <w:rFonts w:cs="Times New Roman"/>
          <w:szCs w:val="24"/>
        </w:rPr>
        <w:t xml:space="preserve">8. </w:t>
      </w:r>
      <w:r w:rsidRPr="00CD4558">
        <w:rPr>
          <w:rFonts w:cs="Times New Roman"/>
          <w:szCs w:val="24"/>
        </w:rPr>
        <w:tab/>
        <w:t xml:space="preserve">Gribsholt SB, Pedersen L, Richelsen B, Thomsen RW. Validity of ICD-10 diagnoses of overweight and obesity in Danish hospitals. </w:t>
      </w:r>
      <w:r w:rsidRPr="00CD4558">
        <w:rPr>
          <w:rFonts w:cs="Times New Roman"/>
          <w:i/>
          <w:iCs/>
          <w:szCs w:val="24"/>
        </w:rPr>
        <w:t>Clin Epidemiol</w:t>
      </w:r>
      <w:r w:rsidRPr="00CD4558">
        <w:rPr>
          <w:rFonts w:cs="Times New Roman"/>
          <w:szCs w:val="24"/>
        </w:rPr>
        <w:t>. 2019;</w:t>
      </w:r>
      <w:r w:rsidRPr="00CD4558">
        <w:rPr>
          <w:rFonts w:cs="Times New Roman"/>
          <w:b/>
          <w:bCs/>
          <w:szCs w:val="24"/>
        </w:rPr>
        <w:t>11</w:t>
      </w:r>
      <w:r w:rsidRPr="00CD4558">
        <w:rPr>
          <w:rFonts w:cs="Times New Roman"/>
          <w:szCs w:val="24"/>
        </w:rPr>
        <w:t xml:space="preserve">:845–854. </w:t>
      </w:r>
    </w:p>
    <w:p w14:paraId="468CCB20" w14:textId="15D730F5" w:rsidR="00DE722C" w:rsidRPr="00CD4558" w:rsidRDefault="00DE722C" w:rsidP="00DE722C">
      <w:r w:rsidRPr="00CD4558">
        <w:fldChar w:fldCharType="end"/>
      </w:r>
    </w:p>
    <w:p w14:paraId="22596F41" w14:textId="77777777" w:rsidR="00DE722C" w:rsidRPr="00CD4558" w:rsidRDefault="00DE722C" w:rsidP="00DE722C">
      <w:pPr>
        <w:spacing w:line="480" w:lineRule="auto"/>
      </w:pPr>
    </w:p>
    <w:p w14:paraId="5C0DE847" w14:textId="77777777" w:rsidR="00DE722C" w:rsidRPr="00CD4558" w:rsidRDefault="00DE722C" w:rsidP="00DE722C">
      <w:pPr>
        <w:spacing w:line="480" w:lineRule="auto"/>
      </w:pPr>
    </w:p>
    <w:p w14:paraId="1C94D991" w14:textId="77777777" w:rsidR="00DE722C" w:rsidRPr="00CD4558" w:rsidRDefault="00DE722C" w:rsidP="00DE722C">
      <w:pPr>
        <w:spacing w:line="480" w:lineRule="auto"/>
      </w:pPr>
    </w:p>
    <w:p w14:paraId="156B4720" w14:textId="77777777" w:rsidR="00DE722C" w:rsidRPr="00CD4558" w:rsidRDefault="00DE722C" w:rsidP="00DE722C">
      <w:pPr>
        <w:spacing w:line="480" w:lineRule="auto"/>
        <w:sectPr w:rsidR="00DE722C" w:rsidRPr="00CD4558" w:rsidSect="00C06454">
          <w:pgSz w:w="16838" w:h="11906" w:orient="landscape"/>
          <w:pgMar w:top="1418" w:right="1418" w:bottom="1418" w:left="1418" w:header="709" w:footer="709" w:gutter="0"/>
          <w:cols w:space="708"/>
          <w:docGrid w:linePitch="360"/>
        </w:sectPr>
      </w:pPr>
    </w:p>
    <w:p w14:paraId="4F9459FC" w14:textId="77777777" w:rsidR="00DE722C" w:rsidRPr="00CD4558" w:rsidRDefault="00DE722C" w:rsidP="00DE722C">
      <w:pPr>
        <w:pStyle w:val="Heading2"/>
      </w:pPr>
      <w:r w:rsidRPr="00CD4558">
        <w:lastRenderedPageBreak/>
        <w:t>Annex II – Supplementary tables and figures</w:t>
      </w:r>
    </w:p>
    <w:p w14:paraId="094CFDB4" w14:textId="20DEB081" w:rsidR="00DE722C" w:rsidRPr="00CD4558" w:rsidRDefault="00DE722C" w:rsidP="00DE722C">
      <w:pPr>
        <w:pStyle w:val="Heading3"/>
        <w:spacing w:line="480" w:lineRule="auto"/>
      </w:pPr>
      <w:bookmarkStart w:id="29" w:name="_Ref115089219"/>
      <w:bookmarkStart w:id="30" w:name="_Toc119084737"/>
      <w:r w:rsidRPr="00CD4558">
        <w:t>Supplementary table S</w:t>
      </w:r>
      <w:r w:rsidR="00835788">
        <w:fldChar w:fldCharType="begin"/>
      </w:r>
      <w:r w:rsidR="00835788">
        <w:instrText xml:space="preserve"> SEQ Supplementary_table \* ARABIC </w:instrText>
      </w:r>
      <w:r w:rsidR="00835788">
        <w:fldChar w:fldCharType="separate"/>
      </w:r>
      <w:r w:rsidR="009C1973">
        <w:rPr>
          <w:noProof/>
        </w:rPr>
        <w:t>1</w:t>
      </w:r>
      <w:r w:rsidR="00835788">
        <w:rPr>
          <w:noProof/>
        </w:rPr>
        <w:fldChar w:fldCharType="end"/>
      </w:r>
      <w:bookmarkEnd w:id="29"/>
      <w:r w:rsidRPr="00CD4558">
        <w:t xml:space="preserve"> - Baseline characteristics of the RECOVERY population recruited in the UK, grouped by nation (using data from the case report form only, except where stated)</w:t>
      </w:r>
      <w:bookmarkEnd w:id="30"/>
    </w:p>
    <w:tbl>
      <w:tblPr>
        <w:tblpPr w:leftFromText="180" w:rightFromText="180" w:vertAnchor="text" w:tblpXSpec="center" w:tblpY="1"/>
        <w:tblOverlap w:val="never"/>
        <w:tblW w:w="14310" w:type="dxa"/>
        <w:tblLayout w:type="fixed"/>
        <w:tblLook w:val="0420" w:firstRow="1" w:lastRow="0" w:firstColumn="0" w:lastColumn="0" w:noHBand="0" w:noVBand="1"/>
      </w:tblPr>
      <w:tblGrid>
        <w:gridCol w:w="4535"/>
        <w:gridCol w:w="2423"/>
        <w:gridCol w:w="2899"/>
        <w:gridCol w:w="2349"/>
        <w:gridCol w:w="2104"/>
      </w:tblGrid>
      <w:tr w:rsidR="00DE722C" w:rsidRPr="00CD4558" w14:paraId="03F93AFB" w14:textId="77777777" w:rsidTr="00C06454">
        <w:trPr>
          <w:cantSplit/>
          <w:tblHeader/>
        </w:trPr>
        <w:tc>
          <w:tcPr>
            <w:tcW w:w="453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9AD9E1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pPr>
            <w:r w:rsidRPr="00CD4558">
              <w:rPr>
                <w:color w:val="000000"/>
              </w:rPr>
              <w:t>Characteristic</w:t>
            </w:r>
          </w:p>
        </w:tc>
        <w:tc>
          <w:tcPr>
            <w:tcW w:w="242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497691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pPr>
            <w:r w:rsidRPr="00CD4558">
              <w:rPr>
                <w:color w:val="000000"/>
              </w:rPr>
              <w:t>England, N = 39,952</w:t>
            </w:r>
            <w:r w:rsidRPr="00CD4558">
              <w:rPr>
                <w:color w:val="000000"/>
                <w:vertAlign w:val="superscript"/>
              </w:rPr>
              <w:t>a</w:t>
            </w:r>
          </w:p>
        </w:tc>
        <w:tc>
          <w:tcPr>
            <w:tcW w:w="289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FA79E2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pPr>
            <w:r w:rsidRPr="00CD4558">
              <w:rPr>
                <w:color w:val="000000"/>
              </w:rPr>
              <w:t>Northern Ireland, N = 985</w:t>
            </w:r>
            <w:r w:rsidRPr="00CD4558">
              <w:rPr>
                <w:color w:val="000000"/>
                <w:vertAlign w:val="superscript"/>
              </w:rPr>
              <w:t xml:space="preserve"> a</w:t>
            </w:r>
          </w:p>
        </w:tc>
        <w:tc>
          <w:tcPr>
            <w:tcW w:w="234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C6B0F3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pPr>
            <w:r w:rsidRPr="00CD4558">
              <w:rPr>
                <w:color w:val="000000"/>
              </w:rPr>
              <w:t>Scotland, N = 2496</w:t>
            </w:r>
            <w:r w:rsidRPr="00CD4558">
              <w:rPr>
                <w:color w:val="000000"/>
                <w:vertAlign w:val="superscript"/>
              </w:rPr>
              <w:t xml:space="preserve"> a</w:t>
            </w:r>
          </w:p>
        </w:tc>
        <w:tc>
          <w:tcPr>
            <w:tcW w:w="210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23485A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pPr>
            <w:r w:rsidRPr="00CD4558">
              <w:rPr>
                <w:color w:val="000000"/>
              </w:rPr>
              <w:t>Wales, N = 1333</w:t>
            </w:r>
            <w:r w:rsidRPr="00CD4558">
              <w:rPr>
                <w:color w:val="000000"/>
                <w:vertAlign w:val="superscript"/>
              </w:rPr>
              <w:t xml:space="preserve"> a</w:t>
            </w:r>
          </w:p>
        </w:tc>
      </w:tr>
      <w:tr w:rsidR="00DE722C" w:rsidRPr="00CD4558" w14:paraId="7402E12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586FB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Age, mean (SD)</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C1E89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2 (16)</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03C18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8 (15)</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4B42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2 (15)</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213BD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1 (15)</w:t>
            </w:r>
          </w:p>
        </w:tc>
      </w:tr>
      <w:tr w:rsidR="00DE722C" w:rsidRPr="00CD4558" w14:paraId="1DB46101"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8595A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lt;60</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C9F4F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7,063 (4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C7796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05 (51%)</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893DF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36 (42%)</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1ABC3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02 (45%)</w:t>
            </w:r>
          </w:p>
        </w:tc>
      </w:tr>
      <w:tr w:rsidR="00DE722C" w:rsidRPr="00CD4558" w14:paraId="2B3D377A"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FA2C1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60-69</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7B630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154 (2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93AFA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56 (26%)</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C59F6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57 (26%)</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80620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50 (26%)</w:t>
            </w:r>
          </w:p>
        </w:tc>
      </w:tr>
      <w:tr w:rsidR="00DE722C" w:rsidRPr="00CD4558" w14:paraId="6AFC616A"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861F4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70-79</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69FBF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047 (20%)</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F34C0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56 (16%)</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B79B1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73 (19%)</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C52A8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57 (19%)</w:t>
            </w:r>
          </w:p>
        </w:tc>
      </w:tr>
      <w:tr w:rsidR="00DE722C" w:rsidRPr="00CD4558" w14:paraId="21DB934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2157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80-89</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6D8CA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709 (1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B9E59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0 (6.1%)</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A8D21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68 (11%)</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9114E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5 (7.9%)</w:t>
            </w:r>
          </w:p>
        </w:tc>
      </w:tr>
      <w:tr w:rsidR="00DE722C" w:rsidRPr="00CD4558" w14:paraId="0A26FAF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AE98F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90+</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2FD53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79 (2.5%)</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1448F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 (0.8%)</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403AB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2 (2.5%)</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18880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 (1.4%)</w:t>
            </w:r>
          </w:p>
        </w:tc>
      </w:tr>
      <w:tr w:rsidR="00DE722C" w:rsidRPr="00CD4558" w14:paraId="4D0BE3E8"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77873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Femal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8B118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4,616 (37%)</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2BA1D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40 (35%)</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EC610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58 (38%)</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529AD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87 (37%)</w:t>
            </w:r>
          </w:p>
        </w:tc>
      </w:tr>
      <w:tr w:rsidR="00DE722C" w:rsidRPr="00CD4558" w14:paraId="1B1C988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330A0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sidRPr="00CD4558">
              <w:rPr>
                <w:color w:val="000000"/>
              </w:rPr>
              <w:t>Ethnicity</w:t>
            </w:r>
            <w:r w:rsidRPr="00CD4558">
              <w:rPr>
                <w:color w:val="000000"/>
                <w:vertAlign w:val="superscript"/>
              </w:rPr>
              <w:t>b</w:t>
            </w:r>
            <w:proofErr w:type="spellEnd"/>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14AB1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F3CD6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1B7F3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EB836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r>
      <w:tr w:rsidR="00DE722C" w:rsidRPr="00CD4558" w14:paraId="124468FD"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153FC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lastRenderedPageBreak/>
              <w:t>Whit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3D688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2,205 (8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DEC5DA" w14:textId="28F5AC33"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58FD6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040 (97%)</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FD737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74 (93%)</w:t>
            </w:r>
          </w:p>
        </w:tc>
      </w:tr>
      <w:tr w:rsidR="00DE722C" w:rsidRPr="00CD4558" w14:paraId="0508788A"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7C7EE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Black</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1E8C8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491 (3.8%)</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024B52" w14:textId="31AD0852"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1063D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3 (0.6%)</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D28A1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 (0.5%)</w:t>
            </w:r>
          </w:p>
        </w:tc>
      </w:tr>
      <w:tr w:rsidR="00DE722C" w:rsidRPr="00CD4558" w14:paraId="56D405B6"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4F3F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Asian</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11280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964 (10%)</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39CAE1" w14:textId="79603402"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29079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4 (2.1%)</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1633F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3 (3.7%)</w:t>
            </w:r>
          </w:p>
        </w:tc>
      </w:tr>
      <w:tr w:rsidR="00DE722C" w:rsidRPr="00CD4558" w14:paraId="238336F6"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EBEA7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Other</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8DA3E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48 (2.4%)</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6A1BF" w14:textId="4E69AE11"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0816B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 (0.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5D689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 (1.3%)</w:t>
            </w:r>
          </w:p>
        </w:tc>
      </w:tr>
      <w:tr w:rsidR="00DE722C" w:rsidRPr="00CD4558" w14:paraId="57C1735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E052B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Mixed</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D2C83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16 (1.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56EE2C" w14:textId="7E72C8DB"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FBD6D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 (0.2%)</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6CD8A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 (1.0%)</w:t>
            </w:r>
          </w:p>
        </w:tc>
      </w:tr>
      <w:tr w:rsidR="00DE722C" w:rsidRPr="00CD4558" w14:paraId="7E561DC6"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737CB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Unknown</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837E3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28 (2.1%)</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8D3394" w14:textId="4EECF351"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00B8D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87 (16%)</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C0D91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19 (54%)</w:t>
            </w:r>
          </w:p>
        </w:tc>
      </w:tr>
      <w:tr w:rsidR="00DE722C" w:rsidRPr="00CD4558" w14:paraId="04F7E60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C138E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 xml:space="preserve">Respiratory support </w:t>
            </w:r>
            <w:proofErr w:type="spellStart"/>
            <w:r w:rsidRPr="00CD4558">
              <w:rPr>
                <w:color w:val="000000"/>
              </w:rPr>
              <w:t>status</w:t>
            </w:r>
            <w:r w:rsidRPr="00CD4558">
              <w:rPr>
                <w:color w:val="000000"/>
                <w:vertAlign w:val="superscript"/>
              </w:rPr>
              <w:t>c</w:t>
            </w:r>
            <w:proofErr w:type="spellEnd"/>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AFE4A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E2ECF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A9E94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67BE2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r>
      <w:tr w:rsidR="00DE722C" w:rsidRPr="00CD4558" w14:paraId="6B00D4D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410D3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Invasive mechanical ventilation or ECMO</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A59D7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674 (6.7%)</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9618C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6 (4.7%)</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412F2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80 (7.2%)</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BAF97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33 (17%)</w:t>
            </w:r>
          </w:p>
        </w:tc>
      </w:tr>
      <w:tr w:rsidR="00DE722C" w:rsidRPr="00CD4558" w14:paraId="778BA21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F340E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Non-invasive mechanical ventilation or supplementary oxygen</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0DF2A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2,420 (81%)</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22B98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51 (86%)</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332C4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55 (78%)</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5A1C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13 (68%)</w:t>
            </w:r>
          </w:p>
        </w:tc>
      </w:tr>
      <w:tr w:rsidR="00DE722C" w:rsidRPr="00CD4558" w14:paraId="1F8F3083"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D6F82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Non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FA738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858 (1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2F55A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8 (8.9%)</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F54C9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61 (14%)</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8933A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87 (14%)</w:t>
            </w:r>
          </w:p>
        </w:tc>
      </w:tr>
      <w:tr w:rsidR="00DE722C" w:rsidRPr="00CD4558" w14:paraId="065F158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44D6E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Chronic lung diseas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F5101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784 (2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76463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00 (20%)</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6FED3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72 (2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EB426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90 (22%)</w:t>
            </w:r>
          </w:p>
        </w:tc>
      </w:tr>
      <w:tr w:rsidR="00DE722C" w:rsidRPr="00CD4558" w14:paraId="739E5B78"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CA9B8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lastRenderedPageBreak/>
              <w:t>Diabetes</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BDC46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434 (26%)</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4003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09 (21%)</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8967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64 (2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22442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13 (23%)</w:t>
            </w:r>
          </w:p>
        </w:tc>
      </w:tr>
      <w:tr w:rsidR="00DE722C" w:rsidRPr="00CD4558" w14:paraId="0AED2721"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2804B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Chronic heart diseas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4A306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120 (2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2FE1A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74 (18%)</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F044F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06 (20%)</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1AED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50 (19%)</w:t>
            </w:r>
          </w:p>
        </w:tc>
      </w:tr>
      <w:tr w:rsidR="00DE722C" w:rsidRPr="00CD4558" w14:paraId="2AAFCB19"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02D93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Severe liver diseas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5487C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71 (1.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E97A8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 (1.0%)</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0DEDA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3 (1.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62CF1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 (1.4%)</w:t>
            </w:r>
          </w:p>
        </w:tc>
      </w:tr>
      <w:tr w:rsidR="00DE722C" w:rsidRPr="00CD4558" w14:paraId="64658798" w14:textId="77777777" w:rsidTr="00C06454">
        <w:trPr>
          <w:cantSplit/>
        </w:trPr>
        <w:tc>
          <w:tcPr>
            <w:tcW w:w="453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0F4FD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Severe renal impairment</w:t>
            </w:r>
          </w:p>
        </w:tc>
        <w:tc>
          <w:tcPr>
            <w:tcW w:w="242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776586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238 (5.6%)</w:t>
            </w:r>
          </w:p>
        </w:tc>
        <w:tc>
          <w:tcPr>
            <w:tcW w:w="289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22924F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 (1.9%)</w:t>
            </w:r>
          </w:p>
        </w:tc>
        <w:tc>
          <w:tcPr>
            <w:tcW w:w="234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F7C7D4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6 (3.0%)</w:t>
            </w:r>
          </w:p>
        </w:tc>
        <w:tc>
          <w:tcPr>
            <w:tcW w:w="210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5E02E8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6 (5.7%)</w:t>
            </w:r>
          </w:p>
        </w:tc>
      </w:tr>
      <w:tr w:rsidR="00DE722C" w:rsidRPr="00CD4558" w14:paraId="46284081" w14:textId="77777777" w:rsidTr="00C06454">
        <w:trPr>
          <w:cantSplit/>
        </w:trPr>
        <w:tc>
          <w:tcPr>
            <w:tcW w:w="14310"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60FC5E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Cohorts restricted to participants randomised before the 1</w:t>
            </w:r>
            <w:r w:rsidRPr="00CD4558">
              <w:rPr>
                <w:color w:val="000000"/>
                <w:vertAlign w:val="superscript"/>
              </w:rPr>
              <w:t>st</w:t>
            </w:r>
            <w:r w:rsidRPr="00CD4558">
              <w:rPr>
                <w:color w:val="000000"/>
              </w:rPr>
              <w:t xml:space="preserve"> January 2022, with no age restrictions. ECMO - extracorporeal membrane oxygenation; HES - Hospital Episode Statistics; SD – standard deviation;</w:t>
            </w:r>
          </w:p>
        </w:tc>
      </w:tr>
      <w:tr w:rsidR="00DE722C" w:rsidRPr="00CD4558" w14:paraId="491C65D9" w14:textId="77777777" w:rsidTr="00C06454">
        <w:trPr>
          <w:cantSplit/>
        </w:trPr>
        <w:tc>
          <w:tcPr>
            <w:tcW w:w="14310"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13F6BE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proofErr w:type="gramStart"/>
            <w:r w:rsidRPr="00CD4558">
              <w:rPr>
                <w:color w:val="000000"/>
                <w:vertAlign w:val="superscript"/>
              </w:rPr>
              <w:t>a</w:t>
            </w:r>
            <w:r w:rsidRPr="00CD4558">
              <w:rPr>
                <w:color w:val="000000"/>
              </w:rPr>
              <w:t>Mean</w:t>
            </w:r>
            <w:proofErr w:type="spellEnd"/>
            <w:proofErr w:type="gramEnd"/>
            <w:r w:rsidRPr="00CD4558">
              <w:rPr>
                <w:color w:val="000000"/>
              </w:rPr>
              <w:t xml:space="preserve"> (SD); n (%)</w:t>
            </w:r>
          </w:p>
        </w:tc>
      </w:tr>
      <w:tr w:rsidR="00DE722C" w:rsidRPr="00CD4558" w14:paraId="6F3B6D9C" w14:textId="77777777" w:rsidTr="00C06454">
        <w:trPr>
          <w:cantSplit/>
        </w:trPr>
        <w:tc>
          <w:tcPr>
            <w:tcW w:w="14310"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17C0E3F" w14:textId="50D47B08" w:rsidR="00DE722C" w:rsidRPr="00CD4558" w:rsidRDefault="00DE722C" w:rsidP="00B81B9B">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sidRPr="00CD4558">
              <w:rPr>
                <w:color w:val="000000"/>
                <w:vertAlign w:val="superscript"/>
              </w:rPr>
              <w:t>b</w:t>
            </w:r>
            <w:r w:rsidRPr="00CD4558">
              <w:rPr>
                <w:color w:val="000000"/>
              </w:rPr>
              <w:t>Ethnicity</w:t>
            </w:r>
            <w:proofErr w:type="spellEnd"/>
            <w:r w:rsidRPr="00CD4558">
              <w:rPr>
                <w:color w:val="000000"/>
              </w:rPr>
              <w:t xml:space="preserve"> extracted from either primary care data (General Practice Extraction Service Data for Pandemic Planning and Research - GDPPR) or HES data for people in England, and  data sources equivalent to HES Scotland and Wales; no such data was available in Northern Ireland; proportions for people with known and unknown ethnicity were calculated separately and using the entire cohort as denominator</w:t>
            </w:r>
          </w:p>
        </w:tc>
      </w:tr>
      <w:tr w:rsidR="00DE722C" w:rsidRPr="00CD4558" w14:paraId="65F1F641" w14:textId="77777777" w:rsidTr="00C06454">
        <w:trPr>
          <w:cantSplit/>
        </w:trPr>
        <w:tc>
          <w:tcPr>
            <w:tcW w:w="14310"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5E8FAF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sidRPr="00CD4558">
              <w:rPr>
                <w:color w:val="000000"/>
                <w:vertAlign w:val="superscript"/>
              </w:rPr>
              <w:t>c</w:t>
            </w:r>
            <w:r w:rsidRPr="00CD4558">
              <w:rPr>
                <w:color w:val="000000"/>
              </w:rPr>
              <w:t>Respiratory</w:t>
            </w:r>
            <w:proofErr w:type="spellEnd"/>
            <w:r w:rsidRPr="00CD4558">
              <w:rPr>
                <w:color w:val="000000"/>
              </w:rPr>
              <w:t xml:space="preserve"> status derived from the case-report form combined with linked data sources such as hospital admissions and intensive care data (except for Northern Ireland where no linkage data was available)</w:t>
            </w:r>
          </w:p>
        </w:tc>
      </w:tr>
    </w:tbl>
    <w:p w14:paraId="0896A3CD" w14:textId="0C2BD042" w:rsidR="00DE722C" w:rsidRPr="00CD4558" w:rsidRDefault="00DE722C" w:rsidP="00DE722C">
      <w:pPr>
        <w:pStyle w:val="Heading3"/>
        <w:spacing w:line="480" w:lineRule="auto"/>
      </w:pPr>
      <w:bookmarkStart w:id="31" w:name="_Ref115078157"/>
      <w:bookmarkStart w:id="32" w:name="_Toc119084738"/>
      <w:r w:rsidRPr="00CD4558">
        <w:lastRenderedPageBreak/>
        <w:t>Supplementary table S</w:t>
      </w:r>
      <w:r w:rsidR="00835788">
        <w:fldChar w:fldCharType="begin"/>
      </w:r>
      <w:r w:rsidR="00835788">
        <w:instrText xml:space="preserve"> SEQ Supplementary_table \* ARABIC </w:instrText>
      </w:r>
      <w:r w:rsidR="00835788">
        <w:fldChar w:fldCharType="separate"/>
      </w:r>
      <w:r w:rsidR="009C1973">
        <w:rPr>
          <w:noProof/>
        </w:rPr>
        <w:t>2</w:t>
      </w:r>
      <w:r w:rsidR="00835788">
        <w:rPr>
          <w:noProof/>
        </w:rPr>
        <w:fldChar w:fldCharType="end"/>
      </w:r>
      <w:bookmarkEnd w:id="31"/>
      <w:r w:rsidRPr="00CD4558">
        <w:t xml:space="preserve"> - Baseline characteristics of the RECOVERY population recruited in England, grouped by HES linkage status</w:t>
      </w:r>
      <w:bookmarkEnd w:id="32"/>
      <w:r w:rsidR="00CD4558">
        <w:t xml:space="preserve"> </w:t>
      </w:r>
      <w:r w:rsidR="00CD4558" w:rsidRPr="00CD4558">
        <w:t>(using data from the case report form only, except where stated)</w:t>
      </w:r>
    </w:p>
    <w:tbl>
      <w:tblPr>
        <w:tblpPr w:leftFromText="180" w:rightFromText="180" w:vertAnchor="text" w:tblpXSpec="center" w:tblpY="1"/>
        <w:tblOverlap w:val="never"/>
        <w:tblW w:w="0" w:type="auto"/>
        <w:tblLayout w:type="fixed"/>
        <w:tblLook w:val="0420" w:firstRow="1" w:lastRow="0" w:firstColumn="0" w:lastColumn="0" w:noHBand="0" w:noVBand="1"/>
      </w:tblPr>
      <w:tblGrid>
        <w:gridCol w:w="6706"/>
        <w:gridCol w:w="3487"/>
        <w:gridCol w:w="3609"/>
      </w:tblGrid>
      <w:tr w:rsidR="00DE722C" w:rsidRPr="00896D01" w14:paraId="2107D182" w14:textId="77777777" w:rsidTr="00C06454">
        <w:trPr>
          <w:cantSplit/>
          <w:tblHeader/>
        </w:trPr>
        <w:tc>
          <w:tcPr>
            <w:tcW w:w="670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616AD8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pPr>
            <w:r w:rsidRPr="00CD4558">
              <w:rPr>
                <w:color w:val="000000"/>
              </w:rPr>
              <w:t>Characteristic</w:t>
            </w:r>
          </w:p>
        </w:tc>
        <w:tc>
          <w:tcPr>
            <w:tcW w:w="348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F0B63B6" w14:textId="77777777" w:rsidR="00DE722C" w:rsidRPr="00DD0B03"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rPr>
                <w:color w:val="000000"/>
                <w:lang w:val="pt-PT"/>
              </w:rPr>
            </w:pPr>
            <w:r w:rsidRPr="00DD0B03">
              <w:rPr>
                <w:color w:val="000000"/>
                <w:lang w:val="pt-PT"/>
              </w:rPr>
              <w:t xml:space="preserve">HES data available, </w:t>
            </w:r>
          </w:p>
          <w:p w14:paraId="72FD373F" w14:textId="77777777" w:rsidR="00DE722C" w:rsidRPr="00DD0B03"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rPr>
                <w:highlight w:val="yellow"/>
                <w:lang w:val="pt-PT"/>
              </w:rPr>
            </w:pPr>
            <w:r w:rsidRPr="00DD0B03">
              <w:rPr>
                <w:color w:val="000000"/>
                <w:lang w:val="pt-PT"/>
              </w:rPr>
              <w:t>N = 38,510</w:t>
            </w:r>
            <w:r w:rsidRPr="00DD0B03">
              <w:rPr>
                <w:color w:val="000000"/>
                <w:vertAlign w:val="superscript"/>
                <w:lang w:val="pt-PT"/>
              </w:rPr>
              <w:t>a</w:t>
            </w:r>
          </w:p>
        </w:tc>
        <w:tc>
          <w:tcPr>
            <w:tcW w:w="360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73D6F15" w14:textId="77777777" w:rsidR="00DE722C" w:rsidRPr="00DD0B03"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rPr>
                <w:color w:val="000000"/>
                <w:lang w:val="pt-PT"/>
              </w:rPr>
            </w:pPr>
            <w:r w:rsidRPr="00DD0B03">
              <w:rPr>
                <w:color w:val="000000"/>
                <w:lang w:val="pt-PT"/>
              </w:rPr>
              <w:t xml:space="preserve">HES data unavailable, </w:t>
            </w:r>
          </w:p>
          <w:p w14:paraId="0ADB7AEF" w14:textId="77777777" w:rsidR="00DE722C" w:rsidRPr="00DD0B03"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rPr>
                <w:highlight w:val="yellow"/>
                <w:lang w:val="pt-PT"/>
              </w:rPr>
            </w:pPr>
            <w:r w:rsidRPr="00DD0B03">
              <w:rPr>
                <w:color w:val="000000"/>
                <w:lang w:val="pt-PT"/>
              </w:rPr>
              <w:t>N = 648</w:t>
            </w:r>
            <w:r w:rsidRPr="00DD0B03">
              <w:rPr>
                <w:color w:val="000000"/>
                <w:vertAlign w:val="superscript"/>
                <w:lang w:val="pt-PT"/>
              </w:rPr>
              <w:t>a</w:t>
            </w:r>
          </w:p>
        </w:tc>
      </w:tr>
      <w:tr w:rsidR="00DE722C" w:rsidRPr="00CD4558" w14:paraId="3EDD66F2"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FD21E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Age, mean (SD)</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0B2F5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3 (15)</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23862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8 (15)</w:t>
            </w:r>
          </w:p>
        </w:tc>
      </w:tr>
      <w:tr w:rsidR="00DE722C" w:rsidRPr="00CD4558" w14:paraId="0D550FC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C32C4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lt;60</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867BE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6,121 (4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4B49A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49 (54%)</w:t>
            </w:r>
          </w:p>
        </w:tc>
      </w:tr>
      <w:tr w:rsidR="00DE722C" w:rsidRPr="00CD4558" w14:paraId="61610DB3"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4B91D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60-69</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27070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906 (23%)</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455F2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46 (23%)</w:t>
            </w:r>
          </w:p>
        </w:tc>
      </w:tr>
      <w:tr w:rsidR="00DE722C" w:rsidRPr="00CD4558" w14:paraId="07746278"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57696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70-79</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72E13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872 (20%)</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37DF0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7 (17%)</w:t>
            </w:r>
          </w:p>
        </w:tc>
      </w:tr>
      <w:tr w:rsidR="00DE722C" w:rsidRPr="00CD4558" w14:paraId="40B81A35"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F2555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80-89</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C1740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644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8C0C1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7 (5.7%)</w:t>
            </w:r>
          </w:p>
        </w:tc>
      </w:tr>
      <w:tr w:rsidR="00DE722C" w:rsidRPr="00CD4558" w14:paraId="016D4104"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D22CE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90+</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11AF5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67 (2.5%)</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7FE47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 (1.4%)</w:t>
            </w:r>
          </w:p>
        </w:tc>
      </w:tr>
      <w:tr w:rsidR="00DE722C" w:rsidRPr="00CD4558" w14:paraId="38ECA36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63F38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Femal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82109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4,068 (37%)</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C2EC3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45 (38%)</w:t>
            </w:r>
          </w:p>
        </w:tc>
      </w:tr>
      <w:tr w:rsidR="00DE722C" w:rsidRPr="00CD4558" w14:paraId="3C4742C6"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46048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Ethnicity</w:t>
            </w:r>
            <w:r w:rsidRPr="00CD4558">
              <w:rPr>
                <w:color w:val="000000"/>
                <w:vertAlign w:val="superscript"/>
              </w:rPr>
              <w:t>2</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27B16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CD0BB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r>
      <w:tr w:rsidR="00DE722C" w:rsidRPr="00CD4558" w14:paraId="254B4A40"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D970D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lastRenderedPageBreak/>
              <w:t>Whit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CB73F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1,326 (83%)</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2CFF4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30 (64%)</w:t>
            </w:r>
          </w:p>
        </w:tc>
      </w:tr>
      <w:tr w:rsidR="00DE722C" w:rsidRPr="00CD4558" w14:paraId="51C7B69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C36D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Black</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80BBC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367 (3.6%)</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B0D42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1 (14%)</w:t>
            </w:r>
          </w:p>
        </w:tc>
      </w:tr>
      <w:tr w:rsidR="00DE722C" w:rsidRPr="00CD4558" w14:paraId="64E44F27"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B53B5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Asian</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B33D9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809 (10%)</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4DDB5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7 (13%)</w:t>
            </w:r>
          </w:p>
        </w:tc>
      </w:tr>
      <w:tr w:rsidR="00DE722C" w:rsidRPr="00CD4558" w14:paraId="6E355D0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BD6E0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Other</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1BFE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77 (2.3%)</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9AF85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5 (4.9%)</w:t>
            </w:r>
          </w:p>
        </w:tc>
      </w:tr>
      <w:tr w:rsidR="00DE722C" w:rsidRPr="00CD4558" w14:paraId="6D9EFADC"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F677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Mixed</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71B68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65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73E82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 (3.7%)</w:t>
            </w:r>
          </w:p>
        </w:tc>
      </w:tr>
      <w:tr w:rsidR="00DE722C" w:rsidRPr="00CD4558" w14:paraId="3D74F908"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0AB51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Unknown</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D143C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66 (1.7%)</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22647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36 (21%)</w:t>
            </w:r>
          </w:p>
        </w:tc>
      </w:tr>
      <w:tr w:rsidR="00DE722C" w:rsidRPr="00CD4558" w14:paraId="042752F4"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826C8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Respiratory support status</w:t>
            </w:r>
            <w:r w:rsidRPr="00CD4558">
              <w:rPr>
                <w:color w:val="000000"/>
                <w:vertAlign w:val="superscript"/>
              </w:rPr>
              <w:t>3</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8AD2A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C05FC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r>
      <w:tr w:rsidR="00DE722C" w:rsidRPr="00CD4558" w14:paraId="4DDD79B5"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A5FF3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Invasive mechanical ventilation or ECMO</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3C604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562 (6.7%)</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47784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2 (11%)</w:t>
            </w:r>
          </w:p>
        </w:tc>
      </w:tr>
      <w:tr w:rsidR="00DE722C" w:rsidRPr="00CD4558" w14:paraId="61216F13"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92E6A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Non-invasive mechanical ventilation or supplementary oxygen</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A75C9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1,363 (81%)</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9841C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04 (78%)</w:t>
            </w:r>
          </w:p>
        </w:tc>
      </w:tr>
      <w:tr w:rsidR="00DE722C" w:rsidRPr="00CD4558" w14:paraId="67B9AE6E"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AF13D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Non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98836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585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F5188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2 (11%)</w:t>
            </w:r>
          </w:p>
        </w:tc>
      </w:tr>
      <w:tr w:rsidR="00DE722C" w:rsidRPr="00CD4558" w14:paraId="39944589"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659A2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Chronic lung diseas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D8F05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569 (2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8814D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30 (20%)</w:t>
            </w:r>
          </w:p>
        </w:tc>
      </w:tr>
      <w:tr w:rsidR="00DE722C" w:rsidRPr="00CD4558" w14:paraId="4B1B95E4"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3C72E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lastRenderedPageBreak/>
              <w:t>Diabetes</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1132D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193 (26%)</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D7D53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52 (23%)</w:t>
            </w:r>
          </w:p>
        </w:tc>
      </w:tr>
      <w:tr w:rsidR="00DE722C" w:rsidRPr="00CD4558" w14:paraId="3E67BB42"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522FC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Chronic heart diseas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FFF15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936 (23%)</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DA367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8 (17%)</w:t>
            </w:r>
          </w:p>
        </w:tc>
      </w:tr>
      <w:tr w:rsidR="00DE722C" w:rsidRPr="00CD4558" w14:paraId="0318547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87B8E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Severe liver diseas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CC6AC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48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29225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 (2.9%)</w:t>
            </w:r>
          </w:p>
        </w:tc>
      </w:tr>
      <w:tr w:rsidR="00DE722C" w:rsidRPr="00CD4558" w14:paraId="0675C135" w14:textId="77777777" w:rsidTr="00C06454">
        <w:trPr>
          <w:cantSplit/>
        </w:trPr>
        <w:tc>
          <w:tcPr>
            <w:tcW w:w="670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76DAE7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Severe renal impairment</w:t>
            </w:r>
          </w:p>
        </w:tc>
        <w:tc>
          <w:tcPr>
            <w:tcW w:w="348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5CB563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185 (5.7%)</w:t>
            </w:r>
          </w:p>
        </w:tc>
        <w:tc>
          <w:tcPr>
            <w:tcW w:w="360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4B748F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9 (6.0%)</w:t>
            </w:r>
          </w:p>
        </w:tc>
      </w:tr>
      <w:tr w:rsidR="00DE722C" w:rsidRPr="00CD4558" w14:paraId="059E15D4" w14:textId="77777777" w:rsidTr="00C06454">
        <w:trPr>
          <w:cantSplit/>
        </w:trPr>
        <w:tc>
          <w:tcPr>
            <w:tcW w:w="13802" w:type="dxa"/>
            <w:gridSpan w:val="3"/>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E81D38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Restricted to RECOVERY participants aged &gt;=16 years and recruited in England within the analysis period. ECMO - extracorporeal membrane oxygenation; HES - Hospital Episode Statistics</w:t>
            </w:r>
          </w:p>
        </w:tc>
      </w:tr>
      <w:tr w:rsidR="00DE722C" w:rsidRPr="00CD4558" w14:paraId="6023AC82" w14:textId="77777777" w:rsidTr="00C06454">
        <w:trPr>
          <w:cantSplit/>
        </w:trPr>
        <w:tc>
          <w:tcPr>
            <w:tcW w:w="13802"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CB829A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proofErr w:type="gramStart"/>
            <w:r w:rsidRPr="00CD4558">
              <w:rPr>
                <w:color w:val="000000"/>
                <w:vertAlign w:val="superscript"/>
              </w:rPr>
              <w:t>a</w:t>
            </w:r>
            <w:r w:rsidRPr="00CD4558">
              <w:rPr>
                <w:color w:val="000000"/>
              </w:rPr>
              <w:t>Mean</w:t>
            </w:r>
            <w:proofErr w:type="spellEnd"/>
            <w:proofErr w:type="gramEnd"/>
            <w:r w:rsidRPr="00CD4558">
              <w:rPr>
                <w:color w:val="000000"/>
              </w:rPr>
              <w:t xml:space="preserve"> (SD); n (%)</w:t>
            </w:r>
          </w:p>
        </w:tc>
      </w:tr>
      <w:tr w:rsidR="00DE722C" w:rsidRPr="00CD4558" w14:paraId="6CEDD6DB" w14:textId="77777777" w:rsidTr="00C06454">
        <w:trPr>
          <w:cantSplit/>
        </w:trPr>
        <w:tc>
          <w:tcPr>
            <w:tcW w:w="13802"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39DEF3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proofErr w:type="gramStart"/>
            <w:r w:rsidRPr="00CD4558">
              <w:rPr>
                <w:color w:val="000000"/>
                <w:vertAlign w:val="superscript"/>
              </w:rPr>
              <w:t>b</w:t>
            </w:r>
            <w:r w:rsidRPr="00CD4558">
              <w:rPr>
                <w:color w:val="000000"/>
              </w:rPr>
              <w:t>Ethnicity</w:t>
            </w:r>
            <w:proofErr w:type="spellEnd"/>
            <w:proofErr w:type="gramEnd"/>
            <w:r w:rsidRPr="00CD4558">
              <w:rPr>
                <w:color w:val="000000"/>
              </w:rPr>
              <w:t xml:space="preserve"> extracted from either primary care data (General Practice Extraction Service Data for Pandemic Planning and Research - GDPPR) or HES data. Proportions for people with known and unknown ethnicity were calculated separately, using the entire cohort as denominator</w:t>
            </w:r>
          </w:p>
        </w:tc>
      </w:tr>
      <w:tr w:rsidR="00DE722C" w:rsidRPr="00CD4558" w14:paraId="0E708A86" w14:textId="77777777" w:rsidTr="00C06454">
        <w:trPr>
          <w:cantSplit/>
        </w:trPr>
        <w:tc>
          <w:tcPr>
            <w:tcW w:w="13802"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B58884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sidRPr="00CD4558">
              <w:rPr>
                <w:color w:val="000000"/>
                <w:vertAlign w:val="superscript"/>
              </w:rPr>
              <w:t>c</w:t>
            </w:r>
            <w:r w:rsidRPr="00CD4558">
              <w:rPr>
                <w:color w:val="000000"/>
              </w:rPr>
              <w:t>Respiratory</w:t>
            </w:r>
            <w:proofErr w:type="spellEnd"/>
            <w:r w:rsidRPr="00CD4558">
              <w:rPr>
                <w:color w:val="000000"/>
              </w:rPr>
              <w:t xml:space="preserve"> status derived from the case-report form combined with linked data sources such as hospital admissions and intensive care data</w:t>
            </w:r>
          </w:p>
        </w:tc>
      </w:tr>
    </w:tbl>
    <w:p w14:paraId="0E7EE6DD" w14:textId="77777777" w:rsidR="00DE722C" w:rsidRPr="00CD4558" w:rsidRDefault="00DE722C" w:rsidP="00DE722C">
      <w:pPr>
        <w:spacing w:line="480" w:lineRule="auto"/>
      </w:pPr>
      <w:r w:rsidRPr="00CD4558">
        <w:br w:type="page"/>
      </w:r>
    </w:p>
    <w:p w14:paraId="356B57E5" w14:textId="77777777" w:rsidR="00DE722C" w:rsidRPr="00CD4558" w:rsidRDefault="00DE722C" w:rsidP="00DE722C">
      <w:pPr>
        <w:keepNext/>
        <w:pBdr>
          <w:top w:val="none" w:sz="0" w:space="0" w:color="000000"/>
          <w:left w:val="none" w:sz="0" w:space="0" w:color="000000"/>
          <w:bottom w:val="none" w:sz="0" w:space="0" w:color="000000"/>
          <w:right w:val="none" w:sz="0" w:space="0" w:color="000000"/>
        </w:pBdr>
        <w:spacing w:before="40" w:after="40" w:line="480" w:lineRule="auto"/>
        <w:ind w:left="100" w:right="100"/>
        <w:rPr>
          <w:color w:val="000000"/>
        </w:rPr>
        <w:sectPr w:rsidR="00DE722C" w:rsidRPr="00CD4558" w:rsidSect="00C06454">
          <w:pgSz w:w="16838" w:h="11906" w:orient="landscape"/>
          <w:pgMar w:top="1418" w:right="1418" w:bottom="1418" w:left="1418" w:header="708" w:footer="708" w:gutter="0"/>
          <w:cols w:space="708"/>
          <w:docGrid w:linePitch="360"/>
        </w:sectPr>
      </w:pPr>
    </w:p>
    <w:p w14:paraId="3C8E66A4" w14:textId="2DCE5375" w:rsidR="00DE722C" w:rsidRPr="00CD4558" w:rsidRDefault="00DE722C" w:rsidP="00DE722C">
      <w:pPr>
        <w:pStyle w:val="Heading3"/>
        <w:tabs>
          <w:tab w:val="left" w:pos="13467"/>
        </w:tabs>
        <w:spacing w:line="480" w:lineRule="auto"/>
      </w:pPr>
      <w:bookmarkStart w:id="33" w:name="_Ref115115388"/>
      <w:bookmarkStart w:id="34" w:name="_Ref119078340"/>
      <w:bookmarkStart w:id="35" w:name="_Toc119084740"/>
      <w:r w:rsidRPr="00CD4558">
        <w:lastRenderedPageBreak/>
        <w:t>Supplementary table S</w:t>
      </w:r>
      <w:r w:rsidR="00835788">
        <w:fldChar w:fldCharType="begin"/>
      </w:r>
      <w:r w:rsidR="00835788">
        <w:instrText xml:space="preserve"> SEQ Supplementary_table \* ARABIC </w:instrText>
      </w:r>
      <w:r w:rsidR="00835788">
        <w:fldChar w:fldCharType="separate"/>
      </w:r>
      <w:r w:rsidR="009C1973">
        <w:rPr>
          <w:noProof/>
        </w:rPr>
        <w:t>3</w:t>
      </w:r>
      <w:r w:rsidR="00835788">
        <w:rPr>
          <w:noProof/>
        </w:rPr>
        <w:fldChar w:fldCharType="end"/>
      </w:r>
      <w:bookmarkEnd w:id="33"/>
      <w:bookmarkEnd w:id="34"/>
      <w:r w:rsidRPr="00CD4558">
        <w:t xml:space="preserve"> - Number of individuals included in RECOVERY versus reference population over time, by age groups</w:t>
      </w:r>
      <w:bookmarkEnd w:id="35"/>
    </w:p>
    <w:tbl>
      <w:tblPr>
        <w:tblpPr w:leftFromText="180" w:rightFromText="180" w:vertAnchor="text" w:tblpXSpec="center" w:tblpY="1"/>
        <w:tblOverlap w:val="never"/>
        <w:tblW w:w="16154" w:type="dxa"/>
        <w:tblLayout w:type="fixed"/>
        <w:tblLook w:val="0420" w:firstRow="1" w:lastRow="0" w:firstColumn="0" w:lastColumn="0" w:noHBand="0" w:noVBand="1"/>
      </w:tblPr>
      <w:tblGrid>
        <w:gridCol w:w="961"/>
        <w:gridCol w:w="1056"/>
        <w:gridCol w:w="1056"/>
        <w:gridCol w:w="965"/>
        <w:gridCol w:w="1056"/>
        <w:gridCol w:w="1055"/>
        <w:gridCol w:w="963"/>
        <w:gridCol w:w="1054"/>
        <w:gridCol w:w="1054"/>
        <w:gridCol w:w="966"/>
        <w:gridCol w:w="1057"/>
        <w:gridCol w:w="1054"/>
        <w:gridCol w:w="964"/>
        <w:gridCol w:w="960"/>
        <w:gridCol w:w="960"/>
        <w:gridCol w:w="960"/>
        <w:gridCol w:w="13"/>
      </w:tblGrid>
      <w:tr w:rsidR="00D40402" w:rsidRPr="00CD4558" w14:paraId="61C1DEAE" w14:textId="77777777" w:rsidTr="00CD4558">
        <w:trPr>
          <w:cantSplit/>
          <w:trHeight w:val="298"/>
          <w:tblHeader/>
        </w:trPr>
        <w:tc>
          <w:tcPr>
            <w:tcW w:w="961" w:type="dxa"/>
            <w:vMerge w:val="restart"/>
            <w:tcBorders>
              <w:top w:val="single" w:sz="4" w:space="0" w:color="auto"/>
              <w:left w:val="single" w:sz="4" w:space="0" w:color="auto"/>
              <w:bottom w:val="single" w:sz="8" w:space="0" w:color="666666"/>
              <w:right w:val="single" w:sz="4" w:space="0" w:color="666666"/>
            </w:tcBorders>
            <w:shd w:val="clear" w:color="auto" w:fill="FFFFFF"/>
            <w:tcMar>
              <w:top w:w="0" w:type="dxa"/>
              <w:left w:w="0" w:type="dxa"/>
              <w:bottom w:w="0" w:type="dxa"/>
              <w:right w:w="0" w:type="dxa"/>
            </w:tcMar>
            <w:vAlign w:val="center"/>
          </w:tcPr>
          <w:p w14:paraId="3E047054" w14:textId="37D6A7E2"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Period</w:t>
            </w:r>
          </w:p>
        </w:tc>
        <w:tc>
          <w:tcPr>
            <w:tcW w:w="12300" w:type="dxa"/>
            <w:gridSpan w:val="12"/>
            <w:tcBorders>
              <w:top w:val="single" w:sz="4" w:space="0" w:color="auto"/>
              <w:left w:val="single" w:sz="4" w:space="0" w:color="666666"/>
              <w:bottom w:val="single" w:sz="4" w:space="0" w:color="auto"/>
              <w:right w:val="single" w:sz="4" w:space="0" w:color="auto"/>
            </w:tcBorders>
            <w:shd w:val="clear" w:color="auto" w:fill="FFFFFF"/>
            <w:tcMar>
              <w:top w:w="0" w:type="dxa"/>
              <w:left w:w="0" w:type="dxa"/>
              <w:bottom w:w="0" w:type="dxa"/>
              <w:right w:w="0" w:type="dxa"/>
            </w:tcMar>
            <w:vAlign w:val="center"/>
          </w:tcPr>
          <w:p w14:paraId="4B561CAF" w14:textId="50F72DF3"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Age bands</w:t>
            </w:r>
          </w:p>
        </w:tc>
        <w:tc>
          <w:tcPr>
            <w:tcW w:w="2893" w:type="dxa"/>
            <w:gridSpan w:val="4"/>
            <w:vMerge w:val="restart"/>
            <w:tcBorders>
              <w:top w:val="single" w:sz="4" w:space="0" w:color="auto"/>
              <w:left w:val="single" w:sz="4" w:space="0" w:color="auto"/>
              <w:right w:val="single" w:sz="4" w:space="0" w:color="auto"/>
            </w:tcBorders>
            <w:shd w:val="clear" w:color="auto" w:fill="FFFFFF"/>
            <w:vAlign w:val="center"/>
          </w:tcPr>
          <w:p w14:paraId="41973B11" w14:textId="647CE6AC" w:rsidR="00D40402" w:rsidRPr="00CD4558" w:rsidRDefault="00D40402" w:rsidP="000D3F29">
            <w:pPr>
              <w:keepNext/>
              <w:pBdr>
                <w:top w:val="none" w:sz="0" w:space="0" w:color="000000"/>
                <w:left w:val="none" w:sz="0" w:space="0" w:color="000000"/>
                <w:bottom w:val="none" w:sz="0" w:space="0" w:color="000000"/>
                <w:right w:val="none" w:sz="0" w:space="0" w:color="000000"/>
              </w:pBdr>
              <w:spacing w:before="100" w:after="100" w:line="240" w:lineRule="auto"/>
              <w:ind w:left="100" w:right="100"/>
              <w:jc w:val="center"/>
              <w:rPr>
                <w:color w:val="000000"/>
                <w:sz w:val="14"/>
                <w:szCs w:val="18"/>
              </w:rPr>
            </w:pPr>
            <w:r w:rsidRPr="00CD4558">
              <w:rPr>
                <w:color w:val="000000"/>
                <w:sz w:val="14"/>
                <w:szCs w:val="18"/>
              </w:rPr>
              <w:t>Aggregate</w:t>
            </w:r>
          </w:p>
        </w:tc>
      </w:tr>
      <w:tr w:rsidR="00D40402" w:rsidRPr="00CD4558" w14:paraId="287905F7" w14:textId="77777777" w:rsidTr="00CD4558">
        <w:trPr>
          <w:cantSplit/>
          <w:trHeight w:val="310"/>
          <w:tblHeader/>
        </w:trPr>
        <w:tc>
          <w:tcPr>
            <w:tcW w:w="961" w:type="dxa"/>
            <w:vMerge/>
            <w:tcBorders>
              <w:top w:val="single" w:sz="8" w:space="0" w:color="666666"/>
              <w:left w:val="single" w:sz="4" w:space="0" w:color="auto"/>
              <w:bottom w:val="single" w:sz="8" w:space="0" w:color="666666"/>
              <w:right w:val="single" w:sz="4" w:space="0" w:color="666666"/>
            </w:tcBorders>
            <w:shd w:val="clear" w:color="auto" w:fill="FFFFFF"/>
            <w:tcMar>
              <w:top w:w="0" w:type="dxa"/>
              <w:left w:w="0" w:type="dxa"/>
              <w:bottom w:w="0" w:type="dxa"/>
              <w:right w:w="0" w:type="dxa"/>
            </w:tcMar>
            <w:vAlign w:val="center"/>
          </w:tcPr>
          <w:p w14:paraId="65889B71"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rPr>
                <w:sz w:val="14"/>
              </w:rPr>
            </w:pPr>
          </w:p>
        </w:tc>
        <w:tc>
          <w:tcPr>
            <w:tcW w:w="3077" w:type="dxa"/>
            <w:gridSpan w:val="3"/>
            <w:tcBorders>
              <w:top w:val="single" w:sz="4" w:space="0" w:color="auto"/>
              <w:left w:val="single" w:sz="4" w:space="0" w:color="666666"/>
              <w:bottom w:val="single" w:sz="4" w:space="0" w:color="auto"/>
              <w:right w:val="single" w:sz="4" w:space="0" w:color="auto"/>
            </w:tcBorders>
            <w:shd w:val="clear" w:color="auto" w:fill="FFFFFF"/>
            <w:tcMar>
              <w:top w:w="0" w:type="dxa"/>
              <w:left w:w="0" w:type="dxa"/>
              <w:bottom w:w="0" w:type="dxa"/>
              <w:right w:w="0" w:type="dxa"/>
            </w:tcMar>
            <w:vAlign w:val="center"/>
          </w:tcPr>
          <w:p w14:paraId="44C01CE9" w14:textId="5AB350C3"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lt;60</w:t>
            </w:r>
          </w:p>
        </w:tc>
        <w:tc>
          <w:tcPr>
            <w:tcW w:w="3074" w:type="dxa"/>
            <w:gridSpan w:val="3"/>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921EED6" w14:textId="03D23DE9"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60-69</w:t>
            </w:r>
          </w:p>
        </w:tc>
        <w:tc>
          <w:tcPr>
            <w:tcW w:w="3074" w:type="dxa"/>
            <w:gridSpan w:val="3"/>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5D45990"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70-79</w:t>
            </w:r>
          </w:p>
        </w:tc>
        <w:tc>
          <w:tcPr>
            <w:tcW w:w="3075" w:type="dxa"/>
            <w:gridSpan w:val="3"/>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E7CD0A3" w14:textId="54B7B71D" w:rsidR="00D40402" w:rsidRPr="00CD4558" w:rsidRDefault="00E32D0E" w:rsidP="00CF0655">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Pr>
                <w:color w:val="000000"/>
                <w:sz w:val="14"/>
                <w:szCs w:val="18"/>
              </w:rPr>
              <w:t>80+</w:t>
            </w:r>
          </w:p>
        </w:tc>
        <w:tc>
          <w:tcPr>
            <w:tcW w:w="2893" w:type="dxa"/>
            <w:gridSpan w:val="4"/>
            <w:vMerge/>
            <w:tcBorders>
              <w:left w:val="single" w:sz="4" w:space="0" w:color="auto"/>
              <w:bottom w:val="single" w:sz="8" w:space="0" w:color="666666"/>
              <w:right w:val="single" w:sz="4" w:space="0" w:color="auto"/>
            </w:tcBorders>
            <w:shd w:val="clear" w:color="auto" w:fill="FFFFFF"/>
            <w:vAlign w:val="center"/>
          </w:tcPr>
          <w:p w14:paraId="155CE990"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p>
        </w:tc>
      </w:tr>
      <w:tr w:rsidR="00D40402" w:rsidRPr="00CD4558" w14:paraId="0C75BFC4" w14:textId="77777777" w:rsidTr="00CD4558">
        <w:trPr>
          <w:gridAfter w:val="1"/>
          <w:wAfter w:w="13" w:type="dxa"/>
          <w:cantSplit/>
          <w:trHeight w:val="1475"/>
          <w:tblHeader/>
        </w:trPr>
        <w:tc>
          <w:tcPr>
            <w:tcW w:w="961" w:type="dxa"/>
            <w:vMerge/>
            <w:tcBorders>
              <w:top w:val="single" w:sz="8" w:space="0" w:color="666666"/>
              <w:left w:val="single" w:sz="4" w:space="0" w:color="auto"/>
              <w:bottom w:val="single" w:sz="4" w:space="0" w:color="auto"/>
              <w:right w:val="single" w:sz="4" w:space="0" w:color="666666"/>
            </w:tcBorders>
            <w:shd w:val="clear" w:color="auto" w:fill="FFFFFF"/>
            <w:tcMar>
              <w:top w:w="0" w:type="dxa"/>
              <w:left w:w="0" w:type="dxa"/>
              <w:bottom w:w="0" w:type="dxa"/>
              <w:right w:w="0" w:type="dxa"/>
            </w:tcMar>
            <w:vAlign w:val="center"/>
          </w:tcPr>
          <w:p w14:paraId="45E6A79A"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rPr>
                <w:sz w:val="14"/>
              </w:rPr>
            </w:pPr>
          </w:p>
        </w:tc>
        <w:tc>
          <w:tcPr>
            <w:tcW w:w="1056"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3CB894BD" w14:textId="4499BCB4"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COVERY (% of all ages total)</w:t>
            </w:r>
          </w:p>
        </w:tc>
        <w:tc>
          <w:tcPr>
            <w:tcW w:w="1056"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02EEFAE" w14:textId="03AA7D3D"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ference population (% of all ages total)</w:t>
            </w:r>
          </w:p>
        </w:tc>
        <w:tc>
          <w:tcPr>
            <w:tcW w:w="965"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73AD9197"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Proportion included in RECOVERY (%)</w:t>
            </w:r>
          </w:p>
        </w:tc>
        <w:tc>
          <w:tcPr>
            <w:tcW w:w="1056"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64B75493" w14:textId="3F8E2331"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COVERY (% of all ages total)</w:t>
            </w:r>
          </w:p>
        </w:tc>
        <w:tc>
          <w:tcPr>
            <w:tcW w:w="1055"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68347C04" w14:textId="62AABED6"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ference population (% of all ages total)</w:t>
            </w:r>
          </w:p>
        </w:tc>
        <w:tc>
          <w:tcPr>
            <w:tcW w:w="963"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4086A5E1"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Proportion included in RECOVERY (%)</w:t>
            </w:r>
          </w:p>
        </w:tc>
        <w:tc>
          <w:tcPr>
            <w:tcW w:w="1054"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08968F52" w14:textId="4B39E575"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COVERY (% of all ages total)</w:t>
            </w:r>
          </w:p>
        </w:tc>
        <w:tc>
          <w:tcPr>
            <w:tcW w:w="1054"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304E375" w14:textId="2112EA32"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ference population (% of all ages total)</w:t>
            </w:r>
          </w:p>
        </w:tc>
        <w:tc>
          <w:tcPr>
            <w:tcW w:w="966"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3D96A87D"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Proportion included in RECOVERY (%)</w:t>
            </w:r>
          </w:p>
        </w:tc>
        <w:tc>
          <w:tcPr>
            <w:tcW w:w="1057"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57CAAAF6" w14:textId="49211345"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COVERY (% of all ages total)</w:t>
            </w:r>
          </w:p>
        </w:tc>
        <w:tc>
          <w:tcPr>
            <w:tcW w:w="1054"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50D7A42" w14:textId="672DEBC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ference population (% of all ages total)</w:t>
            </w:r>
          </w:p>
        </w:tc>
        <w:tc>
          <w:tcPr>
            <w:tcW w:w="964"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4117F61E"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Proportion included in RECOVERY (%)</w:t>
            </w:r>
          </w:p>
        </w:tc>
        <w:tc>
          <w:tcPr>
            <w:tcW w:w="960" w:type="dxa"/>
            <w:tcBorders>
              <w:top w:val="single" w:sz="8" w:space="0" w:color="666666"/>
              <w:left w:val="single" w:sz="4" w:space="0" w:color="666666"/>
              <w:bottom w:val="single" w:sz="4" w:space="0" w:color="auto"/>
            </w:tcBorders>
            <w:shd w:val="clear" w:color="auto" w:fill="FFFFFF"/>
            <w:vAlign w:val="center"/>
          </w:tcPr>
          <w:p w14:paraId="4F49A2F5" w14:textId="121E85FF"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RECOVERY (% of all ages total)</w:t>
            </w:r>
          </w:p>
        </w:tc>
        <w:tc>
          <w:tcPr>
            <w:tcW w:w="960" w:type="dxa"/>
            <w:tcBorders>
              <w:top w:val="single" w:sz="8" w:space="0" w:color="666666"/>
              <w:bottom w:val="single" w:sz="4" w:space="0" w:color="auto"/>
            </w:tcBorders>
            <w:shd w:val="clear" w:color="auto" w:fill="FFFFFF"/>
            <w:vAlign w:val="center"/>
          </w:tcPr>
          <w:p w14:paraId="56FD6479" w14:textId="0856DA81"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Reference population (% of all ages total)</w:t>
            </w:r>
          </w:p>
        </w:tc>
        <w:tc>
          <w:tcPr>
            <w:tcW w:w="960" w:type="dxa"/>
            <w:tcBorders>
              <w:top w:val="single" w:sz="8" w:space="0" w:color="666666"/>
              <w:bottom w:val="single" w:sz="4" w:space="0" w:color="auto"/>
              <w:right w:val="single" w:sz="4" w:space="0" w:color="auto"/>
            </w:tcBorders>
            <w:shd w:val="clear" w:color="auto" w:fill="FFFFFF"/>
            <w:vAlign w:val="center"/>
          </w:tcPr>
          <w:p w14:paraId="52045D22"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Proportion included in RECOVERY (%)</w:t>
            </w:r>
          </w:p>
        </w:tc>
      </w:tr>
      <w:tr w:rsidR="00CD4558" w:rsidRPr="00CD4558" w14:paraId="1E7B7FCB" w14:textId="77777777" w:rsidTr="00CD4558">
        <w:trPr>
          <w:gridAfter w:val="1"/>
          <w:wAfter w:w="13" w:type="dxa"/>
          <w:cantSplit/>
          <w:trHeight w:val="520"/>
        </w:trPr>
        <w:tc>
          <w:tcPr>
            <w:tcW w:w="961" w:type="dxa"/>
            <w:tcBorders>
              <w:top w:val="single" w:sz="4" w:space="0" w:color="auto"/>
              <w:left w:val="single" w:sz="4" w:space="0" w:color="auto"/>
              <w:bottom w:val="single" w:sz="8" w:space="0" w:color="000000"/>
              <w:right w:val="single" w:sz="8" w:space="0" w:color="000000"/>
            </w:tcBorders>
            <w:shd w:val="clear" w:color="auto" w:fill="FFFFFF"/>
            <w:tcMar>
              <w:top w:w="0" w:type="dxa"/>
              <w:left w:w="0" w:type="dxa"/>
              <w:bottom w:w="0" w:type="dxa"/>
              <w:right w:w="0" w:type="dxa"/>
            </w:tcMar>
            <w:vAlign w:val="center"/>
          </w:tcPr>
          <w:p w14:paraId="1C4A7096" w14:textId="0FBA611E" w:rsidR="00CD4558" w:rsidRPr="00CD4558" w:rsidRDefault="00F36816"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Pr>
                <w:color w:val="000000"/>
                <w:sz w:val="14"/>
                <w:szCs w:val="18"/>
              </w:rPr>
              <w:t>All time periods</w:t>
            </w:r>
          </w:p>
        </w:tc>
        <w:tc>
          <w:tcPr>
            <w:tcW w:w="1056"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ECDEEAD" w14:textId="116C14F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121</w:t>
            </w:r>
            <w:r w:rsidRPr="00CD4558">
              <w:rPr>
                <w:color w:val="000000"/>
                <w:sz w:val="14"/>
                <w:szCs w:val="18"/>
              </w:rPr>
              <w:br/>
              <w:t>(100)</w:t>
            </w:r>
          </w:p>
        </w:tc>
        <w:tc>
          <w:tcPr>
            <w:tcW w:w="1056"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D4A47EC" w14:textId="314FB15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3,790</w:t>
            </w:r>
            <w:r w:rsidRPr="00CD4558">
              <w:rPr>
                <w:color w:val="000000"/>
                <w:sz w:val="14"/>
                <w:szCs w:val="18"/>
              </w:rPr>
              <w:br/>
              <w:t>(100)</w:t>
            </w:r>
          </w:p>
        </w:tc>
        <w:tc>
          <w:tcPr>
            <w:tcW w:w="965"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55B62A49" w14:textId="56149F4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3</w:t>
            </w:r>
          </w:p>
        </w:tc>
        <w:tc>
          <w:tcPr>
            <w:tcW w:w="1056"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8810E9B" w14:textId="672743F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906</w:t>
            </w:r>
            <w:r w:rsidRPr="00CD4558">
              <w:rPr>
                <w:color w:val="000000"/>
                <w:sz w:val="14"/>
                <w:szCs w:val="18"/>
              </w:rPr>
              <w:br/>
              <w:t>(100)</w:t>
            </w:r>
          </w:p>
        </w:tc>
        <w:tc>
          <w:tcPr>
            <w:tcW w:w="1055"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A1A3337" w14:textId="3C12F36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6,452</w:t>
            </w:r>
            <w:r w:rsidRPr="00CD4558">
              <w:rPr>
                <w:color w:val="000000"/>
                <w:sz w:val="14"/>
                <w:szCs w:val="18"/>
              </w:rPr>
              <w:br/>
              <w:t>(100)</w:t>
            </w:r>
          </w:p>
        </w:tc>
        <w:tc>
          <w:tcPr>
            <w:tcW w:w="963"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7A2B95D3" w14:textId="71ECAFCA"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8</w:t>
            </w:r>
          </w:p>
        </w:tc>
        <w:tc>
          <w:tcPr>
            <w:tcW w:w="1054"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51FBF7A" w14:textId="27CE3C7B"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871</w:t>
            </w:r>
            <w:r w:rsidRPr="00CD4558">
              <w:rPr>
                <w:color w:val="000000"/>
                <w:sz w:val="14"/>
                <w:szCs w:val="18"/>
              </w:rPr>
              <w:br/>
              <w:t>(100)</w:t>
            </w:r>
          </w:p>
        </w:tc>
        <w:tc>
          <w:tcPr>
            <w:tcW w:w="1054"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E01A707" w14:textId="5FD1DC9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9,107</w:t>
            </w:r>
            <w:r w:rsidRPr="00CD4558">
              <w:rPr>
                <w:color w:val="000000"/>
                <w:sz w:val="14"/>
                <w:szCs w:val="18"/>
              </w:rPr>
              <w:br/>
              <w:t>(100)</w:t>
            </w:r>
          </w:p>
        </w:tc>
        <w:tc>
          <w:tcPr>
            <w:tcW w:w="966"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00718D31" w14:textId="055F25A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1.4</w:t>
            </w:r>
          </w:p>
        </w:tc>
        <w:tc>
          <w:tcPr>
            <w:tcW w:w="1057"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F423585" w14:textId="0339834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612</w:t>
            </w:r>
            <w:r w:rsidRPr="00CD4558">
              <w:rPr>
                <w:color w:val="000000"/>
                <w:sz w:val="14"/>
                <w:szCs w:val="18"/>
              </w:rPr>
              <w:br/>
              <w:t>(100)</w:t>
            </w:r>
          </w:p>
        </w:tc>
        <w:tc>
          <w:tcPr>
            <w:tcW w:w="1054"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A0BE2F1" w14:textId="0393F83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96,922</w:t>
            </w:r>
            <w:r w:rsidRPr="00CD4558">
              <w:rPr>
                <w:color w:val="000000"/>
                <w:sz w:val="14"/>
                <w:szCs w:val="18"/>
              </w:rPr>
              <w:br/>
              <w:t>(100)</w:t>
            </w:r>
          </w:p>
        </w:tc>
        <w:tc>
          <w:tcPr>
            <w:tcW w:w="964"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450E22A9" w14:textId="51A3C35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8</w:t>
            </w:r>
          </w:p>
        </w:tc>
        <w:tc>
          <w:tcPr>
            <w:tcW w:w="960" w:type="dxa"/>
            <w:tcBorders>
              <w:top w:val="single" w:sz="4" w:space="0" w:color="auto"/>
              <w:left w:val="none" w:sz="0" w:space="0" w:color="000000"/>
              <w:bottom w:val="single" w:sz="8" w:space="0" w:color="000000"/>
            </w:tcBorders>
            <w:shd w:val="clear" w:color="auto" w:fill="FFFFFF"/>
            <w:vAlign w:val="center"/>
          </w:tcPr>
          <w:p w14:paraId="4A548D27" w14:textId="7481813B"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8,510</w:t>
            </w:r>
          </w:p>
        </w:tc>
        <w:tc>
          <w:tcPr>
            <w:tcW w:w="960" w:type="dxa"/>
            <w:tcBorders>
              <w:top w:val="single" w:sz="4" w:space="0" w:color="auto"/>
              <w:bottom w:val="single" w:sz="8" w:space="0" w:color="000000"/>
            </w:tcBorders>
            <w:shd w:val="clear" w:color="auto" w:fill="FFFFFF"/>
            <w:vAlign w:val="center"/>
          </w:tcPr>
          <w:p w14:paraId="28B7F041" w14:textId="01E185E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46,271</w:t>
            </w:r>
          </w:p>
        </w:tc>
        <w:tc>
          <w:tcPr>
            <w:tcW w:w="960" w:type="dxa"/>
            <w:tcBorders>
              <w:top w:val="single" w:sz="4" w:space="0" w:color="auto"/>
              <w:bottom w:val="single" w:sz="8" w:space="0" w:color="000000"/>
              <w:right w:val="single" w:sz="4" w:space="0" w:color="auto"/>
            </w:tcBorders>
            <w:shd w:val="clear" w:color="auto" w:fill="FFFFFF"/>
            <w:vAlign w:val="center"/>
          </w:tcPr>
          <w:p w14:paraId="3388B459" w14:textId="19D5EDE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1.1</w:t>
            </w:r>
          </w:p>
        </w:tc>
      </w:tr>
      <w:tr w:rsidR="00CD4558" w:rsidRPr="00CD4558" w14:paraId="7F93D441" w14:textId="77777777" w:rsidTr="00CD4558">
        <w:trPr>
          <w:gridAfter w:val="1"/>
          <w:wAfter w:w="13" w:type="dxa"/>
          <w:cantSplit/>
          <w:trHeight w:val="454"/>
        </w:trPr>
        <w:tc>
          <w:tcPr>
            <w:tcW w:w="961" w:type="dxa"/>
            <w:tcBorders>
              <w:top w:val="single" w:sz="8"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02E250D6" w14:textId="3B68A2D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Mar 20 - May 20</w:t>
            </w:r>
          </w:p>
        </w:tc>
        <w:tc>
          <w:tcPr>
            <w:tcW w:w="1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43DD29" w14:textId="6520D8F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337</w:t>
            </w:r>
            <w:r w:rsidRPr="00CD4558">
              <w:rPr>
                <w:color w:val="000000"/>
                <w:sz w:val="14"/>
                <w:szCs w:val="18"/>
              </w:rPr>
              <w:br/>
              <w:t>(20.7)</w:t>
            </w:r>
          </w:p>
        </w:tc>
        <w:tc>
          <w:tcPr>
            <w:tcW w:w="1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884950" w14:textId="10D0C9F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1,514</w:t>
            </w:r>
            <w:r w:rsidRPr="00CD4558">
              <w:rPr>
                <w:color w:val="000000"/>
                <w:sz w:val="14"/>
                <w:szCs w:val="18"/>
              </w:rPr>
              <w:br/>
              <w:t>(17.4)</w:t>
            </w:r>
          </w:p>
        </w:tc>
        <w:tc>
          <w:tcPr>
            <w:tcW w:w="965"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C713D41" w14:textId="489C4CA5"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5</w:t>
            </w:r>
          </w:p>
        </w:tc>
        <w:tc>
          <w:tcPr>
            <w:tcW w:w="1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47D37C" w14:textId="282609E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992</w:t>
            </w:r>
            <w:r w:rsidRPr="00CD4558">
              <w:rPr>
                <w:color w:val="000000"/>
                <w:sz w:val="14"/>
                <w:szCs w:val="18"/>
              </w:rPr>
              <w:br/>
              <w:t>(22.4)</w:t>
            </w:r>
          </w:p>
        </w:tc>
        <w:tc>
          <w:tcPr>
            <w:tcW w:w="10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9130B" w14:textId="001A68E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082</w:t>
            </w:r>
            <w:r w:rsidRPr="00CD4558">
              <w:rPr>
                <w:color w:val="000000"/>
                <w:sz w:val="14"/>
                <w:szCs w:val="18"/>
              </w:rPr>
              <w:br/>
              <w:t>(21.4)</w:t>
            </w:r>
          </w:p>
        </w:tc>
        <w:tc>
          <w:tcPr>
            <w:tcW w:w="963"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2AC3C0D" w14:textId="4E8B452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5</w:t>
            </w:r>
          </w:p>
        </w:tc>
        <w:tc>
          <w:tcPr>
            <w:tcW w:w="105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89B43" w14:textId="0C62528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068</w:t>
            </w:r>
            <w:r w:rsidRPr="00CD4558">
              <w:rPr>
                <w:color w:val="000000"/>
                <w:sz w:val="14"/>
                <w:szCs w:val="18"/>
              </w:rPr>
              <w:br/>
              <w:t>(26.3)</w:t>
            </w:r>
          </w:p>
        </w:tc>
        <w:tc>
          <w:tcPr>
            <w:tcW w:w="105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B91953" w14:textId="31D1E5F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915</w:t>
            </w:r>
            <w:r w:rsidRPr="00CD4558">
              <w:rPr>
                <w:color w:val="000000"/>
                <w:sz w:val="14"/>
                <w:szCs w:val="18"/>
              </w:rPr>
              <w:br/>
              <w:t>(24.5)</w:t>
            </w:r>
          </w:p>
        </w:tc>
        <w:tc>
          <w:tcPr>
            <w:tcW w:w="966"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130D8A01" w14:textId="00DE0C0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2</w:t>
            </w:r>
          </w:p>
        </w:tc>
        <w:tc>
          <w:tcPr>
            <w:tcW w:w="105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73FDCA" w14:textId="676F743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237</w:t>
            </w:r>
            <w:r w:rsidRPr="00CD4558">
              <w:rPr>
                <w:color w:val="000000"/>
                <w:sz w:val="14"/>
                <w:szCs w:val="18"/>
              </w:rPr>
              <w:br/>
              <w:t>(39.9)</w:t>
            </w:r>
          </w:p>
        </w:tc>
        <w:tc>
          <w:tcPr>
            <w:tcW w:w="105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BF56A" w14:textId="24E32E3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7,669</w:t>
            </w:r>
            <w:r w:rsidRPr="00CD4558">
              <w:rPr>
                <w:color w:val="000000"/>
                <w:sz w:val="14"/>
                <w:szCs w:val="18"/>
              </w:rPr>
              <w:br/>
              <w:t>(28.5)</w:t>
            </w:r>
          </w:p>
        </w:tc>
        <w:tc>
          <w:tcPr>
            <w:tcW w:w="964"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E62C4D7" w14:textId="0E3F8BE7"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1</w:t>
            </w:r>
          </w:p>
        </w:tc>
        <w:tc>
          <w:tcPr>
            <w:tcW w:w="960" w:type="dxa"/>
            <w:tcBorders>
              <w:top w:val="single" w:sz="8" w:space="0" w:color="000000"/>
              <w:left w:val="none" w:sz="0" w:space="0" w:color="000000"/>
              <w:bottom w:val="none" w:sz="0" w:space="0" w:color="000000"/>
            </w:tcBorders>
            <w:shd w:val="clear" w:color="auto" w:fill="FFFFFF"/>
            <w:vAlign w:val="center"/>
          </w:tcPr>
          <w:p w14:paraId="1E264413" w14:textId="53229E57"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9634</w:t>
            </w:r>
          </w:p>
        </w:tc>
        <w:tc>
          <w:tcPr>
            <w:tcW w:w="960" w:type="dxa"/>
            <w:tcBorders>
              <w:top w:val="single" w:sz="8" w:space="0" w:color="000000"/>
              <w:bottom w:val="none" w:sz="0" w:space="0" w:color="000000"/>
            </w:tcBorders>
            <w:shd w:val="clear" w:color="auto" w:fill="FFFFFF"/>
            <w:vAlign w:val="center"/>
          </w:tcPr>
          <w:p w14:paraId="3D0E49D2" w14:textId="0461513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8,180</w:t>
            </w:r>
          </w:p>
        </w:tc>
        <w:tc>
          <w:tcPr>
            <w:tcW w:w="960" w:type="dxa"/>
            <w:tcBorders>
              <w:top w:val="single" w:sz="8" w:space="0" w:color="000000"/>
              <w:bottom w:val="none" w:sz="0" w:space="0" w:color="000000"/>
              <w:right w:val="single" w:sz="4" w:space="0" w:color="auto"/>
            </w:tcBorders>
            <w:shd w:val="clear" w:color="auto" w:fill="FFFFFF"/>
            <w:vAlign w:val="center"/>
          </w:tcPr>
          <w:p w14:paraId="6832CA9D" w14:textId="2131A4B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3</w:t>
            </w:r>
          </w:p>
        </w:tc>
      </w:tr>
      <w:tr w:rsidR="00CD4558" w:rsidRPr="00CD4558" w14:paraId="1F42D296"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542BF0B" w14:textId="2F47A87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Jun 20 - Aug 20</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7E588" w14:textId="04DE679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11</w:t>
            </w:r>
            <w:r w:rsidRPr="00CD4558">
              <w:rPr>
                <w:color w:val="000000"/>
                <w:sz w:val="14"/>
                <w:szCs w:val="18"/>
              </w:rPr>
              <w:br/>
              <w:t>(1.9)</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D78C2" w14:textId="041C1DD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095</w:t>
            </w:r>
            <w:r w:rsidRPr="00CD4558">
              <w:rPr>
                <w:color w:val="000000"/>
                <w:sz w:val="14"/>
                <w:szCs w:val="18"/>
              </w:rPr>
              <w:br/>
              <w:t>(1.7)</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5AE88F6" w14:textId="21C1122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8</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C92114" w14:textId="5219635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88</w:t>
            </w:r>
            <w:r w:rsidRPr="00CD4558">
              <w:rPr>
                <w:color w:val="000000"/>
                <w:sz w:val="14"/>
                <w:szCs w:val="18"/>
              </w:rPr>
              <w:br/>
              <w:t>(2.1)</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06E2B2" w14:textId="3A935CC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084</w:t>
            </w:r>
            <w:r w:rsidRPr="00CD4558">
              <w:rPr>
                <w:color w:val="000000"/>
                <w:sz w:val="14"/>
                <w:szCs w:val="18"/>
              </w:rPr>
              <w:br/>
              <w:t>(1.9)</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13385D4" w14:textId="64314FE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7.3</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1F493" w14:textId="372E5F0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18</w:t>
            </w:r>
            <w:r w:rsidRPr="00CD4558">
              <w:rPr>
                <w:color w:val="000000"/>
                <w:sz w:val="14"/>
                <w:szCs w:val="18"/>
              </w:rPr>
              <w:br/>
              <w:t>(2.8)</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308E16" w14:textId="7A2C2F4A"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396</w:t>
            </w:r>
            <w:r w:rsidRPr="00CD4558">
              <w:rPr>
                <w:color w:val="000000"/>
                <w:sz w:val="14"/>
                <w:szCs w:val="18"/>
              </w:rPr>
              <w:br/>
              <w:t>(2)</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1C79DF0" w14:textId="238A1523"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6</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2BFA6" w14:textId="2084588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85</w:t>
            </w:r>
            <w:r w:rsidRPr="00CD4558">
              <w:rPr>
                <w:color w:val="000000"/>
                <w:sz w:val="14"/>
                <w:szCs w:val="18"/>
              </w:rPr>
              <w:br/>
              <w:t>(5.1)</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7F3DBE" w14:textId="6174591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364</w:t>
            </w:r>
            <w:r w:rsidRPr="00CD4558">
              <w:rPr>
                <w:color w:val="000000"/>
                <w:sz w:val="14"/>
                <w:szCs w:val="18"/>
              </w:rPr>
              <w:br/>
              <w:t>(2.4)</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127064DD" w14:textId="0D958F1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1</w:t>
            </w:r>
          </w:p>
        </w:tc>
        <w:tc>
          <w:tcPr>
            <w:tcW w:w="960" w:type="dxa"/>
            <w:tcBorders>
              <w:top w:val="none" w:sz="0" w:space="0" w:color="000000"/>
              <w:left w:val="none" w:sz="0" w:space="0" w:color="000000"/>
              <w:bottom w:val="none" w:sz="0" w:space="0" w:color="000000"/>
            </w:tcBorders>
            <w:shd w:val="clear" w:color="auto" w:fill="FFFFFF"/>
            <w:vAlign w:val="center"/>
          </w:tcPr>
          <w:p w14:paraId="7CDA26A8" w14:textId="7489563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002</w:t>
            </w:r>
          </w:p>
        </w:tc>
        <w:tc>
          <w:tcPr>
            <w:tcW w:w="960" w:type="dxa"/>
            <w:tcBorders>
              <w:top w:val="none" w:sz="0" w:space="0" w:color="000000"/>
              <w:bottom w:val="none" w:sz="0" w:space="0" w:color="000000"/>
            </w:tcBorders>
            <w:shd w:val="clear" w:color="auto" w:fill="FFFFFF"/>
            <w:vAlign w:val="center"/>
          </w:tcPr>
          <w:p w14:paraId="5809F9F5" w14:textId="0AF20F8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939</w:t>
            </w:r>
          </w:p>
        </w:tc>
        <w:tc>
          <w:tcPr>
            <w:tcW w:w="960" w:type="dxa"/>
            <w:tcBorders>
              <w:top w:val="none" w:sz="0" w:space="0" w:color="000000"/>
              <w:bottom w:val="none" w:sz="0" w:space="0" w:color="000000"/>
              <w:right w:val="single" w:sz="4" w:space="0" w:color="auto"/>
            </w:tcBorders>
            <w:shd w:val="clear" w:color="auto" w:fill="FFFFFF"/>
            <w:vAlign w:val="center"/>
          </w:tcPr>
          <w:p w14:paraId="11C720D2" w14:textId="0256B02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4</w:t>
            </w:r>
          </w:p>
        </w:tc>
      </w:tr>
      <w:tr w:rsidR="00CD4558" w:rsidRPr="00CD4558" w14:paraId="2F89BAA3"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195841B" w14:textId="387E16F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Sep 20 - Nov 20</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9E1D1" w14:textId="181DF96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263</w:t>
            </w:r>
            <w:r w:rsidRPr="00CD4558">
              <w:rPr>
                <w:color w:val="000000"/>
                <w:sz w:val="14"/>
                <w:szCs w:val="18"/>
              </w:rPr>
              <w:br/>
              <w:t>(14)</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58D8E1" w14:textId="16D7640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494</w:t>
            </w:r>
            <w:r w:rsidRPr="00CD4558">
              <w:rPr>
                <w:color w:val="000000"/>
                <w:sz w:val="14"/>
                <w:szCs w:val="18"/>
              </w:rPr>
              <w:br/>
              <w:t>(11.7)</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1B85144B" w14:textId="2A80D94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6</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685218" w14:textId="4B129BD5"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12</w:t>
            </w:r>
            <w:r w:rsidRPr="00CD4558">
              <w:rPr>
                <w:color w:val="000000"/>
                <w:sz w:val="14"/>
                <w:szCs w:val="18"/>
              </w:rPr>
              <w:br/>
              <w:t>(17)</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223C2F" w14:textId="71318A9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082</w:t>
            </w:r>
            <w:r w:rsidRPr="00CD4558">
              <w:rPr>
                <w:color w:val="000000"/>
                <w:sz w:val="14"/>
                <w:szCs w:val="18"/>
              </w:rPr>
              <w:br/>
              <w:t>(14.3)</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86BAC44" w14:textId="05AE46D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8.7</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9AB3" w14:textId="5F99C2B7"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88</w:t>
            </w:r>
            <w:r w:rsidRPr="00CD4558">
              <w:rPr>
                <w:color w:val="000000"/>
                <w:sz w:val="14"/>
                <w:szCs w:val="18"/>
              </w:rPr>
              <w:br/>
              <w:t>(18.9)</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879162" w14:textId="44BE7F3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1,252</w:t>
            </w:r>
            <w:r w:rsidRPr="00CD4558">
              <w:rPr>
                <w:color w:val="000000"/>
                <w:sz w:val="14"/>
                <w:szCs w:val="18"/>
              </w:rPr>
              <w:br/>
              <w:t>(16.3)</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EE1139A" w14:textId="6C6CF75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3.2</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B9BADD" w14:textId="0D13A4C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945</w:t>
            </w:r>
            <w:r w:rsidRPr="00CD4558">
              <w:rPr>
                <w:color w:val="000000"/>
                <w:sz w:val="14"/>
                <w:szCs w:val="18"/>
              </w:rPr>
              <w:br/>
              <w:t>(16.8)</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426170" w14:textId="761A7F2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603</w:t>
            </w:r>
            <w:r w:rsidRPr="00CD4558">
              <w:rPr>
                <w:color w:val="000000"/>
                <w:sz w:val="14"/>
                <w:szCs w:val="18"/>
              </w:rPr>
              <w:br/>
              <w:t>(16.1)</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0A0E585" w14:textId="362171AB"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1</w:t>
            </w:r>
          </w:p>
        </w:tc>
        <w:tc>
          <w:tcPr>
            <w:tcW w:w="960" w:type="dxa"/>
            <w:tcBorders>
              <w:top w:val="none" w:sz="0" w:space="0" w:color="000000"/>
              <w:left w:val="none" w:sz="0" w:space="0" w:color="000000"/>
              <w:bottom w:val="none" w:sz="0" w:space="0" w:color="000000"/>
            </w:tcBorders>
            <w:shd w:val="clear" w:color="auto" w:fill="FFFFFF"/>
            <w:vAlign w:val="center"/>
          </w:tcPr>
          <w:p w14:paraId="17920572" w14:textId="2AD97F2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208</w:t>
            </w:r>
          </w:p>
        </w:tc>
        <w:tc>
          <w:tcPr>
            <w:tcW w:w="960" w:type="dxa"/>
            <w:tcBorders>
              <w:top w:val="none" w:sz="0" w:space="0" w:color="000000"/>
              <w:bottom w:val="none" w:sz="0" w:space="0" w:color="000000"/>
            </w:tcBorders>
            <w:shd w:val="clear" w:color="auto" w:fill="FFFFFF"/>
            <w:vAlign w:val="center"/>
          </w:tcPr>
          <w:p w14:paraId="57E7AFFE" w14:textId="5A0958E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9,431</w:t>
            </w:r>
          </w:p>
        </w:tc>
        <w:tc>
          <w:tcPr>
            <w:tcW w:w="960" w:type="dxa"/>
            <w:tcBorders>
              <w:top w:val="none" w:sz="0" w:space="0" w:color="000000"/>
              <w:bottom w:val="none" w:sz="0" w:space="0" w:color="000000"/>
              <w:right w:val="single" w:sz="4" w:space="0" w:color="auto"/>
            </w:tcBorders>
            <w:shd w:val="clear" w:color="auto" w:fill="FFFFFF"/>
            <w:vAlign w:val="center"/>
          </w:tcPr>
          <w:p w14:paraId="6E578B59" w14:textId="1D5E8F73"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6</w:t>
            </w:r>
          </w:p>
        </w:tc>
      </w:tr>
      <w:tr w:rsidR="00CD4558" w:rsidRPr="00CD4558" w14:paraId="6B5A0130" w14:textId="77777777" w:rsidTr="00CD4558">
        <w:trPr>
          <w:gridAfter w:val="1"/>
          <w:wAfter w:w="13" w:type="dxa"/>
          <w:cantSplit/>
          <w:trHeight w:val="520"/>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51C9C8DE" w14:textId="77F0D5E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Dec 20 - Feb 2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2BDBB1" w14:textId="53B36D5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280</w:t>
            </w:r>
            <w:r w:rsidRPr="00CD4558">
              <w:rPr>
                <w:color w:val="000000"/>
                <w:sz w:val="14"/>
                <w:szCs w:val="18"/>
              </w:rPr>
              <w:br/>
              <w:t>(45.2)</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7F67C" w14:textId="6A94A4E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3,526</w:t>
            </w:r>
            <w:r w:rsidRPr="00CD4558">
              <w:rPr>
                <w:color w:val="000000"/>
                <w:sz w:val="14"/>
                <w:szCs w:val="18"/>
              </w:rPr>
              <w:br/>
              <w:t>(35.2)</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6D7BD13" w14:textId="56F645C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7</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7D6D6C" w14:textId="5F2038C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143</w:t>
            </w:r>
            <w:r w:rsidRPr="00CD4558">
              <w:rPr>
                <w:color w:val="000000"/>
                <w:sz w:val="14"/>
                <w:szCs w:val="18"/>
              </w:rPr>
              <w:br/>
              <w:t>(46.5)</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DBBB2C" w14:textId="1E49020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2,371</w:t>
            </w:r>
            <w:r w:rsidRPr="00CD4558">
              <w:rPr>
                <w:color w:val="000000"/>
                <w:sz w:val="14"/>
                <w:szCs w:val="18"/>
              </w:rPr>
              <w:br/>
              <w:t>(39.6)</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3BA87967" w14:textId="55DAB4C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8.5</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625E8" w14:textId="1CCCB16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241</w:t>
            </w:r>
            <w:r w:rsidRPr="00CD4558">
              <w:rPr>
                <w:color w:val="000000"/>
                <w:sz w:val="14"/>
                <w:szCs w:val="18"/>
              </w:rPr>
              <w:br/>
              <w:t>(41.2)</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905AE" w14:textId="5F8343D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5,535</w:t>
            </w:r>
            <w:r w:rsidRPr="00CD4558">
              <w:rPr>
                <w:color w:val="000000"/>
                <w:sz w:val="14"/>
                <w:szCs w:val="18"/>
              </w:rPr>
              <w:br/>
              <w:t>(36.9)</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77CBBA3A" w14:textId="30BF547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7</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B430FD" w14:textId="0AE0C0B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784</w:t>
            </w:r>
            <w:r w:rsidRPr="00CD4558">
              <w:rPr>
                <w:color w:val="000000"/>
                <w:sz w:val="14"/>
                <w:szCs w:val="18"/>
              </w:rPr>
              <w:br/>
              <w:t>(31.8)</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845BB" w14:textId="4B5B58A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6,318</w:t>
            </w:r>
            <w:r w:rsidRPr="00CD4558">
              <w:rPr>
                <w:color w:val="000000"/>
                <w:sz w:val="14"/>
                <w:szCs w:val="18"/>
              </w:rPr>
              <w:br/>
              <w:t>(37.5)</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7227FF62" w14:textId="2F6CAD3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9</w:t>
            </w:r>
          </w:p>
        </w:tc>
        <w:tc>
          <w:tcPr>
            <w:tcW w:w="960" w:type="dxa"/>
            <w:tcBorders>
              <w:top w:val="none" w:sz="0" w:space="0" w:color="000000"/>
              <w:left w:val="none" w:sz="0" w:space="0" w:color="000000"/>
              <w:bottom w:val="none" w:sz="0" w:space="0" w:color="000000"/>
            </w:tcBorders>
            <w:shd w:val="clear" w:color="auto" w:fill="FFFFFF"/>
            <w:vAlign w:val="center"/>
          </w:tcPr>
          <w:p w14:paraId="037D3463" w14:textId="38D2087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448</w:t>
            </w:r>
          </w:p>
        </w:tc>
        <w:tc>
          <w:tcPr>
            <w:tcW w:w="960" w:type="dxa"/>
            <w:tcBorders>
              <w:top w:val="none" w:sz="0" w:space="0" w:color="000000"/>
              <w:bottom w:val="none" w:sz="0" w:space="0" w:color="000000"/>
            </w:tcBorders>
            <w:shd w:val="clear" w:color="auto" w:fill="FFFFFF"/>
            <w:vAlign w:val="center"/>
          </w:tcPr>
          <w:p w14:paraId="754F6F16" w14:textId="51B8FEA3"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7,750</w:t>
            </w:r>
          </w:p>
        </w:tc>
        <w:tc>
          <w:tcPr>
            <w:tcW w:w="960" w:type="dxa"/>
            <w:tcBorders>
              <w:top w:val="none" w:sz="0" w:space="0" w:color="000000"/>
              <w:bottom w:val="none" w:sz="0" w:space="0" w:color="000000"/>
              <w:right w:val="single" w:sz="4" w:space="0" w:color="auto"/>
            </w:tcBorders>
            <w:shd w:val="clear" w:color="auto" w:fill="FFFFFF"/>
            <w:vAlign w:val="center"/>
          </w:tcPr>
          <w:p w14:paraId="036596E2" w14:textId="3ED5302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9</w:t>
            </w:r>
          </w:p>
        </w:tc>
      </w:tr>
      <w:tr w:rsidR="00CD4558" w:rsidRPr="00CD4558" w14:paraId="141426C9"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76EC8B44" w14:textId="5F8FD96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Mar 21 - May 2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A7A138" w14:textId="51A8BBF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16</w:t>
            </w:r>
            <w:r w:rsidRPr="00CD4558">
              <w:rPr>
                <w:color w:val="000000"/>
                <w:sz w:val="14"/>
                <w:szCs w:val="18"/>
              </w:rPr>
              <w:br/>
              <w:t>(4.4)</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E0C261" w14:textId="7DB338E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129</w:t>
            </w:r>
            <w:r w:rsidRPr="00CD4558">
              <w:rPr>
                <w:color w:val="000000"/>
                <w:sz w:val="14"/>
                <w:szCs w:val="18"/>
              </w:rPr>
              <w:br/>
              <w:t>(4.1)</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18DBF69" w14:textId="0329D6F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F4CD27" w14:textId="52034BC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64</w:t>
            </w:r>
            <w:r w:rsidRPr="00CD4558">
              <w:rPr>
                <w:color w:val="000000"/>
                <w:sz w:val="14"/>
                <w:szCs w:val="18"/>
              </w:rPr>
              <w:br/>
              <w:t>(3)</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6F18E1" w14:textId="462CAA5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88</w:t>
            </w:r>
            <w:r w:rsidRPr="00CD4558">
              <w:rPr>
                <w:color w:val="000000"/>
                <w:sz w:val="14"/>
                <w:szCs w:val="18"/>
              </w:rPr>
              <w:br/>
              <w:t>(2.6)</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401A2829" w14:textId="6332F61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7.7</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37E1E" w14:textId="4DC53EE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93</w:t>
            </w:r>
            <w:r w:rsidRPr="00CD4558">
              <w:rPr>
                <w:color w:val="000000"/>
                <w:sz w:val="14"/>
                <w:szCs w:val="18"/>
              </w:rPr>
              <w:br/>
              <w:t>(1.2)</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8A1AD7" w14:textId="7DD7468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086</w:t>
            </w:r>
            <w:r w:rsidRPr="00CD4558">
              <w:rPr>
                <w:color w:val="000000"/>
                <w:sz w:val="14"/>
                <w:szCs w:val="18"/>
              </w:rPr>
              <w:br/>
              <w:t>(1.6)</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7634910E" w14:textId="634CCF2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6</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DB5F4" w14:textId="7520766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7</w:t>
            </w:r>
            <w:r w:rsidRPr="00CD4558">
              <w:rPr>
                <w:color w:val="000000"/>
                <w:sz w:val="14"/>
                <w:szCs w:val="18"/>
              </w:rPr>
              <w:br/>
              <w:t>(1.6)</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A32D2" w14:textId="2F3583B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16</w:t>
            </w:r>
            <w:r w:rsidRPr="00CD4558">
              <w:rPr>
                <w:color w:val="000000"/>
                <w:sz w:val="14"/>
                <w:szCs w:val="18"/>
              </w:rPr>
              <w:br/>
              <w:t>(1.7)</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5EC92AF" w14:textId="31DF280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4</w:t>
            </w:r>
          </w:p>
        </w:tc>
        <w:tc>
          <w:tcPr>
            <w:tcW w:w="960" w:type="dxa"/>
            <w:tcBorders>
              <w:top w:val="none" w:sz="0" w:space="0" w:color="000000"/>
              <w:left w:val="none" w:sz="0" w:space="0" w:color="000000"/>
              <w:bottom w:val="none" w:sz="0" w:space="0" w:color="000000"/>
            </w:tcBorders>
            <w:shd w:val="clear" w:color="auto" w:fill="FFFFFF"/>
            <w:vAlign w:val="center"/>
          </w:tcPr>
          <w:p w14:paraId="5FC408BB" w14:textId="1A27EB9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160</w:t>
            </w:r>
          </w:p>
        </w:tc>
        <w:tc>
          <w:tcPr>
            <w:tcW w:w="960" w:type="dxa"/>
            <w:tcBorders>
              <w:top w:val="none" w:sz="0" w:space="0" w:color="000000"/>
              <w:bottom w:val="none" w:sz="0" w:space="0" w:color="000000"/>
            </w:tcBorders>
            <w:shd w:val="clear" w:color="auto" w:fill="FFFFFF"/>
            <w:vAlign w:val="center"/>
          </w:tcPr>
          <w:p w14:paraId="7E8FE0DF" w14:textId="3CB3E76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9319</w:t>
            </w:r>
          </w:p>
        </w:tc>
        <w:tc>
          <w:tcPr>
            <w:tcW w:w="960" w:type="dxa"/>
            <w:tcBorders>
              <w:top w:val="none" w:sz="0" w:space="0" w:color="000000"/>
              <w:bottom w:val="none" w:sz="0" w:space="0" w:color="000000"/>
              <w:right w:val="single" w:sz="4" w:space="0" w:color="auto"/>
            </w:tcBorders>
            <w:shd w:val="clear" w:color="auto" w:fill="FFFFFF"/>
            <w:vAlign w:val="center"/>
          </w:tcPr>
          <w:p w14:paraId="70B2BD46" w14:textId="5A8B4F6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4</w:t>
            </w:r>
          </w:p>
        </w:tc>
      </w:tr>
      <w:tr w:rsidR="00CD4558" w:rsidRPr="00CD4558" w14:paraId="1BFEFB24"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420A656" w14:textId="05AB66E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Jun 21 - Aug 2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9A2FB8" w14:textId="13067E7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162</w:t>
            </w:r>
            <w:r w:rsidRPr="00CD4558">
              <w:rPr>
                <w:color w:val="000000"/>
                <w:sz w:val="14"/>
                <w:szCs w:val="18"/>
              </w:rPr>
              <w:br/>
              <w:t>(7.2)</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5970F" w14:textId="68F3B10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9,016</w:t>
            </w:r>
            <w:r w:rsidRPr="00CD4558">
              <w:rPr>
                <w:color w:val="000000"/>
                <w:sz w:val="14"/>
                <w:szCs w:val="18"/>
              </w:rPr>
              <w:br/>
              <w:t>(15.4)</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62105E6" w14:textId="028572B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EC0E2A" w14:textId="7636486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21</w:t>
            </w:r>
            <w:r w:rsidRPr="00CD4558">
              <w:rPr>
                <w:color w:val="000000"/>
                <w:sz w:val="14"/>
                <w:szCs w:val="18"/>
              </w:rPr>
              <w:br/>
              <w:t>(3.6)</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83147" w14:textId="33C891C7"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266</w:t>
            </w:r>
            <w:r w:rsidRPr="00CD4558">
              <w:rPr>
                <w:color w:val="000000"/>
                <w:sz w:val="14"/>
                <w:szCs w:val="18"/>
              </w:rPr>
              <w:br/>
              <w:t>(7.6)</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BB770B3" w14:textId="37DDF35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5</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6B38D4" w14:textId="3FCB596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13</w:t>
            </w:r>
            <w:r w:rsidRPr="00CD4558">
              <w:rPr>
                <w:color w:val="000000"/>
                <w:sz w:val="14"/>
                <w:szCs w:val="18"/>
              </w:rPr>
              <w:br/>
              <w:t>(4)</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E088" w14:textId="6E11692B"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453</w:t>
            </w:r>
            <w:r w:rsidRPr="00CD4558">
              <w:rPr>
                <w:color w:val="000000"/>
                <w:sz w:val="14"/>
                <w:szCs w:val="18"/>
              </w:rPr>
              <w:br/>
              <w:t>(6.4)</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A0567C4" w14:textId="6E6FCE3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6ACA67" w14:textId="03CB5DB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09</w:t>
            </w:r>
            <w:r w:rsidRPr="00CD4558">
              <w:rPr>
                <w:color w:val="000000"/>
                <w:sz w:val="14"/>
                <w:szCs w:val="18"/>
              </w:rPr>
              <w:br/>
              <w:t>(1.9)</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E3C974" w14:textId="0CBD16B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729</w:t>
            </w:r>
            <w:r w:rsidRPr="00CD4558">
              <w:rPr>
                <w:color w:val="000000"/>
                <w:sz w:val="14"/>
                <w:szCs w:val="18"/>
              </w:rPr>
              <w:br/>
              <w:t>(4.9)</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8B440AE" w14:textId="0BB83ECA"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3</w:t>
            </w:r>
          </w:p>
        </w:tc>
        <w:tc>
          <w:tcPr>
            <w:tcW w:w="960" w:type="dxa"/>
            <w:tcBorders>
              <w:top w:val="none" w:sz="0" w:space="0" w:color="000000"/>
              <w:left w:val="none" w:sz="0" w:space="0" w:color="000000"/>
              <w:bottom w:val="none" w:sz="0" w:space="0" w:color="000000"/>
            </w:tcBorders>
            <w:shd w:val="clear" w:color="auto" w:fill="FFFFFF"/>
            <w:vAlign w:val="center"/>
          </w:tcPr>
          <w:p w14:paraId="16222F60" w14:textId="5678AA8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905</w:t>
            </w:r>
          </w:p>
        </w:tc>
        <w:tc>
          <w:tcPr>
            <w:tcW w:w="960" w:type="dxa"/>
            <w:tcBorders>
              <w:top w:val="none" w:sz="0" w:space="0" w:color="000000"/>
              <w:bottom w:val="none" w:sz="0" w:space="0" w:color="000000"/>
            </w:tcBorders>
            <w:shd w:val="clear" w:color="auto" w:fill="FFFFFF"/>
            <w:vAlign w:val="center"/>
          </w:tcPr>
          <w:p w14:paraId="38803963" w14:textId="50C0CDC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2,464</w:t>
            </w:r>
          </w:p>
        </w:tc>
        <w:tc>
          <w:tcPr>
            <w:tcW w:w="960" w:type="dxa"/>
            <w:tcBorders>
              <w:top w:val="none" w:sz="0" w:space="0" w:color="000000"/>
              <w:bottom w:val="none" w:sz="0" w:space="0" w:color="000000"/>
              <w:right w:val="single" w:sz="4" w:space="0" w:color="auto"/>
            </w:tcBorders>
            <w:shd w:val="clear" w:color="auto" w:fill="FFFFFF"/>
            <w:vAlign w:val="center"/>
          </w:tcPr>
          <w:p w14:paraId="2A2657B1" w14:textId="296307E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9</w:t>
            </w:r>
          </w:p>
        </w:tc>
      </w:tr>
      <w:tr w:rsidR="00CD4558" w:rsidRPr="00CD4558" w14:paraId="5EEE0892" w14:textId="77777777" w:rsidTr="00CD4558">
        <w:trPr>
          <w:gridAfter w:val="1"/>
          <w:wAfter w:w="13" w:type="dxa"/>
          <w:cantSplit/>
          <w:trHeight w:val="443"/>
        </w:trPr>
        <w:tc>
          <w:tcPr>
            <w:tcW w:w="961" w:type="dxa"/>
            <w:tcBorders>
              <w:top w:val="none" w:sz="0" w:space="0" w:color="000000"/>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1FF565C1" w14:textId="552121A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Sep 21 - Nov 21</w:t>
            </w:r>
          </w:p>
        </w:tc>
        <w:tc>
          <w:tcPr>
            <w:tcW w:w="1056"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244D5024" w14:textId="089E4F8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052</w:t>
            </w:r>
            <w:r w:rsidRPr="00CD4558">
              <w:rPr>
                <w:color w:val="000000"/>
                <w:sz w:val="14"/>
                <w:szCs w:val="18"/>
              </w:rPr>
              <w:br/>
              <w:t>(6.5)</w:t>
            </w:r>
          </w:p>
        </w:tc>
        <w:tc>
          <w:tcPr>
            <w:tcW w:w="1056"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4508434E" w14:textId="0EF94D3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8,016</w:t>
            </w:r>
            <w:r w:rsidRPr="00CD4558">
              <w:rPr>
                <w:color w:val="000000"/>
                <w:sz w:val="14"/>
                <w:szCs w:val="18"/>
              </w:rPr>
              <w:br/>
              <w:t>(14.6)</w:t>
            </w:r>
          </w:p>
        </w:tc>
        <w:tc>
          <w:tcPr>
            <w:tcW w:w="965"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690AD316" w14:textId="2A9B4BD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8</w:t>
            </w:r>
          </w:p>
        </w:tc>
        <w:tc>
          <w:tcPr>
            <w:tcW w:w="1056"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5F50E555" w14:textId="601D730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86</w:t>
            </w:r>
            <w:r w:rsidRPr="00CD4558">
              <w:rPr>
                <w:color w:val="000000"/>
                <w:sz w:val="14"/>
                <w:szCs w:val="18"/>
              </w:rPr>
              <w:br/>
              <w:t>(5.5)</w:t>
            </w:r>
          </w:p>
        </w:tc>
        <w:tc>
          <w:tcPr>
            <w:tcW w:w="1055"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3D7ACEC3" w14:textId="241B89A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079</w:t>
            </w:r>
            <w:r w:rsidRPr="00CD4558">
              <w:rPr>
                <w:color w:val="000000"/>
                <w:sz w:val="14"/>
                <w:szCs w:val="18"/>
              </w:rPr>
              <w:br/>
              <w:t>(12.5)</w:t>
            </w:r>
          </w:p>
        </w:tc>
        <w:tc>
          <w:tcPr>
            <w:tcW w:w="963"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2B5AE35C" w14:textId="4F07C2A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9</w:t>
            </w:r>
          </w:p>
        </w:tc>
        <w:tc>
          <w:tcPr>
            <w:tcW w:w="1054"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58D11610" w14:textId="4BDC1CE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50</w:t>
            </w:r>
            <w:r w:rsidRPr="00CD4558">
              <w:rPr>
                <w:color w:val="000000"/>
                <w:sz w:val="14"/>
                <w:szCs w:val="18"/>
              </w:rPr>
              <w:br/>
              <w:t>(5.7)</w:t>
            </w:r>
          </w:p>
        </w:tc>
        <w:tc>
          <w:tcPr>
            <w:tcW w:w="1054"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68485540" w14:textId="616C483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470</w:t>
            </w:r>
            <w:r w:rsidRPr="00CD4558">
              <w:rPr>
                <w:color w:val="000000"/>
                <w:sz w:val="14"/>
                <w:szCs w:val="18"/>
              </w:rPr>
              <w:br/>
              <w:t>(12.3)</w:t>
            </w:r>
          </w:p>
        </w:tc>
        <w:tc>
          <w:tcPr>
            <w:tcW w:w="966"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39FB789A" w14:textId="408DA65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3</w:t>
            </w:r>
          </w:p>
        </w:tc>
        <w:tc>
          <w:tcPr>
            <w:tcW w:w="1057"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7F4E8B8D" w14:textId="756A996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5</w:t>
            </w:r>
            <w:r w:rsidRPr="00CD4558">
              <w:rPr>
                <w:color w:val="000000"/>
                <w:sz w:val="14"/>
                <w:szCs w:val="18"/>
              </w:rPr>
              <w:br/>
              <w:t>(2.9)</w:t>
            </w:r>
          </w:p>
        </w:tc>
        <w:tc>
          <w:tcPr>
            <w:tcW w:w="1054"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034C97BD" w14:textId="404AF56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623</w:t>
            </w:r>
            <w:r w:rsidRPr="00CD4558">
              <w:rPr>
                <w:color w:val="000000"/>
                <w:sz w:val="14"/>
                <w:szCs w:val="18"/>
              </w:rPr>
              <w:br/>
              <w:t>(8.9)</w:t>
            </w:r>
          </w:p>
        </w:tc>
        <w:tc>
          <w:tcPr>
            <w:tcW w:w="964"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2C65D659" w14:textId="4F93718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9</w:t>
            </w:r>
          </w:p>
        </w:tc>
        <w:tc>
          <w:tcPr>
            <w:tcW w:w="960" w:type="dxa"/>
            <w:tcBorders>
              <w:top w:val="none" w:sz="0" w:space="0" w:color="000000"/>
              <w:left w:val="none" w:sz="0" w:space="0" w:color="000000"/>
              <w:bottom w:val="single" w:sz="4" w:space="0" w:color="auto"/>
            </w:tcBorders>
            <w:shd w:val="clear" w:color="auto" w:fill="FFFFFF"/>
            <w:vAlign w:val="center"/>
          </w:tcPr>
          <w:p w14:paraId="59DCE003" w14:textId="1242212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153</w:t>
            </w:r>
          </w:p>
        </w:tc>
        <w:tc>
          <w:tcPr>
            <w:tcW w:w="960" w:type="dxa"/>
            <w:tcBorders>
              <w:top w:val="none" w:sz="0" w:space="0" w:color="000000"/>
              <w:bottom w:val="single" w:sz="4" w:space="0" w:color="auto"/>
            </w:tcBorders>
            <w:shd w:val="clear" w:color="auto" w:fill="FFFFFF"/>
            <w:vAlign w:val="center"/>
          </w:tcPr>
          <w:p w14:paraId="098AAF1B" w14:textId="06D33217"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2,188</w:t>
            </w:r>
          </w:p>
        </w:tc>
        <w:tc>
          <w:tcPr>
            <w:tcW w:w="960" w:type="dxa"/>
            <w:tcBorders>
              <w:top w:val="none" w:sz="0" w:space="0" w:color="000000"/>
              <w:bottom w:val="single" w:sz="4" w:space="0" w:color="auto"/>
              <w:right w:val="single" w:sz="4" w:space="0" w:color="auto"/>
            </w:tcBorders>
            <w:shd w:val="clear" w:color="auto" w:fill="FFFFFF"/>
            <w:vAlign w:val="center"/>
          </w:tcPr>
          <w:p w14:paraId="286C5462" w14:textId="6A391C13"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1</w:t>
            </w:r>
          </w:p>
        </w:tc>
      </w:tr>
    </w:tbl>
    <w:p w14:paraId="1ECDB327" w14:textId="3D1EABB4" w:rsidR="00DE722C" w:rsidRPr="00CD4558" w:rsidRDefault="00C879B2" w:rsidP="00D40402">
      <w:pPr>
        <w:pStyle w:val="Heading3"/>
      </w:pPr>
      <w:bookmarkStart w:id="36" w:name="_Toc119084742"/>
      <w:r w:rsidRPr="00CD4558">
        <w:lastRenderedPageBreak/>
        <w:t>S</w:t>
      </w:r>
      <w:r w:rsidR="00DE722C" w:rsidRPr="00CD4558">
        <w:t>upplementary table S</w:t>
      </w:r>
      <w:r w:rsidR="00835788">
        <w:fldChar w:fldCharType="begin"/>
      </w:r>
      <w:r w:rsidR="00835788">
        <w:instrText xml:space="preserve"> SEQ Supplementary_table \* ARABIC </w:instrText>
      </w:r>
      <w:r w:rsidR="00835788">
        <w:fldChar w:fldCharType="separate"/>
      </w:r>
      <w:r w:rsidR="009C1973">
        <w:rPr>
          <w:noProof/>
        </w:rPr>
        <w:t>4</w:t>
      </w:r>
      <w:r w:rsidR="00835788">
        <w:rPr>
          <w:noProof/>
        </w:rPr>
        <w:fldChar w:fldCharType="end"/>
      </w:r>
      <w:r w:rsidR="00DE722C" w:rsidRPr="00CD4558">
        <w:t xml:space="preserve"> - 28-day mortality along time in the RECOVERY HES and All-England HES cohorts (split by age groups)</w:t>
      </w:r>
      <w:bookmarkEnd w:id="36"/>
    </w:p>
    <w:tbl>
      <w:tblPr>
        <w:tblW w:w="16438" w:type="dxa"/>
        <w:jc w:val="center"/>
        <w:tblLayout w:type="fixed"/>
        <w:tblLook w:val="0420" w:firstRow="1" w:lastRow="0" w:firstColumn="0" w:lastColumn="0" w:noHBand="0" w:noVBand="1"/>
      </w:tblPr>
      <w:tblGrid>
        <w:gridCol w:w="894"/>
        <w:gridCol w:w="758"/>
        <w:gridCol w:w="1019"/>
        <w:gridCol w:w="896"/>
        <w:gridCol w:w="923"/>
        <w:gridCol w:w="903"/>
        <w:gridCol w:w="1256"/>
        <w:gridCol w:w="900"/>
        <w:gridCol w:w="914"/>
        <w:gridCol w:w="902"/>
        <w:gridCol w:w="1259"/>
        <w:gridCol w:w="900"/>
        <w:gridCol w:w="914"/>
        <w:gridCol w:w="7"/>
        <w:gridCol w:w="899"/>
        <w:gridCol w:w="913"/>
        <w:gridCol w:w="900"/>
        <w:gridCol w:w="1243"/>
        <w:gridCol w:w="38"/>
      </w:tblGrid>
      <w:tr w:rsidR="008456C9" w:rsidRPr="005245EA" w14:paraId="407716F0" w14:textId="77777777" w:rsidTr="008456C9">
        <w:trPr>
          <w:gridAfter w:val="1"/>
          <w:wAfter w:w="38" w:type="dxa"/>
          <w:cantSplit/>
          <w:trHeight w:val="259"/>
          <w:jc w:val="center"/>
        </w:trPr>
        <w:tc>
          <w:tcPr>
            <w:tcW w:w="894" w:type="dxa"/>
            <w:vMerge w:val="restart"/>
            <w:tcBorders>
              <w:top w:val="single" w:sz="18" w:space="0" w:color="666666"/>
              <w:left w:val="single" w:sz="4" w:space="0" w:color="auto"/>
              <w:right w:val="single" w:sz="8" w:space="0" w:color="000000"/>
            </w:tcBorders>
            <w:shd w:val="clear" w:color="auto" w:fill="FFFFFF"/>
            <w:tcMar>
              <w:top w:w="0" w:type="dxa"/>
              <w:left w:w="0" w:type="dxa"/>
              <w:bottom w:w="0" w:type="dxa"/>
              <w:right w:w="0" w:type="dxa"/>
            </w:tcMar>
            <w:vAlign w:val="center"/>
          </w:tcPr>
          <w:p w14:paraId="5CEFAF2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color w:val="000000"/>
                <w:sz w:val="12"/>
                <w:szCs w:val="12"/>
              </w:rPr>
            </w:pPr>
            <w:r w:rsidRPr="005245EA">
              <w:rPr>
                <w:color w:val="000000"/>
                <w:sz w:val="12"/>
                <w:szCs w:val="12"/>
              </w:rPr>
              <w:t>Period</w:t>
            </w:r>
          </w:p>
        </w:tc>
        <w:tc>
          <w:tcPr>
            <w:tcW w:w="758"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721E467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p>
        </w:tc>
        <w:tc>
          <w:tcPr>
            <w:tcW w:w="14748" w:type="dxa"/>
            <w:gridSpan w:val="16"/>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0E8286B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Age bands</w:t>
            </w:r>
          </w:p>
        </w:tc>
      </w:tr>
      <w:tr w:rsidR="008456C9" w:rsidRPr="005245EA" w14:paraId="04004B9E" w14:textId="77777777" w:rsidTr="008456C9">
        <w:trPr>
          <w:gridAfter w:val="1"/>
          <w:wAfter w:w="38" w:type="dxa"/>
          <w:cantSplit/>
          <w:trHeight w:val="259"/>
          <w:jc w:val="center"/>
        </w:trPr>
        <w:tc>
          <w:tcPr>
            <w:tcW w:w="894" w:type="dxa"/>
            <w:vMerge/>
            <w:tcBorders>
              <w:left w:val="single" w:sz="4" w:space="0" w:color="auto"/>
              <w:right w:val="single" w:sz="8" w:space="0" w:color="000000"/>
            </w:tcBorders>
            <w:shd w:val="clear" w:color="auto" w:fill="FFFFFF"/>
            <w:tcMar>
              <w:top w:w="0" w:type="dxa"/>
              <w:left w:w="0" w:type="dxa"/>
              <w:bottom w:w="0" w:type="dxa"/>
              <w:right w:w="0" w:type="dxa"/>
            </w:tcMar>
            <w:vAlign w:val="center"/>
          </w:tcPr>
          <w:p w14:paraId="33B7C3B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color w:val="000000"/>
                <w:sz w:val="12"/>
                <w:szCs w:val="12"/>
              </w:rPr>
            </w:pPr>
          </w:p>
        </w:tc>
        <w:tc>
          <w:tcPr>
            <w:tcW w:w="3596" w:type="dxa"/>
            <w:gridSpan w:val="4"/>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2BDC04B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lt;60</w:t>
            </w:r>
          </w:p>
        </w:tc>
        <w:tc>
          <w:tcPr>
            <w:tcW w:w="3973" w:type="dxa"/>
            <w:gridSpan w:val="4"/>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32AECEE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0-69</w:t>
            </w:r>
          </w:p>
        </w:tc>
        <w:tc>
          <w:tcPr>
            <w:tcW w:w="3982" w:type="dxa"/>
            <w:gridSpan w:val="5"/>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7743701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0-79</w:t>
            </w:r>
          </w:p>
        </w:tc>
        <w:tc>
          <w:tcPr>
            <w:tcW w:w="3955" w:type="dxa"/>
            <w:gridSpan w:val="4"/>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71311BB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0+</w:t>
            </w:r>
          </w:p>
        </w:tc>
      </w:tr>
      <w:tr w:rsidR="008456C9" w:rsidRPr="005245EA" w14:paraId="3AE9B769" w14:textId="77777777" w:rsidTr="008456C9">
        <w:trPr>
          <w:gridAfter w:val="1"/>
          <w:wAfter w:w="38" w:type="dxa"/>
          <w:cantSplit/>
          <w:trHeight w:val="259"/>
          <w:jc w:val="center"/>
        </w:trPr>
        <w:tc>
          <w:tcPr>
            <w:tcW w:w="894" w:type="dxa"/>
            <w:vMerge/>
            <w:tcBorders>
              <w:left w:val="single" w:sz="4" w:space="0" w:color="auto"/>
              <w:right w:val="single" w:sz="8" w:space="0" w:color="000000"/>
            </w:tcBorders>
            <w:shd w:val="clear" w:color="auto" w:fill="FFFFFF"/>
            <w:tcMar>
              <w:top w:w="0" w:type="dxa"/>
              <w:left w:w="0" w:type="dxa"/>
              <w:bottom w:w="0" w:type="dxa"/>
              <w:right w:w="0" w:type="dxa"/>
            </w:tcMar>
            <w:vAlign w:val="center"/>
          </w:tcPr>
          <w:p w14:paraId="1A6198A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color w:val="000000"/>
                <w:sz w:val="12"/>
                <w:szCs w:val="12"/>
              </w:rPr>
            </w:pPr>
          </w:p>
        </w:tc>
        <w:tc>
          <w:tcPr>
            <w:tcW w:w="1777" w:type="dxa"/>
            <w:gridSpan w:val="2"/>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2D2B327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COVERY</w:t>
            </w:r>
          </w:p>
        </w:tc>
        <w:tc>
          <w:tcPr>
            <w:tcW w:w="1819" w:type="dxa"/>
            <w:gridSpan w:val="2"/>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6D3BBE3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ference population</w:t>
            </w:r>
          </w:p>
        </w:tc>
        <w:tc>
          <w:tcPr>
            <w:tcW w:w="2159"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27FE478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COVERY</w:t>
            </w:r>
          </w:p>
        </w:tc>
        <w:tc>
          <w:tcPr>
            <w:tcW w:w="1814" w:type="dxa"/>
            <w:gridSpan w:val="2"/>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610A312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ference population</w:t>
            </w:r>
          </w:p>
        </w:tc>
        <w:tc>
          <w:tcPr>
            <w:tcW w:w="2161"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5F0C605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COVERY</w:t>
            </w:r>
          </w:p>
        </w:tc>
        <w:tc>
          <w:tcPr>
            <w:tcW w:w="1821" w:type="dxa"/>
            <w:gridSpan w:val="3"/>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78D9964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ference population</w:t>
            </w:r>
          </w:p>
        </w:tc>
        <w:tc>
          <w:tcPr>
            <w:tcW w:w="1812"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4E67922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COVERY</w:t>
            </w:r>
          </w:p>
        </w:tc>
        <w:tc>
          <w:tcPr>
            <w:tcW w:w="2143" w:type="dxa"/>
            <w:gridSpan w:val="2"/>
            <w:tcBorders>
              <w:top w:val="single" w:sz="18" w:space="0" w:color="666666"/>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65F23B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ference population</w:t>
            </w:r>
          </w:p>
        </w:tc>
      </w:tr>
      <w:tr w:rsidR="008456C9" w:rsidRPr="005245EA" w14:paraId="3D12AE8E" w14:textId="77777777" w:rsidTr="008456C9">
        <w:trPr>
          <w:cantSplit/>
          <w:trHeight w:val="259"/>
          <w:jc w:val="center"/>
        </w:trPr>
        <w:tc>
          <w:tcPr>
            <w:tcW w:w="894" w:type="dxa"/>
            <w:vMerge/>
            <w:tcBorders>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332E1D4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color w:val="000000"/>
                <w:sz w:val="12"/>
                <w:szCs w:val="12"/>
              </w:rPr>
            </w:pPr>
          </w:p>
        </w:tc>
        <w:tc>
          <w:tcPr>
            <w:tcW w:w="758"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0B25D00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44A9C4C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1019"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3FEFD1C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896"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6E4F88F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7C459AF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923"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15568A5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3"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3405DD4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6006FD6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1256" w:type="dxa"/>
            <w:tcBorders>
              <w:top w:val="single" w:sz="18" w:space="0" w:color="666666"/>
              <w:left w:val="none" w:sz="0" w:space="0" w:color="000000"/>
              <w:bottom w:val="single" w:sz="4" w:space="0" w:color="auto"/>
              <w:right w:val="single" w:sz="4" w:space="0" w:color="auto"/>
            </w:tcBorders>
            <w:shd w:val="clear" w:color="auto" w:fill="FFFFFF"/>
            <w:vAlign w:val="center"/>
          </w:tcPr>
          <w:p w14:paraId="073447F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7BBA7A2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3BECB0F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024EA1C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2"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DA0BD7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3A9128D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1259" w:type="dxa"/>
            <w:tcBorders>
              <w:top w:val="single" w:sz="18" w:space="0" w:color="666666"/>
              <w:left w:val="none" w:sz="0" w:space="0" w:color="000000"/>
              <w:bottom w:val="single" w:sz="4" w:space="0" w:color="auto"/>
              <w:right w:val="single" w:sz="4" w:space="0" w:color="auto"/>
            </w:tcBorders>
            <w:shd w:val="clear" w:color="auto" w:fill="FFFFFF"/>
            <w:vAlign w:val="center"/>
          </w:tcPr>
          <w:p w14:paraId="6DD9A4B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518FDE2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174BA0C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4B645EE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6" w:type="dxa"/>
            <w:gridSpan w:val="2"/>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649A28A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09173D6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913" w:type="dxa"/>
            <w:tcBorders>
              <w:top w:val="single" w:sz="18" w:space="0" w:color="666666"/>
              <w:left w:val="none" w:sz="0" w:space="0" w:color="000000"/>
              <w:bottom w:val="single" w:sz="4" w:space="0" w:color="auto"/>
              <w:right w:val="single" w:sz="4" w:space="0" w:color="auto"/>
            </w:tcBorders>
            <w:shd w:val="clear" w:color="auto" w:fill="FFFFFF"/>
            <w:vAlign w:val="center"/>
          </w:tcPr>
          <w:p w14:paraId="5B9A857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51FFB85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5A4EE63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1281"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1FE2062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r>
      <w:tr w:rsidR="008456C9" w:rsidRPr="005245EA" w14:paraId="0BCDC0FB" w14:textId="77777777" w:rsidTr="008456C9">
        <w:trPr>
          <w:cantSplit/>
          <w:trHeight w:val="259"/>
          <w:jc w:val="center"/>
        </w:trPr>
        <w:tc>
          <w:tcPr>
            <w:tcW w:w="894" w:type="dxa"/>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10BF53C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All time periods</w:t>
            </w:r>
          </w:p>
        </w:tc>
        <w:tc>
          <w:tcPr>
            <w:tcW w:w="758"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6FCE89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44/</w:t>
            </w:r>
          </w:p>
          <w:p w14:paraId="7F7465C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6,109</w:t>
            </w:r>
          </w:p>
        </w:tc>
        <w:tc>
          <w:tcPr>
            <w:tcW w:w="1019"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2F72BEC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1</w:t>
            </w:r>
          </w:p>
        </w:tc>
        <w:tc>
          <w:tcPr>
            <w:tcW w:w="896"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600E50A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901/</w:t>
            </w:r>
          </w:p>
          <w:p w14:paraId="203A025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23,429</w:t>
            </w:r>
          </w:p>
        </w:tc>
        <w:tc>
          <w:tcPr>
            <w:tcW w:w="923"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bottom"/>
          </w:tcPr>
          <w:p w14:paraId="6C79C43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6</w:t>
            </w:r>
          </w:p>
        </w:tc>
        <w:tc>
          <w:tcPr>
            <w:tcW w:w="903"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669335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89/</w:t>
            </w:r>
          </w:p>
          <w:p w14:paraId="5CE2934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897</w:t>
            </w:r>
          </w:p>
        </w:tc>
        <w:tc>
          <w:tcPr>
            <w:tcW w:w="1256" w:type="dxa"/>
            <w:tcBorders>
              <w:top w:val="single" w:sz="18" w:space="0" w:color="666666"/>
              <w:left w:val="none" w:sz="0" w:space="0" w:color="000000"/>
              <w:bottom w:val="single" w:sz="4" w:space="0" w:color="auto"/>
              <w:right w:val="single" w:sz="4" w:space="0" w:color="auto"/>
            </w:tcBorders>
            <w:shd w:val="clear" w:color="auto" w:fill="FFFFFF"/>
            <w:vAlign w:val="center"/>
          </w:tcPr>
          <w:p w14:paraId="7B37DC8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0.1</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2913546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031/</w:t>
            </w:r>
          </w:p>
          <w:p w14:paraId="6599998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6,435</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bottom"/>
          </w:tcPr>
          <w:p w14:paraId="50A4C7E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5</w:t>
            </w:r>
          </w:p>
        </w:tc>
        <w:tc>
          <w:tcPr>
            <w:tcW w:w="902"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5C95072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584/</w:t>
            </w:r>
          </w:p>
          <w:p w14:paraId="5C3FA1F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868</w:t>
            </w:r>
          </w:p>
        </w:tc>
        <w:tc>
          <w:tcPr>
            <w:tcW w:w="1259" w:type="dxa"/>
            <w:tcBorders>
              <w:top w:val="single" w:sz="18" w:space="0" w:color="666666"/>
              <w:left w:val="none" w:sz="0" w:space="0" w:color="000000"/>
              <w:bottom w:val="single" w:sz="4" w:space="0" w:color="auto"/>
              <w:right w:val="single" w:sz="4" w:space="0" w:color="auto"/>
            </w:tcBorders>
            <w:shd w:val="clear" w:color="auto" w:fill="FFFFFF"/>
            <w:vAlign w:val="center"/>
          </w:tcPr>
          <w:p w14:paraId="1035F2F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8</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00B71DA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481/</w:t>
            </w:r>
          </w:p>
          <w:p w14:paraId="0BF9C91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9,097</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08A54CE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5</w:t>
            </w:r>
          </w:p>
        </w:tc>
        <w:tc>
          <w:tcPr>
            <w:tcW w:w="906" w:type="dxa"/>
            <w:gridSpan w:val="2"/>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488335E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400/</w:t>
            </w:r>
          </w:p>
          <w:p w14:paraId="6CB8DA0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610</w:t>
            </w:r>
          </w:p>
        </w:tc>
        <w:tc>
          <w:tcPr>
            <w:tcW w:w="913" w:type="dxa"/>
            <w:tcBorders>
              <w:top w:val="single" w:sz="18" w:space="0" w:color="666666"/>
              <w:left w:val="none" w:sz="0" w:space="0" w:color="000000"/>
              <w:bottom w:val="single" w:sz="4" w:space="0" w:color="auto"/>
              <w:right w:val="single" w:sz="4" w:space="0" w:color="auto"/>
            </w:tcBorders>
            <w:shd w:val="clear" w:color="auto" w:fill="FFFFFF"/>
            <w:vAlign w:val="center"/>
          </w:tcPr>
          <w:p w14:paraId="0A90B8D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2.8</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6D103E2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5,296/</w:t>
            </w:r>
          </w:p>
          <w:p w14:paraId="232DA93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6,665</w:t>
            </w:r>
          </w:p>
        </w:tc>
        <w:tc>
          <w:tcPr>
            <w:tcW w:w="1281"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29C1D32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6.9</w:t>
            </w:r>
          </w:p>
        </w:tc>
      </w:tr>
      <w:tr w:rsidR="008456C9" w:rsidRPr="005245EA" w14:paraId="23AEF29E" w14:textId="77777777" w:rsidTr="008456C9">
        <w:trPr>
          <w:cantSplit/>
          <w:trHeight w:val="276"/>
          <w:jc w:val="center"/>
        </w:trPr>
        <w:tc>
          <w:tcPr>
            <w:tcW w:w="894" w:type="dxa"/>
            <w:tcBorders>
              <w:top w:val="single" w:sz="4" w:space="0" w:color="auto"/>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F7119C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Mar 20 - May 20</w:t>
            </w:r>
          </w:p>
        </w:tc>
        <w:tc>
          <w:tcPr>
            <w:tcW w:w="758"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F7A54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09/</w:t>
            </w:r>
          </w:p>
          <w:p w14:paraId="178CDD3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333</w:t>
            </w:r>
          </w:p>
        </w:tc>
        <w:tc>
          <w:tcPr>
            <w:tcW w:w="1019"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0FCFA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3</w:t>
            </w:r>
          </w:p>
        </w:tc>
        <w:tc>
          <w:tcPr>
            <w:tcW w:w="896"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039D8AB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103/</w:t>
            </w:r>
          </w:p>
          <w:p w14:paraId="4DDE600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1,490</w:t>
            </w:r>
          </w:p>
        </w:tc>
        <w:tc>
          <w:tcPr>
            <w:tcW w:w="923" w:type="dxa"/>
            <w:tcBorders>
              <w:top w:val="single" w:sz="4" w:space="0" w:color="auto"/>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67178B9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8</w:t>
            </w:r>
          </w:p>
        </w:tc>
        <w:tc>
          <w:tcPr>
            <w:tcW w:w="903"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531AE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65/</w:t>
            </w:r>
          </w:p>
          <w:p w14:paraId="483B5A0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90</w:t>
            </w:r>
          </w:p>
        </w:tc>
        <w:tc>
          <w:tcPr>
            <w:tcW w:w="1256" w:type="dxa"/>
            <w:tcBorders>
              <w:top w:val="single" w:sz="4" w:space="0" w:color="auto"/>
              <w:left w:val="none" w:sz="0" w:space="0" w:color="000000"/>
              <w:bottom w:val="none" w:sz="0" w:space="0" w:color="000000"/>
              <w:right w:val="single" w:sz="4" w:space="0" w:color="auto"/>
            </w:tcBorders>
            <w:shd w:val="clear" w:color="auto" w:fill="FFFFFF"/>
            <w:vAlign w:val="center"/>
          </w:tcPr>
          <w:p w14:paraId="27FA413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3.4</w:t>
            </w:r>
          </w:p>
        </w:tc>
        <w:tc>
          <w:tcPr>
            <w:tcW w:w="900"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46A3F5E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50/</w:t>
            </w:r>
          </w:p>
          <w:p w14:paraId="1B1D777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2,077</w:t>
            </w:r>
          </w:p>
        </w:tc>
        <w:tc>
          <w:tcPr>
            <w:tcW w:w="914" w:type="dxa"/>
            <w:tcBorders>
              <w:top w:val="single" w:sz="4" w:space="0" w:color="auto"/>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547D9E5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6.9</w:t>
            </w:r>
          </w:p>
        </w:tc>
        <w:tc>
          <w:tcPr>
            <w:tcW w:w="902"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08F0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81/</w:t>
            </w:r>
          </w:p>
          <w:p w14:paraId="4BECD3F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067</w:t>
            </w:r>
          </w:p>
        </w:tc>
        <w:tc>
          <w:tcPr>
            <w:tcW w:w="1259" w:type="dxa"/>
            <w:tcBorders>
              <w:top w:val="single" w:sz="4" w:space="0" w:color="auto"/>
              <w:left w:val="none" w:sz="0" w:space="0" w:color="000000"/>
              <w:bottom w:val="none" w:sz="0" w:space="0" w:color="000000"/>
              <w:right w:val="single" w:sz="4" w:space="0" w:color="auto"/>
            </w:tcBorders>
            <w:shd w:val="clear" w:color="auto" w:fill="FFFFFF"/>
            <w:vAlign w:val="center"/>
          </w:tcPr>
          <w:p w14:paraId="578BA5E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9</w:t>
            </w:r>
          </w:p>
        </w:tc>
        <w:tc>
          <w:tcPr>
            <w:tcW w:w="900"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367A71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925/</w:t>
            </w:r>
          </w:p>
          <w:p w14:paraId="5A811A7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6,914</w:t>
            </w:r>
          </w:p>
        </w:tc>
        <w:tc>
          <w:tcPr>
            <w:tcW w:w="914" w:type="dxa"/>
            <w:tcBorders>
              <w:top w:val="single" w:sz="4" w:space="0" w:color="auto"/>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5E0C7D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0.9</w:t>
            </w:r>
          </w:p>
        </w:tc>
        <w:tc>
          <w:tcPr>
            <w:tcW w:w="906" w:type="dxa"/>
            <w:gridSpan w:val="2"/>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5EFB3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07/</w:t>
            </w:r>
          </w:p>
          <w:p w14:paraId="45D92A3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36</w:t>
            </w:r>
          </w:p>
        </w:tc>
        <w:tc>
          <w:tcPr>
            <w:tcW w:w="913" w:type="dxa"/>
            <w:tcBorders>
              <w:top w:val="single" w:sz="4" w:space="0" w:color="auto"/>
              <w:left w:val="none" w:sz="0" w:space="0" w:color="000000"/>
              <w:bottom w:val="none" w:sz="0" w:space="0" w:color="000000"/>
              <w:right w:val="single" w:sz="4" w:space="0" w:color="auto"/>
            </w:tcBorders>
            <w:shd w:val="clear" w:color="auto" w:fill="FFFFFF"/>
            <w:vAlign w:val="center"/>
          </w:tcPr>
          <w:p w14:paraId="3735CF7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0.6</w:t>
            </w:r>
          </w:p>
        </w:tc>
        <w:tc>
          <w:tcPr>
            <w:tcW w:w="900"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66493E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574/</w:t>
            </w:r>
          </w:p>
          <w:p w14:paraId="7B8B851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7,665</w:t>
            </w:r>
          </w:p>
        </w:tc>
        <w:tc>
          <w:tcPr>
            <w:tcW w:w="1281" w:type="dxa"/>
            <w:gridSpan w:val="2"/>
            <w:tcBorders>
              <w:top w:val="single" w:sz="4" w:space="0" w:color="auto"/>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327DEB0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2.7</w:t>
            </w:r>
          </w:p>
        </w:tc>
      </w:tr>
      <w:tr w:rsidR="008456C9" w:rsidRPr="005245EA" w14:paraId="6B587E41" w14:textId="77777777" w:rsidTr="008456C9">
        <w:trPr>
          <w:cantSplit/>
          <w:trHeight w:val="186"/>
          <w:jc w:val="center"/>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099E674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Jun 20 - Aug 20</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ECB40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w:t>
            </w:r>
          </w:p>
          <w:p w14:paraId="3FC37B4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11</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5E6ED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5</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46CE686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5/</w:t>
            </w:r>
          </w:p>
          <w:p w14:paraId="7788D3E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076</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5736D2A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1</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3C73A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7/</w:t>
            </w:r>
          </w:p>
          <w:p w14:paraId="432D10A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88</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32E59C6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7</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DAD25C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82/</w:t>
            </w:r>
          </w:p>
          <w:p w14:paraId="668F3CC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84</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201A7C7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6.8</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25146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8/</w:t>
            </w:r>
          </w:p>
          <w:p w14:paraId="308D92D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17</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4246CB2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1.3</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30ED300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87/</w:t>
            </w:r>
          </w:p>
          <w:p w14:paraId="165741C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395</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C821CB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7.7</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95957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8/</w:t>
            </w:r>
          </w:p>
          <w:p w14:paraId="0394CEE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85</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7ED23C5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1.4</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262FB2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96/</w:t>
            </w:r>
          </w:p>
          <w:p w14:paraId="0A49DDB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364</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4ECB611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7.9</w:t>
            </w:r>
          </w:p>
        </w:tc>
      </w:tr>
      <w:tr w:rsidR="008456C9" w:rsidRPr="005245EA" w14:paraId="2DB3DBE5" w14:textId="77777777" w:rsidTr="008456C9">
        <w:trPr>
          <w:cantSplit/>
          <w:trHeight w:val="268"/>
          <w:jc w:val="center"/>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3CF067B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Sep 20 - Nov 20</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C7CB1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33/</w:t>
            </w:r>
          </w:p>
          <w:p w14:paraId="24C73BF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60</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549AC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9</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AC347B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10/</w:t>
            </w:r>
          </w:p>
          <w:p w14:paraId="60A24B5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492</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4D31DE2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9</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23DD2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91/</w:t>
            </w:r>
          </w:p>
          <w:p w14:paraId="33E6EA7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510</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3CBEC3C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3</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D68B71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38/</w:t>
            </w:r>
          </w:p>
          <w:p w14:paraId="3545412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079</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3CE2485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8</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F230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05/</w:t>
            </w:r>
          </w:p>
          <w:p w14:paraId="09EEA39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88</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2305F97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3.9</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373F695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481/</w:t>
            </w:r>
          </w:p>
          <w:p w14:paraId="16B95A7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252</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FD1617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0.9</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9546A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04/</w:t>
            </w:r>
          </w:p>
          <w:p w14:paraId="3FC483D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45</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710346E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2.8</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5C38CF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925/</w:t>
            </w:r>
          </w:p>
          <w:p w14:paraId="5A03CE8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5,600</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5F17C38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4.4</w:t>
            </w:r>
          </w:p>
        </w:tc>
      </w:tr>
      <w:tr w:rsidR="008456C9" w:rsidRPr="005245EA" w14:paraId="259B6349" w14:textId="77777777" w:rsidTr="008456C9">
        <w:trPr>
          <w:cantSplit/>
          <w:trHeight w:val="268"/>
          <w:jc w:val="center"/>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807A43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Dec 20 - Feb 21</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341C3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47/</w:t>
            </w:r>
          </w:p>
          <w:p w14:paraId="522B26F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276</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82F2C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5</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6A796D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538/</w:t>
            </w:r>
          </w:p>
          <w:p w14:paraId="065300A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3,512</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394C461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8</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29577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26/</w:t>
            </w:r>
          </w:p>
          <w:p w14:paraId="530C4C4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138</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19D77C3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0.0</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AC6035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342/</w:t>
            </w:r>
          </w:p>
          <w:p w14:paraId="197A9F2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364</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103996A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4</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566B6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15/</w:t>
            </w:r>
          </w:p>
          <w:p w14:paraId="6A6402B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40</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19CA448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4.4</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FB40BD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602/</w:t>
            </w:r>
          </w:p>
          <w:p w14:paraId="3938242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5,528</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39CFEA9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3.7</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66CD4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41/</w:t>
            </w:r>
          </w:p>
          <w:p w14:paraId="1ADE591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83</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5F0C8CA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7.2</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F7D304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871/</w:t>
            </w:r>
          </w:p>
          <w:p w14:paraId="00B1B11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6,316</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3BE39A1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9.2</w:t>
            </w:r>
          </w:p>
        </w:tc>
      </w:tr>
      <w:tr w:rsidR="008456C9" w:rsidRPr="005245EA" w14:paraId="471ADACE" w14:textId="77777777" w:rsidTr="008456C9">
        <w:trPr>
          <w:cantSplit/>
          <w:trHeight w:val="195"/>
          <w:jc w:val="center"/>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553CC14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Mar 21 - May 21</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FD83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w:t>
            </w:r>
          </w:p>
          <w:p w14:paraId="3EA6E03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16</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F4923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1</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1B99577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27/</w:t>
            </w:r>
          </w:p>
          <w:p w14:paraId="64BC444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128</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2593EA1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5</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87C10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9/</w:t>
            </w:r>
          </w:p>
          <w:p w14:paraId="1105197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64</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0BAF922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8</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985949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2/</w:t>
            </w:r>
          </w:p>
          <w:p w14:paraId="44A1485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88</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7A60AD8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2.9</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F282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w:t>
            </w:r>
          </w:p>
          <w:p w14:paraId="16E36A7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3</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2D77D6A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3.7</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971CD4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80/</w:t>
            </w:r>
          </w:p>
          <w:p w14:paraId="4DDE1BF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86</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CE41C3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5.8</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1B2E0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2/</w:t>
            </w:r>
          </w:p>
          <w:p w14:paraId="4BC1269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7</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4BF2789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8.3</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300873B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17/</w:t>
            </w:r>
          </w:p>
          <w:p w14:paraId="4F4B5AC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542</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18E5E8A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0.0</w:t>
            </w:r>
          </w:p>
        </w:tc>
      </w:tr>
      <w:tr w:rsidR="008456C9" w:rsidRPr="005245EA" w14:paraId="1E26A5C2" w14:textId="77777777" w:rsidTr="008456C9">
        <w:trPr>
          <w:cantSplit/>
          <w:trHeight w:val="268"/>
          <w:jc w:val="center"/>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C48FB0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Jun 21 - Aug 21</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D2645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0/</w:t>
            </w:r>
          </w:p>
          <w:p w14:paraId="105FB3E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61</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84452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2</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75EE76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12/</w:t>
            </w:r>
          </w:p>
          <w:p w14:paraId="3EDF3CC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012</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152B24D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3011D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4/</w:t>
            </w:r>
          </w:p>
          <w:p w14:paraId="5629032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1</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7E6AC2C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9</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0BF8E2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07/</w:t>
            </w:r>
          </w:p>
          <w:p w14:paraId="2FBC849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266</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6E3797A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2</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2CD9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2/</w:t>
            </w:r>
          </w:p>
          <w:p w14:paraId="7D5622E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13</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6C85B3D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6.2</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051E4B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21/</w:t>
            </w:r>
          </w:p>
          <w:p w14:paraId="40C16DE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452</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7A1C35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9</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059B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2/</w:t>
            </w:r>
          </w:p>
          <w:p w14:paraId="1B0FA62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9</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42657DE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8.5</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4A9CFEE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521/</w:t>
            </w:r>
          </w:p>
          <w:p w14:paraId="03EBF64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555</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0E52EBA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3.4</w:t>
            </w:r>
          </w:p>
        </w:tc>
      </w:tr>
      <w:tr w:rsidR="008456C9" w:rsidRPr="005245EA" w14:paraId="57D5A70A" w14:textId="77777777" w:rsidTr="008456C9">
        <w:trPr>
          <w:cantSplit/>
          <w:trHeight w:val="268"/>
          <w:jc w:val="center"/>
        </w:trPr>
        <w:tc>
          <w:tcPr>
            <w:tcW w:w="894" w:type="dxa"/>
            <w:tcBorders>
              <w:top w:val="none" w:sz="0" w:space="0" w:color="000000"/>
              <w:left w:val="single" w:sz="4" w:space="0" w:color="auto"/>
              <w:bottom w:val="single" w:sz="16" w:space="0" w:color="666666"/>
              <w:right w:val="single" w:sz="8" w:space="0" w:color="000000"/>
            </w:tcBorders>
            <w:shd w:val="clear" w:color="auto" w:fill="FFFFFF"/>
            <w:tcMar>
              <w:top w:w="0" w:type="dxa"/>
              <w:left w:w="0" w:type="dxa"/>
              <w:bottom w:w="0" w:type="dxa"/>
              <w:right w:w="0" w:type="dxa"/>
            </w:tcMar>
            <w:vAlign w:val="center"/>
          </w:tcPr>
          <w:p w14:paraId="4BB1B94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Sep 21 - Nov 21</w:t>
            </w:r>
          </w:p>
        </w:tc>
        <w:tc>
          <w:tcPr>
            <w:tcW w:w="758"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7C1D9C4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9/</w:t>
            </w:r>
          </w:p>
          <w:p w14:paraId="1702291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52</w:t>
            </w:r>
          </w:p>
        </w:tc>
        <w:tc>
          <w:tcPr>
            <w:tcW w:w="1019"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8EE24A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6</w:t>
            </w:r>
          </w:p>
        </w:tc>
        <w:tc>
          <w:tcPr>
            <w:tcW w:w="896"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7300EC5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06/</w:t>
            </w:r>
          </w:p>
          <w:p w14:paraId="05779F0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719</w:t>
            </w:r>
          </w:p>
        </w:tc>
        <w:tc>
          <w:tcPr>
            <w:tcW w:w="923"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bottom"/>
          </w:tcPr>
          <w:p w14:paraId="591B6AF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0</w:t>
            </w:r>
          </w:p>
        </w:tc>
        <w:tc>
          <w:tcPr>
            <w:tcW w:w="903"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BE24BE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7/</w:t>
            </w:r>
          </w:p>
          <w:p w14:paraId="0386F18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86</w:t>
            </w:r>
          </w:p>
        </w:tc>
        <w:tc>
          <w:tcPr>
            <w:tcW w:w="1256" w:type="dxa"/>
            <w:tcBorders>
              <w:top w:val="none" w:sz="0" w:space="0" w:color="000000"/>
              <w:left w:val="none" w:sz="0" w:space="0" w:color="000000"/>
              <w:bottom w:val="single" w:sz="16" w:space="0" w:color="666666"/>
              <w:right w:val="single" w:sz="4" w:space="0" w:color="auto"/>
            </w:tcBorders>
            <w:shd w:val="clear" w:color="auto" w:fill="FFFFFF"/>
            <w:vAlign w:val="center"/>
          </w:tcPr>
          <w:p w14:paraId="6AEB9CC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3.8</w:t>
            </w:r>
          </w:p>
        </w:tc>
        <w:tc>
          <w:tcPr>
            <w:tcW w:w="900"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6BE98F7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20/</w:t>
            </w:r>
          </w:p>
          <w:p w14:paraId="7A31FC6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077</w:t>
            </w:r>
          </w:p>
        </w:tc>
        <w:tc>
          <w:tcPr>
            <w:tcW w:w="914"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bottom"/>
          </w:tcPr>
          <w:p w14:paraId="6AAE025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4</w:t>
            </w:r>
          </w:p>
        </w:tc>
        <w:tc>
          <w:tcPr>
            <w:tcW w:w="902"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309BCF1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1/</w:t>
            </w:r>
          </w:p>
          <w:p w14:paraId="6464943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50</w:t>
            </w:r>
          </w:p>
        </w:tc>
        <w:tc>
          <w:tcPr>
            <w:tcW w:w="1259" w:type="dxa"/>
            <w:tcBorders>
              <w:top w:val="none" w:sz="0" w:space="0" w:color="000000"/>
              <w:left w:val="none" w:sz="0" w:space="0" w:color="000000"/>
              <w:bottom w:val="single" w:sz="16" w:space="0" w:color="666666"/>
              <w:right w:val="single" w:sz="4" w:space="0" w:color="auto"/>
            </w:tcBorders>
            <w:shd w:val="clear" w:color="auto" w:fill="FFFFFF"/>
            <w:vAlign w:val="center"/>
          </w:tcPr>
          <w:p w14:paraId="01982E8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4.7</w:t>
            </w:r>
          </w:p>
        </w:tc>
        <w:tc>
          <w:tcPr>
            <w:tcW w:w="900"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463C906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85/</w:t>
            </w:r>
          </w:p>
          <w:p w14:paraId="1C7CD08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470</w:t>
            </w:r>
          </w:p>
        </w:tc>
        <w:tc>
          <w:tcPr>
            <w:tcW w:w="914"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14:paraId="7B59B6A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1.1</w:t>
            </w:r>
          </w:p>
        </w:tc>
        <w:tc>
          <w:tcPr>
            <w:tcW w:w="906" w:type="dxa"/>
            <w:gridSpan w:val="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3BC1AB3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6/</w:t>
            </w:r>
          </w:p>
          <w:p w14:paraId="0FD248C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65</w:t>
            </w:r>
          </w:p>
        </w:tc>
        <w:tc>
          <w:tcPr>
            <w:tcW w:w="913" w:type="dxa"/>
            <w:tcBorders>
              <w:top w:val="none" w:sz="0" w:space="0" w:color="000000"/>
              <w:left w:val="none" w:sz="0" w:space="0" w:color="000000"/>
              <w:bottom w:val="single" w:sz="16" w:space="0" w:color="666666"/>
              <w:right w:val="single" w:sz="4" w:space="0" w:color="auto"/>
            </w:tcBorders>
            <w:shd w:val="clear" w:color="auto" w:fill="FFFFFF"/>
            <w:vAlign w:val="center"/>
          </w:tcPr>
          <w:p w14:paraId="113FC8E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7.9</w:t>
            </w:r>
          </w:p>
        </w:tc>
        <w:tc>
          <w:tcPr>
            <w:tcW w:w="900"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570BE78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892/</w:t>
            </w:r>
          </w:p>
          <w:p w14:paraId="7EBD8E5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623</w:t>
            </w:r>
          </w:p>
        </w:tc>
        <w:tc>
          <w:tcPr>
            <w:tcW w:w="1281" w:type="dxa"/>
            <w:gridSpan w:val="2"/>
            <w:tcBorders>
              <w:top w:val="none" w:sz="0" w:space="0" w:color="000000"/>
              <w:left w:val="none" w:sz="0" w:space="0" w:color="000000"/>
              <w:bottom w:val="single" w:sz="16" w:space="0" w:color="666666"/>
              <w:right w:val="single" w:sz="4" w:space="0" w:color="auto"/>
            </w:tcBorders>
            <w:shd w:val="clear" w:color="auto" w:fill="FFFFFF"/>
            <w:tcMar>
              <w:top w:w="0" w:type="dxa"/>
              <w:left w:w="0" w:type="dxa"/>
              <w:bottom w:w="0" w:type="dxa"/>
              <w:right w:w="0" w:type="dxa"/>
            </w:tcMar>
            <w:vAlign w:val="center"/>
          </w:tcPr>
          <w:p w14:paraId="490B76B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3.5</w:t>
            </w:r>
          </w:p>
        </w:tc>
      </w:tr>
    </w:tbl>
    <w:p w14:paraId="5441F674" w14:textId="77777777" w:rsidR="00DE722C" w:rsidRPr="00CD4558" w:rsidRDefault="00DE722C" w:rsidP="00DE722C">
      <w:pPr>
        <w:spacing w:line="480" w:lineRule="auto"/>
        <w:rPr>
          <w:b/>
          <w:sz w:val="24"/>
        </w:rPr>
      </w:pPr>
      <w:r w:rsidRPr="00CD4558">
        <w:rPr>
          <w:b/>
          <w:sz w:val="24"/>
        </w:rPr>
        <w:br w:type="page"/>
      </w:r>
    </w:p>
    <w:p w14:paraId="01989EC7" w14:textId="77777777" w:rsidR="00DE722C" w:rsidRPr="00CD4558" w:rsidRDefault="00DE722C" w:rsidP="00DE722C">
      <w:pPr>
        <w:pStyle w:val="Heading3"/>
        <w:spacing w:line="480" w:lineRule="auto"/>
        <w:sectPr w:rsidR="00DE722C" w:rsidRPr="00CD4558" w:rsidSect="00C06454">
          <w:pgSz w:w="16838" w:h="11906" w:orient="landscape"/>
          <w:pgMar w:top="1418" w:right="1418" w:bottom="1418" w:left="1418" w:header="709" w:footer="709" w:gutter="0"/>
          <w:cols w:space="708"/>
          <w:docGrid w:linePitch="360"/>
        </w:sectPr>
      </w:pPr>
    </w:p>
    <w:p w14:paraId="570FFB94" w14:textId="5B2EB00F" w:rsidR="00DE722C" w:rsidRPr="00CD4558" w:rsidRDefault="00DE722C" w:rsidP="00DE722C">
      <w:pPr>
        <w:pStyle w:val="Heading3"/>
      </w:pPr>
      <w:bookmarkStart w:id="37" w:name="_Ref119062161"/>
      <w:bookmarkStart w:id="38" w:name="_Toc119084745"/>
      <w:r w:rsidRPr="00CD4558">
        <w:lastRenderedPageBreak/>
        <w:t>Supplementary figure S</w:t>
      </w:r>
      <w:r w:rsidR="00835788">
        <w:fldChar w:fldCharType="begin"/>
      </w:r>
      <w:r w:rsidR="00835788">
        <w:instrText xml:space="preserve"> SEQ Supplementary_figure \* ARABIC </w:instrText>
      </w:r>
      <w:r w:rsidR="00835788">
        <w:fldChar w:fldCharType="separate"/>
      </w:r>
      <w:r w:rsidR="009C1973">
        <w:rPr>
          <w:noProof/>
        </w:rPr>
        <w:t>1</w:t>
      </w:r>
      <w:r w:rsidR="00835788">
        <w:rPr>
          <w:noProof/>
        </w:rPr>
        <w:fldChar w:fldCharType="end"/>
      </w:r>
      <w:bookmarkEnd w:id="37"/>
      <w:r w:rsidRPr="00CD4558">
        <w:t xml:space="preserve"> - Age and sex representativeness of RECOVERY in comparison with the reference population</w:t>
      </w:r>
      <w:bookmarkEnd w:id="38"/>
    </w:p>
    <w:p w14:paraId="1B333AF4" w14:textId="63051879" w:rsidR="00DE722C" w:rsidRPr="00CD4558" w:rsidRDefault="00E80993" w:rsidP="00DE722C">
      <w:pPr>
        <w:spacing w:line="480" w:lineRule="auto"/>
        <w:jc w:val="center"/>
      </w:pPr>
      <w:r>
        <w:rPr>
          <w:noProof/>
          <w:lang w:eastAsia="en-GB"/>
        </w:rPr>
        <w:drawing>
          <wp:inline distT="0" distB="0" distL="0" distR="0" wp14:anchorId="5588B4FE" wp14:editId="061BDE9A">
            <wp:extent cx="3891705" cy="6964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figure_S1_age_sex_representativeness_table.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902384" cy="6983792"/>
                    </a:xfrm>
                    <a:prstGeom prst="rect">
                      <a:avLst/>
                    </a:prstGeom>
                  </pic:spPr>
                </pic:pic>
              </a:graphicData>
            </a:graphic>
          </wp:inline>
        </w:drawing>
      </w:r>
    </w:p>
    <w:p w14:paraId="17696DF2" w14:textId="1FD89A42" w:rsidR="00DE722C" w:rsidRPr="00CD4558" w:rsidRDefault="00DE722C" w:rsidP="00DE722C">
      <w:pPr>
        <w:spacing w:line="480" w:lineRule="auto"/>
        <w:rPr>
          <w:rFonts w:eastAsiaTheme="majorEastAsia" w:cstheme="majorBidi"/>
          <w:sz w:val="24"/>
          <w:szCs w:val="24"/>
        </w:rPr>
      </w:pPr>
      <w:r w:rsidRPr="00CD4558">
        <w:rPr>
          <w:sz w:val="18"/>
        </w:rPr>
        <w:t xml:space="preserve">Vertical axes plotted using a log2 scale. Representativeness ratio calculated as the ratio between the proportion of individuals in each age group in RECOVERY over the reference population (i.e. ratio &gt; 1 indicates overrepresentation in RECOVERY, ratio &lt;1 indicates underrepresentation). Error bars plotted using 95% </w:t>
      </w:r>
      <w:r w:rsidR="0044528B" w:rsidRPr="00CD4558">
        <w:rPr>
          <w:sz w:val="18"/>
        </w:rPr>
        <w:t>confidence intervals</w:t>
      </w:r>
      <w:r w:rsidRPr="00CD4558">
        <w:rPr>
          <w:sz w:val="18"/>
        </w:rPr>
        <w:t>.</w:t>
      </w:r>
      <w:r w:rsidRPr="00CD4558">
        <w:br w:type="page"/>
      </w:r>
    </w:p>
    <w:p w14:paraId="42ABA572" w14:textId="77777777" w:rsidR="00DE722C" w:rsidRPr="00CD4558" w:rsidRDefault="00DE722C" w:rsidP="00DE722C">
      <w:pPr>
        <w:pStyle w:val="Heading3"/>
        <w:spacing w:line="480" w:lineRule="auto"/>
        <w:sectPr w:rsidR="00DE722C" w:rsidRPr="00CD4558" w:rsidSect="00C06454">
          <w:pgSz w:w="11906" w:h="16838"/>
          <w:pgMar w:top="1418" w:right="1418" w:bottom="1418" w:left="1418" w:header="709" w:footer="709" w:gutter="0"/>
          <w:cols w:space="708"/>
          <w:docGrid w:linePitch="360"/>
        </w:sectPr>
      </w:pPr>
      <w:bookmarkStart w:id="39" w:name="_Ref117162792"/>
    </w:p>
    <w:bookmarkEnd w:id="39"/>
    <w:p w14:paraId="6B5386CD" w14:textId="7CD844A2" w:rsidR="005A4B46" w:rsidRPr="00CD4558" w:rsidRDefault="005A4B46" w:rsidP="005A4B46">
      <w:pPr>
        <w:pStyle w:val="Heading3"/>
      </w:pPr>
      <w:r w:rsidRPr="00CD4558">
        <w:lastRenderedPageBreak/>
        <w:t>Supplementary figure S</w:t>
      </w:r>
      <w:r w:rsidR="00835788">
        <w:fldChar w:fldCharType="begin"/>
      </w:r>
      <w:r w:rsidR="00835788">
        <w:instrText xml:space="preserve"> SEQ Supplementary_figure \* ARABIC </w:instrText>
      </w:r>
      <w:r w:rsidR="00835788">
        <w:fldChar w:fldCharType="separate"/>
      </w:r>
      <w:r w:rsidR="009C1973">
        <w:rPr>
          <w:noProof/>
        </w:rPr>
        <w:t>2</w:t>
      </w:r>
      <w:r w:rsidR="00835788">
        <w:rPr>
          <w:noProof/>
        </w:rPr>
        <w:fldChar w:fldCharType="end"/>
      </w:r>
      <w:r w:rsidRPr="00CD4558">
        <w:t xml:space="preserve"> - Ethnicity over time in the RECOVERY cohort in comparison with the reference population, by age</w:t>
      </w:r>
    </w:p>
    <w:p w14:paraId="1208FAAB" w14:textId="54C92196" w:rsidR="00DE722C" w:rsidRPr="00CD4558" w:rsidRDefault="001E773E" w:rsidP="00DE722C">
      <w:pPr>
        <w:spacing w:line="480" w:lineRule="auto"/>
        <w:jc w:val="center"/>
      </w:pPr>
      <w:r>
        <w:rPr>
          <w:noProof/>
          <w:lang w:eastAsia="en-GB"/>
        </w:rPr>
        <w:drawing>
          <wp:inline distT="0" distB="0" distL="0" distR="0" wp14:anchorId="431A4D6F" wp14:editId="3D9A0447">
            <wp:extent cx="7748107" cy="464820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gure_S2_timeseries_ethicity_linecharts.tif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7750139" cy="4649419"/>
                    </a:xfrm>
                    <a:prstGeom prst="rect">
                      <a:avLst/>
                    </a:prstGeom>
                  </pic:spPr>
                </pic:pic>
              </a:graphicData>
            </a:graphic>
          </wp:inline>
        </w:drawing>
      </w:r>
    </w:p>
    <w:p w14:paraId="7D853687" w14:textId="77777777" w:rsidR="00DE722C" w:rsidRPr="00CD4558" w:rsidRDefault="00DE722C" w:rsidP="00DE722C">
      <w:pPr>
        <w:spacing w:line="480" w:lineRule="auto"/>
        <w:rPr>
          <w:sz w:val="18"/>
        </w:rPr>
      </w:pPr>
      <w:r w:rsidRPr="00CD4558">
        <w:rPr>
          <w:sz w:val="18"/>
        </w:rPr>
        <w:t>Error bars depict standard errors</w:t>
      </w:r>
    </w:p>
    <w:p w14:paraId="208CD8EA" w14:textId="32711BEE" w:rsidR="006E395D" w:rsidRPr="00CD4558" w:rsidRDefault="006E395D" w:rsidP="006E395D">
      <w:pPr>
        <w:pStyle w:val="Heading3"/>
      </w:pPr>
      <w:bookmarkStart w:id="40" w:name="_Ref115439406"/>
      <w:r w:rsidRPr="00CD4558">
        <w:lastRenderedPageBreak/>
        <w:t>Supplementary figure S</w:t>
      </w:r>
      <w:r w:rsidR="00835788">
        <w:fldChar w:fldCharType="begin"/>
      </w:r>
      <w:r w:rsidR="00835788">
        <w:instrText xml:space="preserve"> SEQ Supplementary_figure \* ARABIC </w:instrText>
      </w:r>
      <w:r w:rsidR="00835788">
        <w:fldChar w:fldCharType="separate"/>
      </w:r>
      <w:r w:rsidR="009C1973">
        <w:rPr>
          <w:noProof/>
        </w:rPr>
        <w:t>3</w:t>
      </w:r>
      <w:r w:rsidR="00835788">
        <w:rPr>
          <w:noProof/>
        </w:rPr>
        <w:fldChar w:fldCharType="end"/>
      </w:r>
      <w:r w:rsidRPr="00CD4558">
        <w:t xml:space="preserve"> - Deprivation over time in the RECOVERY cohort in comparison with the reference population, by age</w:t>
      </w:r>
    </w:p>
    <w:p w14:paraId="1471824C" w14:textId="23BFC28A" w:rsidR="00DE722C" w:rsidRPr="00CD4558" w:rsidRDefault="001E773E" w:rsidP="00DE722C">
      <w:pPr>
        <w:spacing w:line="480" w:lineRule="auto"/>
        <w:jc w:val="center"/>
        <w:rPr>
          <w:noProof/>
          <w:lang w:eastAsia="en-GB"/>
        </w:rPr>
      </w:pPr>
      <w:r>
        <w:rPr>
          <w:noProof/>
          <w:lang w:eastAsia="en-GB"/>
        </w:rPr>
        <w:drawing>
          <wp:inline distT="0" distB="0" distL="0" distR="0" wp14:anchorId="0E96DD69" wp14:editId="1993B00C">
            <wp:extent cx="8106410" cy="486315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_figure_S3_timeseries_deprivation_linecharts.tif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8110608" cy="4865669"/>
                    </a:xfrm>
                    <a:prstGeom prst="rect">
                      <a:avLst/>
                    </a:prstGeom>
                  </pic:spPr>
                </pic:pic>
              </a:graphicData>
            </a:graphic>
          </wp:inline>
        </w:drawing>
      </w:r>
    </w:p>
    <w:p w14:paraId="61A04D7D" w14:textId="77777777" w:rsidR="00DE722C" w:rsidRPr="00CD4558" w:rsidRDefault="00DE722C" w:rsidP="00DE722C">
      <w:pPr>
        <w:spacing w:line="480" w:lineRule="auto"/>
        <w:rPr>
          <w:sz w:val="18"/>
        </w:rPr>
      </w:pPr>
      <w:r w:rsidRPr="00CD4558">
        <w:rPr>
          <w:sz w:val="18"/>
        </w:rPr>
        <w:t>Error bars depict standard errors</w:t>
      </w:r>
    </w:p>
    <w:p w14:paraId="5DC990DF" w14:textId="77777777" w:rsidR="00DE722C" w:rsidRPr="00CD4558" w:rsidRDefault="00DE722C" w:rsidP="00DE722C">
      <w:pPr>
        <w:pStyle w:val="Heading3"/>
        <w:spacing w:line="480" w:lineRule="auto"/>
        <w:sectPr w:rsidR="00DE722C" w:rsidRPr="00CD4558" w:rsidSect="00C06454">
          <w:pgSz w:w="16838" w:h="11906" w:orient="landscape"/>
          <w:pgMar w:top="1418" w:right="1418" w:bottom="1418" w:left="1418" w:header="709" w:footer="709" w:gutter="0"/>
          <w:cols w:space="708"/>
          <w:docGrid w:linePitch="360"/>
        </w:sectPr>
      </w:pPr>
      <w:bookmarkStart w:id="41" w:name="_Ref111813117"/>
      <w:bookmarkStart w:id="42" w:name="_Ref111720558"/>
      <w:bookmarkEnd w:id="40"/>
    </w:p>
    <w:p w14:paraId="18C79A66" w14:textId="456C21FC" w:rsidR="00DE722C" w:rsidRPr="00CD4558" w:rsidRDefault="00DE722C" w:rsidP="00DE722C">
      <w:pPr>
        <w:pStyle w:val="Heading3"/>
      </w:pPr>
      <w:bookmarkStart w:id="43" w:name="_Toc119084748"/>
      <w:bookmarkEnd w:id="41"/>
      <w:r w:rsidRPr="00CD4558">
        <w:lastRenderedPageBreak/>
        <w:t>Supplementary figure S</w:t>
      </w:r>
      <w:r w:rsidR="00835788">
        <w:fldChar w:fldCharType="begin"/>
      </w:r>
      <w:r w:rsidR="00835788">
        <w:instrText xml:space="preserve"> SEQ Supplementary_figure \* AR</w:instrText>
      </w:r>
      <w:r w:rsidR="00835788">
        <w:instrText xml:space="preserve">ABIC </w:instrText>
      </w:r>
      <w:r w:rsidR="00835788">
        <w:fldChar w:fldCharType="separate"/>
      </w:r>
      <w:r w:rsidR="009C1973">
        <w:rPr>
          <w:noProof/>
        </w:rPr>
        <w:t>4</w:t>
      </w:r>
      <w:r w:rsidR="00835788">
        <w:rPr>
          <w:noProof/>
        </w:rPr>
        <w:fldChar w:fldCharType="end"/>
      </w:r>
      <w:r w:rsidRPr="00CD4558">
        <w:t xml:space="preserve"> - </w:t>
      </w:r>
      <w:proofErr w:type="spellStart"/>
      <w:r w:rsidRPr="00CD4558">
        <w:t>Charlson</w:t>
      </w:r>
      <w:proofErr w:type="spellEnd"/>
      <w:r w:rsidRPr="00CD4558">
        <w:t xml:space="preserve"> </w:t>
      </w:r>
      <w:proofErr w:type="spellStart"/>
      <w:r w:rsidRPr="00CD4558">
        <w:t>Comorbidty</w:t>
      </w:r>
      <w:proofErr w:type="spellEnd"/>
      <w:r w:rsidRPr="00CD4558">
        <w:t xml:space="preserve"> Score (excluding age) and Hospital Frailty Risk Score in the RECOVERY cohort and the reference population, by age groups</w:t>
      </w:r>
      <w:bookmarkEnd w:id="43"/>
    </w:p>
    <w:p w14:paraId="3C7AF74C" w14:textId="503E4D8B" w:rsidR="00DE722C" w:rsidRPr="00CD4558" w:rsidRDefault="00907887" w:rsidP="00DE722C">
      <w:pPr>
        <w:spacing w:line="480" w:lineRule="auto"/>
        <w:jc w:val="center"/>
        <w:rPr>
          <w:noProof/>
          <w:lang w:eastAsia="en-GB"/>
        </w:rPr>
      </w:pPr>
      <w:r>
        <w:rPr>
          <w:noProof/>
          <w:lang w:eastAsia="en-GB"/>
        </w:rPr>
        <w:drawing>
          <wp:inline distT="0" distB="0" distL="0" distR="0" wp14:anchorId="0131B31A" wp14:editId="208FEB95">
            <wp:extent cx="5759450" cy="57746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_figure_S4_charlson_frailty_ag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59450" cy="5774690"/>
                    </a:xfrm>
                    <a:prstGeom prst="rect">
                      <a:avLst/>
                    </a:prstGeom>
                  </pic:spPr>
                </pic:pic>
              </a:graphicData>
            </a:graphic>
          </wp:inline>
        </w:drawing>
      </w:r>
    </w:p>
    <w:p w14:paraId="546DF9F2" w14:textId="77777777" w:rsidR="00DE722C" w:rsidRPr="00CD4558" w:rsidRDefault="00DE722C" w:rsidP="00DE722C">
      <w:pPr>
        <w:spacing w:line="480" w:lineRule="auto"/>
        <w:sectPr w:rsidR="00DE722C" w:rsidRPr="00CD4558" w:rsidSect="00C06454">
          <w:pgSz w:w="11906" w:h="16838"/>
          <w:pgMar w:top="1418" w:right="1418" w:bottom="1418" w:left="1418" w:header="709" w:footer="709" w:gutter="0"/>
          <w:cols w:space="708"/>
          <w:docGrid w:linePitch="360"/>
        </w:sectPr>
      </w:pPr>
      <w:r w:rsidRPr="00CD4558">
        <w:t>Vertical dashed bars depict the median in each cohort</w:t>
      </w:r>
      <w:r w:rsidRPr="00CD4558">
        <w:br w:type="page"/>
      </w:r>
    </w:p>
    <w:p w14:paraId="5BA09FC6" w14:textId="545C33DD" w:rsidR="006E395D" w:rsidRPr="00CD4558" w:rsidRDefault="006E395D" w:rsidP="006E395D">
      <w:pPr>
        <w:pStyle w:val="Heading3"/>
      </w:pPr>
      <w:bookmarkStart w:id="44" w:name="_Toc119084751"/>
      <w:bookmarkStart w:id="45" w:name="_Ref115111208"/>
      <w:bookmarkEnd w:id="42"/>
      <w:r w:rsidRPr="00CD4558">
        <w:lastRenderedPageBreak/>
        <w:t>Supplementary figure S</w:t>
      </w:r>
      <w:r w:rsidR="00835788">
        <w:fldChar w:fldCharType="begin"/>
      </w:r>
      <w:r w:rsidR="00835788">
        <w:instrText xml:space="preserve"> SEQ Supplementary_figure \* ARABIC </w:instrText>
      </w:r>
      <w:r w:rsidR="00835788">
        <w:fldChar w:fldCharType="separate"/>
      </w:r>
      <w:r w:rsidR="009C1973">
        <w:rPr>
          <w:noProof/>
        </w:rPr>
        <w:t>5</w:t>
      </w:r>
      <w:r w:rsidR="00835788">
        <w:rPr>
          <w:noProof/>
        </w:rPr>
        <w:fldChar w:fldCharType="end"/>
      </w:r>
      <w:r w:rsidRPr="00CD4558">
        <w:t xml:space="preserve"> - Hospital Frailty Risk Score over time in the RECOVERY cohort and the reference population, by age groups</w:t>
      </w:r>
    </w:p>
    <w:p w14:paraId="6A749DD1" w14:textId="47606384" w:rsidR="006E395D" w:rsidRPr="00CD4558" w:rsidRDefault="001E773E">
      <w:r>
        <w:rPr>
          <w:noProof/>
          <w:lang w:eastAsia="en-GB"/>
        </w:rPr>
        <w:drawing>
          <wp:inline distT="0" distB="0" distL="0" distR="0" wp14:anchorId="57D68A54" wp14:editId="359E5B37">
            <wp:extent cx="8891270" cy="3555365"/>
            <wp:effectExtent l="0" t="0" r="508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_figure_S5_timeseries_hospital_frailty_score_representativenes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891270" cy="3555365"/>
                    </a:xfrm>
                    <a:prstGeom prst="rect">
                      <a:avLst/>
                    </a:prstGeom>
                  </pic:spPr>
                </pic:pic>
              </a:graphicData>
            </a:graphic>
          </wp:inline>
        </w:drawing>
      </w:r>
    </w:p>
    <w:p w14:paraId="16D74148" w14:textId="77777777" w:rsidR="006E395D" w:rsidRPr="00CD4558" w:rsidRDefault="006E395D" w:rsidP="006E395D">
      <w:pPr>
        <w:spacing w:line="480" w:lineRule="auto"/>
        <w:rPr>
          <w:sz w:val="18"/>
        </w:rPr>
      </w:pPr>
      <w:r w:rsidRPr="00CD4558">
        <w:rPr>
          <w:sz w:val="18"/>
        </w:rPr>
        <w:t>Error bars depict standard errors</w:t>
      </w:r>
    </w:p>
    <w:p w14:paraId="35A59DB8" w14:textId="486F21E8" w:rsidR="006E395D" w:rsidRPr="00CD4558" w:rsidRDefault="006E395D">
      <w:pPr>
        <w:rPr>
          <w:rFonts w:eastAsiaTheme="majorEastAsia" w:cstheme="majorBidi"/>
          <w:b/>
          <w:sz w:val="24"/>
          <w:szCs w:val="24"/>
        </w:rPr>
      </w:pPr>
      <w:r w:rsidRPr="00CD4558">
        <w:br w:type="page"/>
      </w:r>
    </w:p>
    <w:p w14:paraId="385A8E4E" w14:textId="2D13BEDC" w:rsidR="00DE722C" w:rsidRPr="00CD4558" w:rsidRDefault="00DE722C" w:rsidP="00DE722C">
      <w:pPr>
        <w:pStyle w:val="Heading3"/>
      </w:pPr>
      <w:r w:rsidRPr="00CD4558">
        <w:lastRenderedPageBreak/>
        <w:t>Supplementary figure S</w:t>
      </w:r>
      <w:r w:rsidR="00835788">
        <w:fldChar w:fldCharType="begin"/>
      </w:r>
      <w:r w:rsidR="00835788">
        <w:instrText xml:space="preserve"> SEQ Supplementary_figure \* ARABIC </w:instrText>
      </w:r>
      <w:r w:rsidR="00835788">
        <w:fldChar w:fldCharType="separate"/>
      </w:r>
      <w:r w:rsidR="009C1973">
        <w:rPr>
          <w:noProof/>
        </w:rPr>
        <w:t>6</w:t>
      </w:r>
      <w:r w:rsidR="00835788">
        <w:rPr>
          <w:noProof/>
        </w:rPr>
        <w:fldChar w:fldCharType="end"/>
      </w:r>
      <w:r w:rsidRPr="00CD4558">
        <w:t xml:space="preserve"> - Prevalence of select comorbidities in the RECOVERY cohort and reference population, by age groups</w:t>
      </w:r>
      <w:bookmarkEnd w:id="44"/>
    </w:p>
    <w:p w14:paraId="051217B6" w14:textId="3A0341D3" w:rsidR="00DE722C" w:rsidRPr="00CD4558" w:rsidRDefault="00D46BD1" w:rsidP="00DE722C">
      <w:pPr>
        <w:spacing w:line="480" w:lineRule="auto"/>
        <w:jc w:val="center"/>
        <w:rPr>
          <w:rFonts w:eastAsiaTheme="majorEastAsia" w:cstheme="majorBidi"/>
          <w:b/>
          <w:sz w:val="24"/>
          <w:szCs w:val="24"/>
        </w:rPr>
      </w:pPr>
      <w:r w:rsidRPr="00CD4558">
        <w:rPr>
          <w:noProof/>
          <w:lang w:eastAsia="en-GB"/>
        </w:rPr>
        <w:drawing>
          <wp:inline distT="0" distB="0" distL="0" distR="0" wp14:anchorId="2A010682" wp14:editId="6BF44AC3">
            <wp:extent cx="8891270" cy="53340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ementary_figure_S6_comorbidities_split_ag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8891270" cy="5334000"/>
                    </a:xfrm>
                    <a:prstGeom prst="rect">
                      <a:avLst/>
                    </a:prstGeom>
                  </pic:spPr>
                </pic:pic>
              </a:graphicData>
            </a:graphic>
          </wp:inline>
        </w:drawing>
      </w:r>
      <w:r w:rsidR="00DE722C" w:rsidRPr="00CD4558">
        <w:br w:type="page"/>
      </w:r>
    </w:p>
    <w:p w14:paraId="26D959CC" w14:textId="72887FDD" w:rsidR="00DD0B03" w:rsidRDefault="00DD0B03" w:rsidP="00DD0B03">
      <w:pPr>
        <w:pStyle w:val="Heading3"/>
      </w:pPr>
      <w:bookmarkStart w:id="46" w:name="_Ref117154461"/>
      <w:bookmarkEnd w:id="45"/>
      <w:r>
        <w:lastRenderedPageBreak/>
        <w:t>Supplementary figure S</w:t>
      </w:r>
      <w:r w:rsidR="00835788">
        <w:fldChar w:fldCharType="begin"/>
      </w:r>
      <w:r w:rsidR="00835788">
        <w:instrText xml:space="preserve"> SEQ Supplementary_figure \* ARABIC </w:instrText>
      </w:r>
      <w:r w:rsidR="00835788">
        <w:fldChar w:fldCharType="separate"/>
      </w:r>
      <w:r w:rsidR="009C1973">
        <w:rPr>
          <w:noProof/>
        </w:rPr>
        <w:t>7</w:t>
      </w:r>
      <w:r w:rsidR="00835788">
        <w:rPr>
          <w:noProof/>
        </w:rPr>
        <w:fldChar w:fldCharType="end"/>
      </w:r>
      <w:r>
        <w:t xml:space="preserve"> - </w:t>
      </w:r>
      <w:r w:rsidRPr="00401651">
        <w:t>28-day mortality in the RECOVERY HES and All-England HES populations (stratified by age and sex)</w:t>
      </w:r>
    </w:p>
    <w:p w14:paraId="684F4B8F" w14:textId="44F72009" w:rsidR="00DE722C" w:rsidRPr="00CD4558" w:rsidRDefault="00DD0B03" w:rsidP="00DE722C">
      <w:pPr>
        <w:jc w:val="center"/>
      </w:pPr>
      <w:r>
        <w:rPr>
          <w:noProof/>
          <w:lang w:eastAsia="en-GB"/>
        </w:rPr>
        <w:drawing>
          <wp:inline distT="0" distB="0" distL="0" distR="0" wp14:anchorId="5794C04D" wp14:editId="11511E79">
            <wp:extent cx="7230005" cy="48196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_figure_S7_death_stratified_age_sex.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7232736" cy="4821471"/>
                    </a:xfrm>
                    <a:prstGeom prst="rect">
                      <a:avLst/>
                    </a:prstGeom>
                  </pic:spPr>
                </pic:pic>
              </a:graphicData>
            </a:graphic>
          </wp:inline>
        </w:drawing>
      </w:r>
    </w:p>
    <w:p w14:paraId="45129D91" w14:textId="77777777" w:rsidR="00DE722C" w:rsidRPr="00CD4558" w:rsidRDefault="00DE722C" w:rsidP="00DE722C">
      <w:r w:rsidRPr="00CD4558">
        <w:t>Error bars show 95% confidence intervals</w:t>
      </w:r>
    </w:p>
    <w:bookmarkEnd w:id="46"/>
    <w:p w14:paraId="0735F6EE" w14:textId="6588984B" w:rsidR="009C1973" w:rsidRDefault="009C1973" w:rsidP="009C1973">
      <w:pPr>
        <w:pStyle w:val="Heading3"/>
      </w:pPr>
      <w:r>
        <w:lastRenderedPageBreak/>
        <w:t>Supplementary figure S</w:t>
      </w:r>
      <w:r w:rsidR="00835788">
        <w:fldChar w:fldCharType="begin"/>
      </w:r>
      <w:r w:rsidR="00835788">
        <w:instrText xml:space="preserve"> SEQ Supplementary_figure \* ARABIC </w:instrText>
      </w:r>
      <w:r w:rsidR="00835788">
        <w:fldChar w:fldCharType="separate"/>
      </w:r>
      <w:r>
        <w:rPr>
          <w:noProof/>
        </w:rPr>
        <w:t>8</w:t>
      </w:r>
      <w:r w:rsidR="00835788">
        <w:rPr>
          <w:noProof/>
        </w:rPr>
        <w:fldChar w:fldCharType="end"/>
      </w:r>
      <w:r>
        <w:t xml:space="preserve"> - </w:t>
      </w:r>
      <w:r w:rsidRPr="00EC4148">
        <w:t>28-day mortality over time in RECOVERY and the reference population (by age groups)</w:t>
      </w:r>
    </w:p>
    <w:p w14:paraId="3537423D" w14:textId="3BA7E0AA" w:rsidR="00DE722C" w:rsidRPr="00CD4558" w:rsidRDefault="009C1973" w:rsidP="00DE722C">
      <w:pPr>
        <w:spacing w:line="480" w:lineRule="auto"/>
        <w:jc w:val="center"/>
        <w:rPr>
          <w:noProof/>
          <w:lang w:eastAsia="en-GB"/>
        </w:rPr>
      </w:pPr>
      <w:r>
        <w:rPr>
          <w:noProof/>
          <w:lang w:eastAsia="en-GB"/>
        </w:rPr>
        <w:drawing>
          <wp:inline distT="0" distB="0" distL="0" distR="0" wp14:anchorId="3262BA1E" wp14:editId="5174AEB6">
            <wp:extent cx="8891270" cy="444436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ry_figure_S8_timeseries_admissions_mortality_per_age_group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891270" cy="4444365"/>
                    </a:xfrm>
                    <a:prstGeom prst="rect">
                      <a:avLst/>
                    </a:prstGeom>
                  </pic:spPr>
                </pic:pic>
              </a:graphicData>
            </a:graphic>
          </wp:inline>
        </w:drawing>
      </w:r>
    </w:p>
    <w:p w14:paraId="23F4EB43" w14:textId="77777777" w:rsidR="00DE722C" w:rsidRPr="00CD4558" w:rsidRDefault="00DE722C" w:rsidP="00DE722C">
      <w:pPr>
        <w:spacing w:line="480" w:lineRule="auto"/>
      </w:pPr>
      <w:r w:rsidRPr="00CD4558">
        <w:t xml:space="preserve">28-day mortality presented as the proportion of people with death recorded within 28 days of their index date along with 95% confidence intervals. </w:t>
      </w:r>
    </w:p>
    <w:p w14:paraId="05F23FA9" w14:textId="16BADD3A" w:rsidR="00DE722C" w:rsidRPr="00CD4558" w:rsidRDefault="00DE722C" w:rsidP="00DE722C">
      <w:pPr>
        <w:pStyle w:val="Heading3"/>
      </w:pPr>
      <w:bookmarkStart w:id="47" w:name="_Ref119078215"/>
      <w:bookmarkStart w:id="48" w:name="_Toc119084754"/>
      <w:r w:rsidRPr="00CD4558">
        <w:lastRenderedPageBreak/>
        <w:t>Supplementary figure S</w:t>
      </w:r>
      <w:r w:rsidR="00835788">
        <w:fldChar w:fldCharType="begin"/>
      </w:r>
      <w:r w:rsidR="00835788">
        <w:instrText xml:space="preserve"> SEQ Supplementary_figure \* ARABIC </w:instrText>
      </w:r>
      <w:r w:rsidR="00835788">
        <w:fldChar w:fldCharType="separate"/>
      </w:r>
      <w:r w:rsidR="009C1973">
        <w:rPr>
          <w:noProof/>
        </w:rPr>
        <w:t>9</w:t>
      </w:r>
      <w:r w:rsidR="00835788">
        <w:rPr>
          <w:noProof/>
        </w:rPr>
        <w:fldChar w:fldCharType="end"/>
      </w:r>
      <w:bookmarkEnd w:id="47"/>
      <w:r w:rsidRPr="00CD4558">
        <w:t xml:space="preserve"> - Mortality rates over time in RECOVERY and the reference population, by age, comorbidity, and frailty</w:t>
      </w:r>
      <w:bookmarkEnd w:id="48"/>
    </w:p>
    <w:p w14:paraId="3980F376" w14:textId="49AC44DD" w:rsidR="00DE722C" w:rsidRPr="00CD4558" w:rsidRDefault="00AA001B" w:rsidP="00DE722C">
      <w:pPr>
        <w:spacing w:line="480" w:lineRule="auto"/>
        <w:jc w:val="center"/>
      </w:pPr>
      <w:r w:rsidRPr="00CD4558">
        <w:rPr>
          <w:noProof/>
          <w:lang w:eastAsia="en-GB"/>
        </w:rPr>
        <w:drawing>
          <wp:inline distT="0" distB="0" distL="0" distR="0" wp14:anchorId="70DAA78D" wp14:editId="45E1DCB7">
            <wp:extent cx="8141335" cy="48841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lementary_figure_S9_death_by_frailty_comorbidity_over_time_first_wave_vs_rest.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8150435" cy="4889562"/>
                    </a:xfrm>
                    <a:prstGeom prst="rect">
                      <a:avLst/>
                    </a:prstGeom>
                  </pic:spPr>
                </pic:pic>
              </a:graphicData>
            </a:graphic>
          </wp:inline>
        </w:drawing>
      </w:r>
    </w:p>
    <w:p w14:paraId="2308D122" w14:textId="77777777" w:rsidR="00DE722C" w:rsidRPr="00CD4558" w:rsidRDefault="00DE722C" w:rsidP="00DE722C">
      <w:pPr>
        <w:spacing w:line="480" w:lineRule="auto"/>
        <w:rPr>
          <w:sz w:val="18"/>
        </w:rPr>
      </w:pPr>
      <w:r w:rsidRPr="00CD4558">
        <w:rPr>
          <w:sz w:val="18"/>
        </w:rPr>
        <w:t>Error bars depict standard errors</w:t>
      </w:r>
    </w:p>
    <w:p w14:paraId="5477A5FD" w14:textId="77777777" w:rsidR="00DE722C" w:rsidRPr="00CD4558" w:rsidRDefault="00DE722C" w:rsidP="00DE722C">
      <w:pPr>
        <w:spacing w:line="480" w:lineRule="auto"/>
        <w:sectPr w:rsidR="00DE722C" w:rsidRPr="00CD4558" w:rsidSect="00C06454">
          <w:pgSz w:w="16838" w:h="11906" w:orient="landscape"/>
          <w:pgMar w:top="1418" w:right="1418" w:bottom="1418" w:left="1418" w:header="709" w:footer="709" w:gutter="0"/>
          <w:cols w:space="708"/>
          <w:docGrid w:linePitch="360"/>
        </w:sectPr>
      </w:pPr>
    </w:p>
    <w:p w14:paraId="0D27B07B" w14:textId="77777777" w:rsidR="00DE722C" w:rsidRPr="00CD4558" w:rsidRDefault="00DE722C" w:rsidP="00DE722C">
      <w:pPr>
        <w:pStyle w:val="Heading2"/>
      </w:pPr>
      <w:bookmarkStart w:id="49" w:name="_Ref111450658"/>
      <w:r w:rsidRPr="00CD4558">
        <w:lastRenderedPageBreak/>
        <w:t>Annex III - Cross-coding of COVID-19 coding in Hospital Episode Statistics versus testing data in SGSS within the RECOVERY population</w:t>
      </w:r>
      <w:bookmarkEnd w:id="49"/>
    </w:p>
    <w:p w14:paraId="0805A3DC" w14:textId="6F62E318" w:rsidR="00DE722C" w:rsidRPr="00CD4558" w:rsidRDefault="00DE722C" w:rsidP="00DE722C">
      <w:pPr>
        <w:spacing w:line="480" w:lineRule="auto"/>
        <w:jc w:val="both"/>
        <w:rPr>
          <w:b/>
          <w:bCs/>
          <w:sz w:val="24"/>
          <w:szCs w:val="24"/>
        </w:rPr>
      </w:pPr>
      <w:r w:rsidRPr="00CD4558">
        <w:rPr>
          <w:bCs/>
          <w:sz w:val="24"/>
          <w:szCs w:val="24"/>
        </w:rPr>
        <w:t xml:space="preserve">For this project, a wealth of linked datasets was available for the RECOVERY population (including admissions data from Hospital Episode Statistics – HES, and in-hospital COVID-19 testing from Second Generation Surveillance System data - SGSS). However, for the reference population (anonymised All-England cohort), only HES/ONS data were available. Therefore, preliminary validation work was undertaken to validate the proposed approach of building a nationwide cohort of patients admitted to hospital with COVID-19 using HES data only by exploring cross-coding of ICD-10 codes (in HES) and SARS-CoV-2 testing (from the SGSS data) in the RECOVERY population (which may be seen as a population with a proven or suspected clinical diagnosis of COVID-19). This analysis was based on RECOVERY participants recruited in England between March 2020 and </w:t>
      </w:r>
      <w:r w:rsidR="00C06454" w:rsidRPr="00CD4558">
        <w:rPr>
          <w:bCs/>
          <w:sz w:val="24"/>
          <w:szCs w:val="24"/>
        </w:rPr>
        <w:t>November 2021</w:t>
      </w:r>
      <w:r w:rsidRPr="00CD4558">
        <w:rPr>
          <w:bCs/>
          <w:sz w:val="24"/>
          <w:szCs w:val="24"/>
        </w:rPr>
        <w:t xml:space="preserve">, using HES data received in September 2022. </w:t>
      </w:r>
    </w:p>
    <w:p w14:paraId="5B6BE7CB" w14:textId="77777777" w:rsidR="00DE722C" w:rsidRPr="00CD4558" w:rsidRDefault="00DE722C" w:rsidP="00DE722C">
      <w:pPr>
        <w:pStyle w:val="ListParagraph"/>
        <w:numPr>
          <w:ilvl w:val="0"/>
          <w:numId w:val="11"/>
        </w:numPr>
        <w:spacing w:line="480" w:lineRule="auto"/>
        <w:jc w:val="both"/>
        <w:rPr>
          <w:b/>
          <w:bCs/>
          <w:sz w:val="24"/>
          <w:szCs w:val="24"/>
        </w:rPr>
      </w:pPr>
      <w:r w:rsidRPr="00CD4558">
        <w:rPr>
          <w:b/>
          <w:bCs/>
          <w:sz w:val="24"/>
          <w:szCs w:val="24"/>
        </w:rPr>
        <w:t>COVID-19 coding in HES (any code) vs SGSS testing records</w:t>
      </w:r>
    </w:p>
    <w:p w14:paraId="4B557ECC" w14:textId="2F37AED2" w:rsidR="00C06454" w:rsidRPr="00CD4558" w:rsidRDefault="00DE722C" w:rsidP="00C06454">
      <w:pPr>
        <w:spacing w:line="480" w:lineRule="auto"/>
        <w:ind w:left="360"/>
        <w:jc w:val="both"/>
        <w:rPr>
          <w:bCs/>
          <w:sz w:val="24"/>
          <w:szCs w:val="24"/>
        </w:rPr>
      </w:pPr>
      <w:r w:rsidRPr="00CD4558">
        <w:rPr>
          <w:bCs/>
          <w:sz w:val="24"/>
          <w:szCs w:val="24"/>
        </w:rPr>
        <w:t xml:space="preserve">Of </w:t>
      </w:r>
      <w:r w:rsidR="00C06454" w:rsidRPr="00CD4558">
        <w:rPr>
          <w:bCs/>
          <w:sz w:val="24"/>
          <w:szCs w:val="24"/>
        </w:rPr>
        <w:t xml:space="preserve">38,920 </w:t>
      </w:r>
      <w:r w:rsidR="000E10FB" w:rsidRPr="00CD4558">
        <w:rPr>
          <w:bCs/>
          <w:sz w:val="24"/>
          <w:szCs w:val="24"/>
        </w:rPr>
        <w:t xml:space="preserve">RECOVERY participants with </w:t>
      </w:r>
      <w:r w:rsidRPr="00CD4558">
        <w:rPr>
          <w:bCs/>
          <w:sz w:val="24"/>
          <w:szCs w:val="24"/>
        </w:rPr>
        <w:t xml:space="preserve">HES </w:t>
      </w:r>
      <w:r w:rsidR="000E10FB" w:rsidRPr="00CD4558">
        <w:rPr>
          <w:bCs/>
          <w:sz w:val="24"/>
          <w:szCs w:val="24"/>
        </w:rPr>
        <w:t>data available</w:t>
      </w:r>
      <w:r w:rsidR="00C06454" w:rsidRPr="00CD4558">
        <w:rPr>
          <w:bCs/>
          <w:sz w:val="24"/>
          <w:szCs w:val="24"/>
        </w:rPr>
        <w:t>:</w:t>
      </w:r>
    </w:p>
    <w:p w14:paraId="55A82B6A" w14:textId="144FBC52" w:rsidR="00DE722C" w:rsidRPr="00CD4558" w:rsidRDefault="00C06454" w:rsidP="00C06454">
      <w:pPr>
        <w:pStyle w:val="ListParagraph"/>
        <w:numPr>
          <w:ilvl w:val="0"/>
          <w:numId w:val="8"/>
        </w:numPr>
        <w:spacing w:line="480" w:lineRule="auto"/>
        <w:jc w:val="both"/>
        <w:rPr>
          <w:bCs/>
          <w:sz w:val="24"/>
          <w:szCs w:val="24"/>
        </w:rPr>
      </w:pPr>
      <w:r w:rsidRPr="00CD4558">
        <w:rPr>
          <w:bCs/>
          <w:sz w:val="24"/>
          <w:szCs w:val="24"/>
        </w:rPr>
        <w:t>98.7% (</w:t>
      </w:r>
      <w:r w:rsidR="005A14A2" w:rsidRPr="00CD4558">
        <w:rPr>
          <w:bCs/>
          <w:sz w:val="24"/>
          <w:szCs w:val="24"/>
        </w:rPr>
        <w:t>n=</w:t>
      </w:r>
      <w:r w:rsidRPr="00CD4558">
        <w:rPr>
          <w:bCs/>
          <w:sz w:val="24"/>
          <w:szCs w:val="24"/>
        </w:rPr>
        <w:t>38,412) had a HES spell straddling randomisation date;</w:t>
      </w:r>
    </w:p>
    <w:p w14:paraId="3F5B4523" w14:textId="78CC8CCA" w:rsidR="005A14A2" w:rsidRPr="00CD4558" w:rsidRDefault="005A14A2" w:rsidP="00001E68">
      <w:pPr>
        <w:pStyle w:val="ListParagraph"/>
        <w:numPr>
          <w:ilvl w:val="0"/>
          <w:numId w:val="8"/>
        </w:numPr>
        <w:spacing w:line="480" w:lineRule="auto"/>
        <w:jc w:val="both"/>
        <w:rPr>
          <w:bCs/>
          <w:sz w:val="24"/>
          <w:szCs w:val="24"/>
        </w:rPr>
      </w:pPr>
      <w:r w:rsidRPr="00CD4558">
        <w:rPr>
          <w:bCs/>
          <w:sz w:val="24"/>
          <w:szCs w:val="24"/>
        </w:rPr>
        <w:t>96.1% (n=37,047) had a HES spell containing COVID-19 codes</w:t>
      </w:r>
      <w:r w:rsidR="000E10FB" w:rsidRPr="00CD4558">
        <w:rPr>
          <w:bCs/>
          <w:sz w:val="24"/>
          <w:szCs w:val="24"/>
        </w:rPr>
        <w:t xml:space="preserve"> in any diagnostic position at any time point, and 91.2% (n=35,493) had a HES spell containing COVID-19 codes in the primary diagnostic position at any time point;</w:t>
      </w:r>
    </w:p>
    <w:p w14:paraId="3CCB6BC9" w14:textId="77777777" w:rsidR="000E10FB" w:rsidRPr="00CD4558" w:rsidRDefault="00F851BB" w:rsidP="000E10FB">
      <w:pPr>
        <w:pStyle w:val="ListParagraph"/>
        <w:numPr>
          <w:ilvl w:val="0"/>
          <w:numId w:val="8"/>
        </w:numPr>
        <w:spacing w:line="480" w:lineRule="auto"/>
        <w:jc w:val="both"/>
        <w:rPr>
          <w:bCs/>
          <w:sz w:val="24"/>
          <w:szCs w:val="24"/>
        </w:rPr>
      </w:pPr>
      <w:r w:rsidRPr="00CD4558">
        <w:rPr>
          <w:bCs/>
          <w:sz w:val="24"/>
          <w:szCs w:val="24"/>
        </w:rPr>
        <w:t xml:space="preserve">94.8% (n=36,943) had a HES spell </w:t>
      </w:r>
      <w:r w:rsidR="000E10FB" w:rsidRPr="00CD4558">
        <w:rPr>
          <w:bCs/>
          <w:sz w:val="24"/>
          <w:szCs w:val="24"/>
        </w:rPr>
        <w:t xml:space="preserve">straddling randomisation date and </w:t>
      </w:r>
      <w:r w:rsidRPr="00CD4558">
        <w:rPr>
          <w:bCs/>
          <w:sz w:val="24"/>
          <w:szCs w:val="24"/>
        </w:rPr>
        <w:t>containing COVID-19 codes</w:t>
      </w:r>
      <w:r w:rsidR="000E10FB" w:rsidRPr="00CD4558">
        <w:rPr>
          <w:bCs/>
          <w:sz w:val="24"/>
          <w:szCs w:val="24"/>
        </w:rPr>
        <w:t xml:space="preserve"> in any diagnostic position;</w:t>
      </w:r>
    </w:p>
    <w:p w14:paraId="3F91DCF2" w14:textId="599613A3" w:rsidR="00F851BB" w:rsidRPr="00CD4558" w:rsidRDefault="000E10FB" w:rsidP="000E10FB">
      <w:pPr>
        <w:pStyle w:val="ListParagraph"/>
        <w:numPr>
          <w:ilvl w:val="0"/>
          <w:numId w:val="8"/>
        </w:numPr>
        <w:spacing w:line="480" w:lineRule="auto"/>
        <w:jc w:val="both"/>
        <w:rPr>
          <w:bCs/>
          <w:sz w:val="24"/>
          <w:szCs w:val="24"/>
        </w:rPr>
      </w:pPr>
      <w:r w:rsidRPr="00CD4558">
        <w:rPr>
          <w:bCs/>
          <w:sz w:val="24"/>
          <w:szCs w:val="24"/>
        </w:rPr>
        <w:lastRenderedPageBreak/>
        <w:t xml:space="preserve">89.7% (n=34,929) had a HES spell straddling randomisation date and containing COVID-19 codes in the primary diagnostic position; of these, 93.8% (n=32,770) had a positive test recorded in SGSS, and </w:t>
      </w:r>
      <w:r w:rsidR="004F4A4E" w:rsidRPr="00CD4558">
        <w:rPr>
          <w:bCs/>
          <w:sz w:val="24"/>
          <w:szCs w:val="24"/>
        </w:rPr>
        <w:t>6.</w:t>
      </w:r>
      <w:r w:rsidRPr="00CD4558">
        <w:rPr>
          <w:bCs/>
          <w:sz w:val="24"/>
          <w:szCs w:val="24"/>
        </w:rPr>
        <w:t>2</w:t>
      </w:r>
      <w:r w:rsidR="00DE722C" w:rsidRPr="00CD4558">
        <w:rPr>
          <w:bCs/>
          <w:sz w:val="24"/>
          <w:szCs w:val="24"/>
        </w:rPr>
        <w:t>% (n=</w:t>
      </w:r>
      <w:r w:rsidR="006259B6" w:rsidRPr="00CD4558">
        <w:rPr>
          <w:bCs/>
          <w:sz w:val="24"/>
          <w:szCs w:val="24"/>
        </w:rPr>
        <w:t>2</w:t>
      </w:r>
      <w:r w:rsidRPr="00CD4558">
        <w:rPr>
          <w:bCs/>
          <w:sz w:val="24"/>
          <w:szCs w:val="24"/>
        </w:rPr>
        <w:t>159</w:t>
      </w:r>
      <w:r w:rsidR="00DE722C" w:rsidRPr="00CD4558">
        <w:rPr>
          <w:bCs/>
          <w:sz w:val="24"/>
          <w:szCs w:val="24"/>
        </w:rPr>
        <w:t>) did not;</w:t>
      </w:r>
    </w:p>
    <w:p w14:paraId="5B0A5F5D" w14:textId="1932EAE3" w:rsidR="00F851BB" w:rsidRPr="00CD4558" w:rsidRDefault="00DE722C" w:rsidP="00F851BB">
      <w:pPr>
        <w:pStyle w:val="ListParagraph"/>
        <w:numPr>
          <w:ilvl w:val="0"/>
          <w:numId w:val="8"/>
        </w:numPr>
        <w:spacing w:line="480" w:lineRule="auto"/>
        <w:jc w:val="both"/>
        <w:rPr>
          <w:bCs/>
          <w:sz w:val="24"/>
          <w:szCs w:val="24"/>
        </w:rPr>
      </w:pPr>
      <w:r w:rsidRPr="00CD4558">
        <w:rPr>
          <w:bCs/>
          <w:sz w:val="24"/>
          <w:szCs w:val="24"/>
        </w:rPr>
        <w:t>9</w:t>
      </w:r>
      <w:r w:rsidR="000E10FB" w:rsidRPr="00CD4558">
        <w:rPr>
          <w:bCs/>
          <w:sz w:val="24"/>
          <w:szCs w:val="24"/>
        </w:rPr>
        <w:t>1.5</w:t>
      </w:r>
      <w:r w:rsidRPr="00CD4558">
        <w:rPr>
          <w:bCs/>
          <w:sz w:val="24"/>
          <w:szCs w:val="24"/>
        </w:rPr>
        <w:t>% (n=</w:t>
      </w:r>
      <w:r w:rsidR="000E10FB" w:rsidRPr="00CD4558">
        <w:rPr>
          <w:bCs/>
          <w:sz w:val="24"/>
          <w:szCs w:val="24"/>
        </w:rPr>
        <w:t>35,614</w:t>
      </w:r>
      <w:r w:rsidRPr="00CD4558">
        <w:rPr>
          <w:bCs/>
          <w:sz w:val="24"/>
          <w:szCs w:val="24"/>
        </w:rPr>
        <w:t>) had a positive test recorded in SGSS - of these, 9</w:t>
      </w:r>
      <w:r w:rsidR="006259B6" w:rsidRPr="00CD4558">
        <w:rPr>
          <w:bCs/>
          <w:sz w:val="24"/>
          <w:szCs w:val="24"/>
        </w:rPr>
        <w:t>2.0</w:t>
      </w:r>
      <w:r w:rsidRPr="00CD4558">
        <w:rPr>
          <w:bCs/>
          <w:sz w:val="24"/>
          <w:szCs w:val="24"/>
        </w:rPr>
        <w:t xml:space="preserve">% </w:t>
      </w:r>
      <w:r w:rsidR="006259B6" w:rsidRPr="00CD4558">
        <w:rPr>
          <w:bCs/>
          <w:sz w:val="24"/>
          <w:szCs w:val="24"/>
        </w:rPr>
        <w:t>(n=32,770</w:t>
      </w:r>
      <w:r w:rsidRPr="00CD4558">
        <w:rPr>
          <w:bCs/>
          <w:sz w:val="24"/>
          <w:szCs w:val="24"/>
        </w:rPr>
        <w:t xml:space="preserve">) had a COVID-19 code in </w:t>
      </w:r>
      <w:r w:rsidR="006259B6" w:rsidRPr="00CD4558">
        <w:rPr>
          <w:bCs/>
          <w:sz w:val="24"/>
          <w:szCs w:val="24"/>
        </w:rPr>
        <w:t xml:space="preserve">the primary diagnostic position in </w:t>
      </w:r>
      <w:r w:rsidR="00547305" w:rsidRPr="00CD4558">
        <w:rPr>
          <w:bCs/>
          <w:sz w:val="24"/>
          <w:szCs w:val="24"/>
        </w:rPr>
        <w:t xml:space="preserve">the </w:t>
      </w:r>
      <w:r w:rsidRPr="00CD4558">
        <w:rPr>
          <w:bCs/>
          <w:sz w:val="24"/>
          <w:szCs w:val="24"/>
        </w:rPr>
        <w:t>HES</w:t>
      </w:r>
      <w:r w:rsidR="00547305" w:rsidRPr="00CD4558">
        <w:rPr>
          <w:bCs/>
          <w:sz w:val="24"/>
          <w:szCs w:val="24"/>
        </w:rPr>
        <w:t xml:space="preserve"> record straddling randomisation date</w:t>
      </w:r>
      <w:r w:rsidR="00125973" w:rsidRPr="00CD4558">
        <w:rPr>
          <w:bCs/>
          <w:sz w:val="24"/>
          <w:szCs w:val="24"/>
        </w:rPr>
        <w:t>, and 8.0% (n=2844) did not</w:t>
      </w:r>
      <w:r w:rsidRPr="00CD4558">
        <w:rPr>
          <w:bCs/>
          <w:sz w:val="24"/>
          <w:szCs w:val="24"/>
        </w:rPr>
        <w:t>;</w:t>
      </w:r>
    </w:p>
    <w:p w14:paraId="46230F54" w14:textId="725D4090" w:rsidR="00DE722C" w:rsidRPr="00CD4558" w:rsidRDefault="006259B6" w:rsidP="00DE722C">
      <w:pPr>
        <w:pStyle w:val="ListParagraph"/>
        <w:numPr>
          <w:ilvl w:val="0"/>
          <w:numId w:val="8"/>
        </w:numPr>
        <w:spacing w:line="480" w:lineRule="auto"/>
        <w:jc w:val="both"/>
        <w:rPr>
          <w:bCs/>
          <w:sz w:val="24"/>
          <w:szCs w:val="24"/>
        </w:rPr>
      </w:pPr>
      <w:r w:rsidRPr="00CD4558">
        <w:rPr>
          <w:bCs/>
          <w:sz w:val="24"/>
          <w:szCs w:val="24"/>
        </w:rPr>
        <w:t>8.7</w:t>
      </w:r>
      <w:r w:rsidR="00DE722C" w:rsidRPr="00CD4558">
        <w:rPr>
          <w:bCs/>
          <w:sz w:val="24"/>
          <w:szCs w:val="24"/>
        </w:rPr>
        <w:t>% (n=</w:t>
      </w:r>
      <w:r w:rsidRPr="00CD4558">
        <w:rPr>
          <w:bCs/>
          <w:sz w:val="24"/>
          <w:szCs w:val="24"/>
        </w:rPr>
        <w:t>3391</w:t>
      </w:r>
      <w:r w:rsidR="00DE722C" w:rsidRPr="00CD4558">
        <w:rPr>
          <w:bCs/>
          <w:sz w:val="24"/>
          <w:szCs w:val="24"/>
        </w:rPr>
        <w:t xml:space="preserve">) had no COVID-19 codes in </w:t>
      </w:r>
      <w:r w:rsidRPr="00CD4558">
        <w:rPr>
          <w:bCs/>
          <w:sz w:val="24"/>
          <w:szCs w:val="24"/>
        </w:rPr>
        <w:t xml:space="preserve">the primary diagnostic position in </w:t>
      </w:r>
      <w:r w:rsidR="00547305" w:rsidRPr="00CD4558">
        <w:rPr>
          <w:bCs/>
          <w:sz w:val="24"/>
          <w:szCs w:val="24"/>
        </w:rPr>
        <w:t xml:space="preserve">the </w:t>
      </w:r>
      <w:r w:rsidR="00DE722C" w:rsidRPr="00CD4558">
        <w:rPr>
          <w:bCs/>
          <w:sz w:val="24"/>
          <w:szCs w:val="24"/>
        </w:rPr>
        <w:t xml:space="preserve">HES </w:t>
      </w:r>
      <w:r w:rsidR="00547305" w:rsidRPr="00CD4558">
        <w:rPr>
          <w:bCs/>
          <w:sz w:val="24"/>
          <w:szCs w:val="24"/>
        </w:rPr>
        <w:t xml:space="preserve">record straddling randomisation </w:t>
      </w:r>
      <w:r w:rsidR="00DE722C" w:rsidRPr="00CD4558">
        <w:rPr>
          <w:bCs/>
          <w:sz w:val="24"/>
          <w:szCs w:val="24"/>
        </w:rPr>
        <w:t xml:space="preserve">– of these, </w:t>
      </w:r>
      <w:r w:rsidRPr="00CD4558">
        <w:rPr>
          <w:bCs/>
          <w:sz w:val="24"/>
          <w:szCs w:val="24"/>
        </w:rPr>
        <w:t>63.7</w:t>
      </w:r>
      <w:r w:rsidR="00DE722C" w:rsidRPr="00CD4558">
        <w:rPr>
          <w:bCs/>
          <w:sz w:val="24"/>
          <w:szCs w:val="24"/>
        </w:rPr>
        <w:t>% (n=</w:t>
      </w:r>
      <w:r w:rsidRPr="00CD4558">
        <w:rPr>
          <w:bCs/>
          <w:sz w:val="24"/>
          <w:szCs w:val="24"/>
        </w:rPr>
        <w:t>2159</w:t>
      </w:r>
      <w:r w:rsidR="00DE722C" w:rsidRPr="00CD4558">
        <w:rPr>
          <w:bCs/>
          <w:sz w:val="24"/>
          <w:szCs w:val="24"/>
        </w:rPr>
        <w:t xml:space="preserve">) had a positive test recorded in SGSS, and </w:t>
      </w:r>
      <w:r w:rsidRPr="00CD4558">
        <w:rPr>
          <w:bCs/>
          <w:sz w:val="24"/>
          <w:szCs w:val="24"/>
        </w:rPr>
        <w:t>36.3% (n=1232</w:t>
      </w:r>
      <w:r w:rsidR="00DE722C" w:rsidRPr="00CD4558">
        <w:rPr>
          <w:bCs/>
          <w:sz w:val="24"/>
          <w:szCs w:val="24"/>
        </w:rPr>
        <w:t>) did not;</w:t>
      </w:r>
    </w:p>
    <w:p w14:paraId="4A0FDC3C" w14:textId="2C429A8A" w:rsidR="00DE722C" w:rsidRPr="00CD4558" w:rsidRDefault="006259B6" w:rsidP="00DE722C">
      <w:pPr>
        <w:pStyle w:val="ListParagraph"/>
        <w:numPr>
          <w:ilvl w:val="0"/>
          <w:numId w:val="8"/>
        </w:numPr>
        <w:spacing w:line="480" w:lineRule="auto"/>
        <w:jc w:val="both"/>
        <w:rPr>
          <w:bCs/>
          <w:sz w:val="24"/>
          <w:szCs w:val="24"/>
        </w:rPr>
      </w:pPr>
      <w:r w:rsidRPr="00CD4558">
        <w:rPr>
          <w:bCs/>
          <w:sz w:val="24"/>
          <w:szCs w:val="24"/>
        </w:rPr>
        <w:t>8.5% (n=3306</w:t>
      </w:r>
      <w:r w:rsidR="00DE722C" w:rsidRPr="00CD4558">
        <w:rPr>
          <w:bCs/>
          <w:sz w:val="24"/>
          <w:szCs w:val="24"/>
        </w:rPr>
        <w:t xml:space="preserve">) had no SGSS records – of these, </w:t>
      </w:r>
      <w:r w:rsidRPr="00CD4558">
        <w:rPr>
          <w:bCs/>
          <w:sz w:val="24"/>
          <w:szCs w:val="24"/>
        </w:rPr>
        <w:t>71.3% (n=2356</w:t>
      </w:r>
      <w:r w:rsidR="00DE722C" w:rsidRPr="00CD4558">
        <w:rPr>
          <w:bCs/>
          <w:sz w:val="24"/>
          <w:szCs w:val="24"/>
        </w:rPr>
        <w:t xml:space="preserve">) had a COVID-19 code in HES, and </w:t>
      </w:r>
      <w:r w:rsidRPr="00CD4558">
        <w:rPr>
          <w:bCs/>
          <w:sz w:val="24"/>
          <w:szCs w:val="24"/>
        </w:rPr>
        <w:t>28.7% (n=950</w:t>
      </w:r>
      <w:r w:rsidR="00DE722C" w:rsidRPr="00CD4558">
        <w:rPr>
          <w:bCs/>
          <w:sz w:val="24"/>
          <w:szCs w:val="24"/>
        </w:rPr>
        <w:t>) did not;</w:t>
      </w:r>
    </w:p>
    <w:p w14:paraId="32EBF2B6" w14:textId="77777777" w:rsidR="00DE722C" w:rsidRPr="00CD4558" w:rsidRDefault="00DE722C" w:rsidP="00DE722C">
      <w:pPr>
        <w:pStyle w:val="ListParagraph"/>
        <w:spacing w:line="480" w:lineRule="auto"/>
        <w:jc w:val="both"/>
        <w:rPr>
          <w:bCs/>
          <w:sz w:val="24"/>
          <w:szCs w:val="24"/>
        </w:rPr>
      </w:pPr>
    </w:p>
    <w:p w14:paraId="20CB011E" w14:textId="1CFCFCDD" w:rsidR="00DE722C" w:rsidRPr="00CD4558" w:rsidRDefault="000C0C4D" w:rsidP="00DE722C">
      <w:pPr>
        <w:pStyle w:val="Heading3"/>
        <w:spacing w:line="480" w:lineRule="auto"/>
      </w:pPr>
      <w:r>
        <w:t xml:space="preserve">Supplementary table S5 - </w:t>
      </w:r>
      <w:r w:rsidR="00DE722C" w:rsidRPr="00CD4558">
        <w:t>Cross-coding of COVID-19 in HES and SGSS data within the RECOVERY population</w:t>
      </w:r>
    </w:p>
    <w:tbl>
      <w:tblPr>
        <w:tblStyle w:val="TableGrid"/>
        <w:tblW w:w="9493" w:type="dxa"/>
        <w:tblLook w:val="04A0" w:firstRow="1" w:lastRow="0" w:firstColumn="1" w:lastColumn="0" w:noHBand="0" w:noVBand="1"/>
      </w:tblPr>
      <w:tblGrid>
        <w:gridCol w:w="1787"/>
        <w:gridCol w:w="1817"/>
        <w:gridCol w:w="1809"/>
        <w:gridCol w:w="1817"/>
        <w:gridCol w:w="2263"/>
      </w:tblGrid>
      <w:tr w:rsidR="00DE722C" w:rsidRPr="00CD4558" w14:paraId="6F0741DC" w14:textId="77777777" w:rsidTr="00C06454">
        <w:tc>
          <w:tcPr>
            <w:tcW w:w="3604" w:type="dxa"/>
            <w:gridSpan w:val="2"/>
            <w:vMerge w:val="restart"/>
          </w:tcPr>
          <w:p w14:paraId="26F69CF0" w14:textId="77777777" w:rsidR="00DE722C" w:rsidRPr="00CD4558" w:rsidRDefault="00DE722C" w:rsidP="00C06454">
            <w:pPr>
              <w:spacing w:line="480" w:lineRule="auto"/>
              <w:jc w:val="both"/>
              <w:rPr>
                <w:bCs/>
                <w:sz w:val="24"/>
                <w:szCs w:val="24"/>
              </w:rPr>
            </w:pPr>
            <w:r w:rsidRPr="00CD4558">
              <w:rPr>
                <w:bCs/>
                <w:sz w:val="24"/>
                <w:szCs w:val="24"/>
              </w:rPr>
              <w:t xml:space="preserve">HES COVID-19 coding and SGSS status in RECOVERY  </w:t>
            </w:r>
          </w:p>
          <w:p w14:paraId="5DEF7023" w14:textId="34745B3E" w:rsidR="00DE722C" w:rsidRPr="00CD4558" w:rsidRDefault="00DE722C" w:rsidP="00547305">
            <w:pPr>
              <w:spacing w:line="480" w:lineRule="auto"/>
              <w:jc w:val="both"/>
              <w:rPr>
                <w:bCs/>
                <w:sz w:val="24"/>
                <w:szCs w:val="24"/>
              </w:rPr>
            </w:pPr>
            <w:r w:rsidRPr="00CD4558">
              <w:rPr>
                <w:bCs/>
                <w:sz w:val="24"/>
                <w:szCs w:val="24"/>
              </w:rPr>
              <w:t xml:space="preserve">(March 2020 – </w:t>
            </w:r>
            <w:r w:rsidR="00547305" w:rsidRPr="00CD4558">
              <w:rPr>
                <w:bCs/>
                <w:sz w:val="24"/>
                <w:szCs w:val="24"/>
              </w:rPr>
              <w:t>November</w:t>
            </w:r>
            <w:r w:rsidRPr="00CD4558">
              <w:rPr>
                <w:bCs/>
                <w:sz w:val="24"/>
                <w:szCs w:val="24"/>
              </w:rPr>
              <w:t xml:space="preserve"> 2021)</w:t>
            </w:r>
          </w:p>
        </w:tc>
        <w:tc>
          <w:tcPr>
            <w:tcW w:w="5889" w:type="dxa"/>
            <w:gridSpan w:val="3"/>
          </w:tcPr>
          <w:p w14:paraId="45ADDD75" w14:textId="3047C16C" w:rsidR="00DE722C" w:rsidRPr="00CD4558" w:rsidRDefault="00DE722C" w:rsidP="00C06454">
            <w:pPr>
              <w:spacing w:line="480" w:lineRule="auto"/>
              <w:jc w:val="center"/>
              <w:rPr>
                <w:bCs/>
                <w:sz w:val="24"/>
                <w:szCs w:val="24"/>
              </w:rPr>
            </w:pPr>
            <w:r w:rsidRPr="00CD4558">
              <w:rPr>
                <w:bCs/>
                <w:sz w:val="24"/>
                <w:szCs w:val="24"/>
              </w:rPr>
              <w:t xml:space="preserve">COVID-19 coding in </w:t>
            </w:r>
            <w:r w:rsidR="006259B6" w:rsidRPr="00CD4558">
              <w:rPr>
                <w:bCs/>
                <w:sz w:val="24"/>
                <w:szCs w:val="24"/>
              </w:rPr>
              <w:t>the primary diagnostic position in the HES spell straddling randomisation</w:t>
            </w:r>
          </w:p>
          <w:p w14:paraId="3A15BD2D" w14:textId="77777777" w:rsidR="00DE722C" w:rsidRPr="00CD4558" w:rsidRDefault="00DE722C" w:rsidP="00C06454">
            <w:pPr>
              <w:spacing w:line="480" w:lineRule="auto"/>
              <w:jc w:val="center"/>
              <w:rPr>
                <w:bCs/>
                <w:sz w:val="24"/>
                <w:szCs w:val="24"/>
              </w:rPr>
            </w:pPr>
            <w:r w:rsidRPr="00CD4558">
              <w:rPr>
                <w:bCs/>
                <w:sz w:val="24"/>
                <w:szCs w:val="24"/>
              </w:rPr>
              <w:t>(U071 or U072)</w:t>
            </w:r>
          </w:p>
        </w:tc>
      </w:tr>
      <w:tr w:rsidR="00DE722C" w:rsidRPr="00CD4558" w14:paraId="087738CE" w14:textId="77777777" w:rsidTr="00C06454">
        <w:tc>
          <w:tcPr>
            <w:tcW w:w="3604" w:type="dxa"/>
            <w:gridSpan w:val="2"/>
            <w:vMerge/>
          </w:tcPr>
          <w:p w14:paraId="04767EF3" w14:textId="77777777" w:rsidR="00DE722C" w:rsidRPr="00CD4558" w:rsidRDefault="00DE722C" w:rsidP="00C06454">
            <w:pPr>
              <w:spacing w:line="480" w:lineRule="auto"/>
              <w:jc w:val="both"/>
              <w:rPr>
                <w:bCs/>
                <w:sz w:val="24"/>
                <w:szCs w:val="24"/>
              </w:rPr>
            </w:pPr>
          </w:p>
        </w:tc>
        <w:tc>
          <w:tcPr>
            <w:tcW w:w="1809" w:type="dxa"/>
          </w:tcPr>
          <w:p w14:paraId="50F0E4A7" w14:textId="77777777" w:rsidR="00DE722C" w:rsidRPr="00CD4558" w:rsidRDefault="00DE722C" w:rsidP="00C06454">
            <w:pPr>
              <w:spacing w:line="480" w:lineRule="auto"/>
              <w:jc w:val="center"/>
              <w:rPr>
                <w:bCs/>
                <w:sz w:val="24"/>
                <w:szCs w:val="24"/>
              </w:rPr>
            </w:pPr>
            <w:r w:rsidRPr="00CD4558">
              <w:rPr>
                <w:bCs/>
                <w:sz w:val="24"/>
                <w:szCs w:val="24"/>
              </w:rPr>
              <w:t>Y</w:t>
            </w:r>
          </w:p>
        </w:tc>
        <w:tc>
          <w:tcPr>
            <w:tcW w:w="1817" w:type="dxa"/>
          </w:tcPr>
          <w:p w14:paraId="4480B33C" w14:textId="77777777" w:rsidR="00DE722C" w:rsidRPr="00CD4558" w:rsidRDefault="00DE722C" w:rsidP="00C06454">
            <w:pPr>
              <w:spacing w:line="480" w:lineRule="auto"/>
              <w:jc w:val="center"/>
              <w:rPr>
                <w:bCs/>
                <w:sz w:val="24"/>
                <w:szCs w:val="24"/>
              </w:rPr>
            </w:pPr>
            <w:r w:rsidRPr="00CD4558">
              <w:rPr>
                <w:bCs/>
                <w:sz w:val="24"/>
                <w:szCs w:val="24"/>
              </w:rPr>
              <w:t>N</w:t>
            </w:r>
          </w:p>
        </w:tc>
        <w:tc>
          <w:tcPr>
            <w:tcW w:w="2263" w:type="dxa"/>
          </w:tcPr>
          <w:p w14:paraId="1868D31A" w14:textId="77777777" w:rsidR="00DE722C" w:rsidRPr="00CD4558" w:rsidRDefault="00DE722C" w:rsidP="00C06454">
            <w:pPr>
              <w:spacing w:line="480" w:lineRule="auto"/>
              <w:jc w:val="center"/>
              <w:rPr>
                <w:bCs/>
                <w:sz w:val="24"/>
                <w:szCs w:val="24"/>
              </w:rPr>
            </w:pPr>
            <w:r w:rsidRPr="00CD4558">
              <w:rPr>
                <w:bCs/>
                <w:sz w:val="24"/>
                <w:szCs w:val="24"/>
              </w:rPr>
              <w:t>Total</w:t>
            </w:r>
          </w:p>
        </w:tc>
      </w:tr>
      <w:tr w:rsidR="00DE722C" w:rsidRPr="00CD4558" w14:paraId="1191E8F2" w14:textId="77777777" w:rsidTr="00C06454">
        <w:tc>
          <w:tcPr>
            <w:tcW w:w="1787" w:type="dxa"/>
            <w:vMerge w:val="restart"/>
          </w:tcPr>
          <w:p w14:paraId="60CAFEB1" w14:textId="77777777" w:rsidR="00DE722C" w:rsidRPr="00CD4558" w:rsidRDefault="00DE722C" w:rsidP="00C06454">
            <w:pPr>
              <w:spacing w:line="480" w:lineRule="auto"/>
              <w:jc w:val="both"/>
              <w:rPr>
                <w:bCs/>
                <w:sz w:val="24"/>
                <w:szCs w:val="24"/>
              </w:rPr>
            </w:pPr>
            <w:r w:rsidRPr="00CD4558">
              <w:rPr>
                <w:bCs/>
                <w:sz w:val="24"/>
                <w:szCs w:val="24"/>
              </w:rPr>
              <w:t xml:space="preserve">SGSS status </w:t>
            </w:r>
          </w:p>
          <w:p w14:paraId="6699AD8E" w14:textId="77777777" w:rsidR="00DE722C" w:rsidRPr="00CD4558" w:rsidRDefault="00DE722C" w:rsidP="00C06454">
            <w:pPr>
              <w:spacing w:line="480" w:lineRule="auto"/>
              <w:jc w:val="both"/>
              <w:rPr>
                <w:bCs/>
                <w:sz w:val="24"/>
                <w:szCs w:val="24"/>
              </w:rPr>
            </w:pPr>
            <w:r w:rsidRPr="00CD4558">
              <w:rPr>
                <w:bCs/>
                <w:sz w:val="24"/>
                <w:szCs w:val="24"/>
              </w:rPr>
              <w:t xml:space="preserve">(Y = positive test; N = </w:t>
            </w:r>
            <w:r w:rsidRPr="00CD4558">
              <w:rPr>
                <w:bCs/>
                <w:sz w:val="24"/>
                <w:szCs w:val="24"/>
              </w:rPr>
              <w:lastRenderedPageBreak/>
              <w:t>negative test or no record)</w:t>
            </w:r>
          </w:p>
        </w:tc>
        <w:tc>
          <w:tcPr>
            <w:tcW w:w="1817" w:type="dxa"/>
          </w:tcPr>
          <w:p w14:paraId="30A417F3" w14:textId="77777777" w:rsidR="00DE722C" w:rsidRPr="00CD4558" w:rsidRDefault="00DE722C" w:rsidP="00C06454">
            <w:pPr>
              <w:spacing w:line="480" w:lineRule="auto"/>
              <w:jc w:val="center"/>
              <w:rPr>
                <w:bCs/>
                <w:sz w:val="24"/>
                <w:szCs w:val="24"/>
              </w:rPr>
            </w:pPr>
            <w:r w:rsidRPr="00CD4558">
              <w:rPr>
                <w:bCs/>
                <w:sz w:val="24"/>
                <w:szCs w:val="24"/>
              </w:rPr>
              <w:lastRenderedPageBreak/>
              <w:t>Y</w:t>
            </w:r>
          </w:p>
        </w:tc>
        <w:tc>
          <w:tcPr>
            <w:tcW w:w="1809" w:type="dxa"/>
          </w:tcPr>
          <w:p w14:paraId="47289E61" w14:textId="618D6B83" w:rsidR="00DE722C" w:rsidRPr="00CD4558" w:rsidRDefault="00125973" w:rsidP="00C06454">
            <w:pPr>
              <w:spacing w:line="480" w:lineRule="auto"/>
              <w:jc w:val="both"/>
              <w:rPr>
                <w:bCs/>
                <w:sz w:val="24"/>
                <w:szCs w:val="24"/>
              </w:rPr>
            </w:pPr>
            <w:r w:rsidRPr="00CD4558">
              <w:rPr>
                <w:bCs/>
                <w:sz w:val="24"/>
                <w:szCs w:val="24"/>
              </w:rPr>
              <w:t xml:space="preserve">32,770 </w:t>
            </w:r>
            <w:r w:rsidR="00DE722C" w:rsidRPr="00CD4558">
              <w:rPr>
                <w:bCs/>
                <w:sz w:val="24"/>
                <w:szCs w:val="24"/>
              </w:rPr>
              <w:t>(84.2%)</w:t>
            </w:r>
          </w:p>
        </w:tc>
        <w:tc>
          <w:tcPr>
            <w:tcW w:w="1817" w:type="dxa"/>
          </w:tcPr>
          <w:p w14:paraId="7C50B79E" w14:textId="55B83451" w:rsidR="00DE722C" w:rsidRPr="00CD4558" w:rsidRDefault="00125973" w:rsidP="00C06454">
            <w:pPr>
              <w:spacing w:line="480" w:lineRule="auto"/>
              <w:jc w:val="both"/>
              <w:rPr>
                <w:bCs/>
                <w:sz w:val="24"/>
                <w:szCs w:val="24"/>
              </w:rPr>
            </w:pPr>
            <w:r w:rsidRPr="00CD4558">
              <w:rPr>
                <w:bCs/>
                <w:sz w:val="24"/>
                <w:szCs w:val="24"/>
              </w:rPr>
              <w:t>2844</w:t>
            </w:r>
          </w:p>
          <w:p w14:paraId="3FA11412" w14:textId="2B40B1F6" w:rsidR="00DE722C" w:rsidRPr="00CD4558" w:rsidRDefault="00125973" w:rsidP="00C06454">
            <w:pPr>
              <w:spacing w:line="480" w:lineRule="auto"/>
              <w:jc w:val="both"/>
              <w:rPr>
                <w:bCs/>
                <w:sz w:val="24"/>
                <w:szCs w:val="24"/>
              </w:rPr>
            </w:pPr>
            <w:r w:rsidRPr="00CD4558">
              <w:rPr>
                <w:bCs/>
                <w:sz w:val="24"/>
                <w:szCs w:val="24"/>
              </w:rPr>
              <w:t>(7.3</w:t>
            </w:r>
            <w:r w:rsidR="00DE722C" w:rsidRPr="00CD4558">
              <w:rPr>
                <w:bCs/>
                <w:sz w:val="24"/>
                <w:szCs w:val="24"/>
              </w:rPr>
              <w:t>%)</w:t>
            </w:r>
          </w:p>
        </w:tc>
        <w:tc>
          <w:tcPr>
            <w:tcW w:w="2263" w:type="dxa"/>
          </w:tcPr>
          <w:p w14:paraId="5E297BD1" w14:textId="77777777" w:rsidR="006259B6" w:rsidRPr="00CD4558" w:rsidRDefault="006259B6" w:rsidP="00C06454">
            <w:pPr>
              <w:spacing w:line="480" w:lineRule="auto"/>
              <w:jc w:val="both"/>
              <w:rPr>
                <w:bCs/>
                <w:sz w:val="24"/>
                <w:szCs w:val="24"/>
              </w:rPr>
            </w:pPr>
            <w:r w:rsidRPr="00CD4558">
              <w:rPr>
                <w:bCs/>
                <w:sz w:val="24"/>
                <w:szCs w:val="24"/>
              </w:rPr>
              <w:t xml:space="preserve">35,614 </w:t>
            </w:r>
          </w:p>
          <w:p w14:paraId="0BE2A99F" w14:textId="1DA4BA5C" w:rsidR="00DE722C" w:rsidRPr="00CD4558" w:rsidRDefault="00DE722C" w:rsidP="00C06454">
            <w:pPr>
              <w:spacing w:line="480" w:lineRule="auto"/>
              <w:jc w:val="both"/>
              <w:rPr>
                <w:bCs/>
                <w:sz w:val="24"/>
                <w:szCs w:val="24"/>
              </w:rPr>
            </w:pPr>
            <w:r w:rsidRPr="00CD4558">
              <w:rPr>
                <w:bCs/>
                <w:sz w:val="24"/>
                <w:szCs w:val="24"/>
              </w:rPr>
              <w:t>(</w:t>
            </w:r>
            <w:r w:rsidR="006259B6" w:rsidRPr="00CD4558">
              <w:rPr>
                <w:bCs/>
                <w:sz w:val="24"/>
                <w:szCs w:val="24"/>
              </w:rPr>
              <w:t>91.5%)</w:t>
            </w:r>
          </w:p>
        </w:tc>
      </w:tr>
      <w:tr w:rsidR="00DE722C" w:rsidRPr="00CD4558" w14:paraId="263AC18B" w14:textId="77777777" w:rsidTr="00C06454">
        <w:tc>
          <w:tcPr>
            <w:tcW w:w="1787" w:type="dxa"/>
            <w:vMerge/>
          </w:tcPr>
          <w:p w14:paraId="25A23786" w14:textId="77777777" w:rsidR="00DE722C" w:rsidRPr="00CD4558" w:rsidRDefault="00DE722C" w:rsidP="00C06454">
            <w:pPr>
              <w:spacing w:line="480" w:lineRule="auto"/>
              <w:jc w:val="both"/>
              <w:rPr>
                <w:bCs/>
                <w:sz w:val="24"/>
                <w:szCs w:val="24"/>
              </w:rPr>
            </w:pPr>
          </w:p>
        </w:tc>
        <w:tc>
          <w:tcPr>
            <w:tcW w:w="1817" w:type="dxa"/>
          </w:tcPr>
          <w:p w14:paraId="5B38DE94" w14:textId="77777777" w:rsidR="00DE722C" w:rsidRPr="00CD4558" w:rsidRDefault="00DE722C" w:rsidP="00C06454">
            <w:pPr>
              <w:spacing w:line="480" w:lineRule="auto"/>
              <w:jc w:val="center"/>
              <w:rPr>
                <w:bCs/>
                <w:sz w:val="24"/>
                <w:szCs w:val="24"/>
              </w:rPr>
            </w:pPr>
            <w:r w:rsidRPr="00CD4558">
              <w:rPr>
                <w:bCs/>
                <w:sz w:val="24"/>
                <w:szCs w:val="24"/>
              </w:rPr>
              <w:t>N</w:t>
            </w:r>
          </w:p>
        </w:tc>
        <w:tc>
          <w:tcPr>
            <w:tcW w:w="1809" w:type="dxa"/>
          </w:tcPr>
          <w:p w14:paraId="2FBFB7DF" w14:textId="1B1C943C" w:rsidR="00DE722C" w:rsidRPr="00CD4558" w:rsidRDefault="00125973" w:rsidP="00C06454">
            <w:pPr>
              <w:spacing w:line="480" w:lineRule="auto"/>
              <w:jc w:val="both"/>
              <w:rPr>
                <w:bCs/>
                <w:sz w:val="24"/>
                <w:szCs w:val="24"/>
              </w:rPr>
            </w:pPr>
            <w:r w:rsidRPr="00CD4558">
              <w:rPr>
                <w:bCs/>
                <w:sz w:val="24"/>
                <w:szCs w:val="24"/>
              </w:rPr>
              <w:t>2159</w:t>
            </w:r>
          </w:p>
          <w:p w14:paraId="68FDB343" w14:textId="68198358" w:rsidR="00DE722C" w:rsidRPr="00CD4558" w:rsidRDefault="00125973" w:rsidP="00C06454">
            <w:pPr>
              <w:spacing w:line="480" w:lineRule="auto"/>
              <w:jc w:val="both"/>
              <w:rPr>
                <w:bCs/>
                <w:sz w:val="24"/>
                <w:szCs w:val="24"/>
              </w:rPr>
            </w:pPr>
            <w:r w:rsidRPr="00CD4558">
              <w:rPr>
                <w:bCs/>
                <w:sz w:val="24"/>
                <w:szCs w:val="24"/>
              </w:rPr>
              <w:lastRenderedPageBreak/>
              <w:t>(5.5</w:t>
            </w:r>
            <w:r w:rsidR="00DE722C" w:rsidRPr="00CD4558">
              <w:rPr>
                <w:bCs/>
                <w:sz w:val="24"/>
                <w:szCs w:val="24"/>
              </w:rPr>
              <w:t>%)</w:t>
            </w:r>
          </w:p>
        </w:tc>
        <w:tc>
          <w:tcPr>
            <w:tcW w:w="1817" w:type="dxa"/>
          </w:tcPr>
          <w:p w14:paraId="67D2F597" w14:textId="068C5255" w:rsidR="00DE722C" w:rsidRPr="00CD4558" w:rsidRDefault="00125973" w:rsidP="00C06454">
            <w:pPr>
              <w:spacing w:line="480" w:lineRule="auto"/>
              <w:jc w:val="both"/>
              <w:rPr>
                <w:bCs/>
                <w:sz w:val="24"/>
                <w:szCs w:val="24"/>
              </w:rPr>
            </w:pPr>
            <w:r w:rsidRPr="00CD4558">
              <w:rPr>
                <w:bCs/>
                <w:sz w:val="24"/>
                <w:szCs w:val="24"/>
              </w:rPr>
              <w:lastRenderedPageBreak/>
              <w:t>547</w:t>
            </w:r>
          </w:p>
          <w:p w14:paraId="2324A369" w14:textId="065E53EF" w:rsidR="00DE722C" w:rsidRPr="00CD4558" w:rsidRDefault="00125973" w:rsidP="00C06454">
            <w:pPr>
              <w:spacing w:line="480" w:lineRule="auto"/>
              <w:jc w:val="both"/>
              <w:rPr>
                <w:bCs/>
                <w:sz w:val="24"/>
                <w:szCs w:val="24"/>
              </w:rPr>
            </w:pPr>
            <w:r w:rsidRPr="00CD4558">
              <w:rPr>
                <w:bCs/>
                <w:sz w:val="24"/>
                <w:szCs w:val="24"/>
              </w:rPr>
              <w:lastRenderedPageBreak/>
              <w:t>(1.4</w:t>
            </w:r>
            <w:r w:rsidR="00DE722C" w:rsidRPr="00CD4558">
              <w:rPr>
                <w:bCs/>
                <w:sz w:val="24"/>
                <w:szCs w:val="24"/>
              </w:rPr>
              <w:t>%)</w:t>
            </w:r>
          </w:p>
        </w:tc>
        <w:tc>
          <w:tcPr>
            <w:tcW w:w="2263" w:type="dxa"/>
          </w:tcPr>
          <w:p w14:paraId="57318385" w14:textId="77777777" w:rsidR="006259B6" w:rsidRPr="00CD4558" w:rsidRDefault="006259B6" w:rsidP="00C06454">
            <w:pPr>
              <w:spacing w:line="480" w:lineRule="auto"/>
              <w:jc w:val="both"/>
              <w:rPr>
                <w:bCs/>
                <w:sz w:val="24"/>
                <w:szCs w:val="24"/>
              </w:rPr>
            </w:pPr>
            <w:r w:rsidRPr="00CD4558">
              <w:rPr>
                <w:bCs/>
                <w:sz w:val="24"/>
                <w:szCs w:val="24"/>
              </w:rPr>
              <w:lastRenderedPageBreak/>
              <w:t xml:space="preserve">3306 </w:t>
            </w:r>
          </w:p>
          <w:p w14:paraId="6E614FAE" w14:textId="48B6B8B7" w:rsidR="00DE722C" w:rsidRPr="00CD4558" w:rsidRDefault="00DE722C" w:rsidP="006259B6">
            <w:pPr>
              <w:spacing w:line="480" w:lineRule="auto"/>
              <w:jc w:val="both"/>
              <w:rPr>
                <w:bCs/>
                <w:sz w:val="24"/>
                <w:szCs w:val="24"/>
              </w:rPr>
            </w:pPr>
            <w:r w:rsidRPr="00CD4558">
              <w:rPr>
                <w:bCs/>
                <w:sz w:val="24"/>
                <w:szCs w:val="24"/>
              </w:rPr>
              <w:lastRenderedPageBreak/>
              <w:t>(</w:t>
            </w:r>
            <w:r w:rsidR="006259B6" w:rsidRPr="00CD4558">
              <w:rPr>
                <w:bCs/>
                <w:sz w:val="24"/>
                <w:szCs w:val="24"/>
              </w:rPr>
              <w:t>8.5</w:t>
            </w:r>
            <w:r w:rsidRPr="00CD4558">
              <w:rPr>
                <w:bCs/>
                <w:sz w:val="24"/>
                <w:szCs w:val="24"/>
              </w:rPr>
              <w:t>%)</w:t>
            </w:r>
          </w:p>
        </w:tc>
      </w:tr>
      <w:tr w:rsidR="00DE722C" w:rsidRPr="00CD4558" w14:paraId="44990721" w14:textId="77777777" w:rsidTr="00C06454">
        <w:tc>
          <w:tcPr>
            <w:tcW w:w="1787" w:type="dxa"/>
            <w:vMerge/>
          </w:tcPr>
          <w:p w14:paraId="371FCABD" w14:textId="77777777" w:rsidR="00DE722C" w:rsidRPr="00CD4558" w:rsidRDefault="00DE722C" w:rsidP="00C06454">
            <w:pPr>
              <w:spacing w:line="480" w:lineRule="auto"/>
              <w:jc w:val="both"/>
              <w:rPr>
                <w:bCs/>
                <w:sz w:val="24"/>
                <w:szCs w:val="24"/>
              </w:rPr>
            </w:pPr>
          </w:p>
        </w:tc>
        <w:tc>
          <w:tcPr>
            <w:tcW w:w="1817" w:type="dxa"/>
          </w:tcPr>
          <w:p w14:paraId="59B174F3" w14:textId="77777777" w:rsidR="00DE722C" w:rsidRPr="00CD4558" w:rsidRDefault="00DE722C" w:rsidP="00C06454">
            <w:pPr>
              <w:spacing w:line="480" w:lineRule="auto"/>
              <w:jc w:val="center"/>
              <w:rPr>
                <w:bCs/>
                <w:sz w:val="24"/>
                <w:szCs w:val="24"/>
              </w:rPr>
            </w:pPr>
            <w:r w:rsidRPr="00CD4558">
              <w:rPr>
                <w:bCs/>
                <w:sz w:val="24"/>
                <w:szCs w:val="24"/>
              </w:rPr>
              <w:t>Total</w:t>
            </w:r>
          </w:p>
        </w:tc>
        <w:tc>
          <w:tcPr>
            <w:tcW w:w="1809" w:type="dxa"/>
          </w:tcPr>
          <w:p w14:paraId="4626E2A8" w14:textId="30263A37" w:rsidR="00DE722C" w:rsidRPr="00CD4558" w:rsidRDefault="006259B6" w:rsidP="00C06454">
            <w:pPr>
              <w:spacing w:line="480" w:lineRule="auto"/>
              <w:jc w:val="both"/>
              <w:rPr>
                <w:bCs/>
                <w:sz w:val="24"/>
                <w:szCs w:val="24"/>
              </w:rPr>
            </w:pPr>
            <w:r w:rsidRPr="00CD4558">
              <w:rPr>
                <w:bCs/>
                <w:sz w:val="24"/>
                <w:szCs w:val="24"/>
              </w:rPr>
              <w:t>34,929 (89.7</w:t>
            </w:r>
            <w:r w:rsidR="00DE722C" w:rsidRPr="00CD4558">
              <w:rPr>
                <w:bCs/>
                <w:sz w:val="24"/>
                <w:szCs w:val="24"/>
              </w:rPr>
              <w:t>%)</w:t>
            </w:r>
          </w:p>
        </w:tc>
        <w:tc>
          <w:tcPr>
            <w:tcW w:w="1817" w:type="dxa"/>
          </w:tcPr>
          <w:p w14:paraId="5CD22EF5" w14:textId="53EF3858" w:rsidR="00DE722C" w:rsidRPr="00CD4558" w:rsidRDefault="00125973" w:rsidP="00C06454">
            <w:pPr>
              <w:spacing w:line="480" w:lineRule="auto"/>
              <w:jc w:val="both"/>
              <w:rPr>
                <w:bCs/>
                <w:sz w:val="24"/>
                <w:szCs w:val="24"/>
              </w:rPr>
            </w:pPr>
            <w:r w:rsidRPr="00CD4558">
              <w:rPr>
                <w:bCs/>
                <w:sz w:val="24"/>
                <w:szCs w:val="24"/>
              </w:rPr>
              <w:t>3391</w:t>
            </w:r>
          </w:p>
          <w:p w14:paraId="06604460" w14:textId="4E5AC7E5" w:rsidR="00DE722C" w:rsidRPr="00CD4558" w:rsidRDefault="00125973" w:rsidP="00C06454">
            <w:pPr>
              <w:spacing w:line="480" w:lineRule="auto"/>
              <w:jc w:val="both"/>
              <w:rPr>
                <w:bCs/>
                <w:sz w:val="24"/>
                <w:szCs w:val="24"/>
              </w:rPr>
            </w:pPr>
            <w:r w:rsidRPr="00CD4558">
              <w:rPr>
                <w:bCs/>
                <w:sz w:val="24"/>
                <w:szCs w:val="24"/>
              </w:rPr>
              <w:t>(10.3</w:t>
            </w:r>
            <w:r w:rsidR="00DE722C" w:rsidRPr="00CD4558">
              <w:rPr>
                <w:bCs/>
                <w:sz w:val="24"/>
                <w:szCs w:val="24"/>
              </w:rPr>
              <w:t>%)</w:t>
            </w:r>
          </w:p>
        </w:tc>
        <w:tc>
          <w:tcPr>
            <w:tcW w:w="2263" w:type="dxa"/>
          </w:tcPr>
          <w:p w14:paraId="362BC269" w14:textId="5BDF821F" w:rsidR="00DE722C" w:rsidRPr="00CD4558" w:rsidRDefault="006259B6" w:rsidP="00C06454">
            <w:pPr>
              <w:spacing w:line="480" w:lineRule="auto"/>
              <w:jc w:val="both"/>
              <w:rPr>
                <w:bCs/>
                <w:sz w:val="24"/>
                <w:szCs w:val="24"/>
              </w:rPr>
            </w:pPr>
            <w:r w:rsidRPr="00CD4558">
              <w:rPr>
                <w:bCs/>
                <w:sz w:val="24"/>
                <w:szCs w:val="24"/>
              </w:rPr>
              <w:t>38,920</w:t>
            </w:r>
          </w:p>
          <w:p w14:paraId="47CDFE13" w14:textId="77777777" w:rsidR="00DE722C" w:rsidRPr="00CD4558" w:rsidRDefault="00DE722C" w:rsidP="00C06454">
            <w:pPr>
              <w:spacing w:line="480" w:lineRule="auto"/>
              <w:jc w:val="both"/>
              <w:rPr>
                <w:bCs/>
                <w:sz w:val="24"/>
                <w:szCs w:val="24"/>
              </w:rPr>
            </w:pPr>
            <w:r w:rsidRPr="00CD4558">
              <w:rPr>
                <w:bCs/>
                <w:sz w:val="24"/>
                <w:szCs w:val="24"/>
              </w:rPr>
              <w:t>(100%)*</w:t>
            </w:r>
          </w:p>
        </w:tc>
      </w:tr>
    </w:tbl>
    <w:p w14:paraId="3DB349DD" w14:textId="0D10F9B9" w:rsidR="00DE722C" w:rsidRPr="00CD4558" w:rsidRDefault="00DE722C" w:rsidP="006259B6">
      <w:pPr>
        <w:spacing w:line="480" w:lineRule="auto"/>
        <w:jc w:val="both"/>
        <w:rPr>
          <w:bCs/>
          <w:sz w:val="24"/>
          <w:szCs w:val="24"/>
        </w:rPr>
      </w:pPr>
      <w:r w:rsidRPr="00CD4558">
        <w:rPr>
          <w:bCs/>
          <w:sz w:val="24"/>
          <w:szCs w:val="24"/>
        </w:rPr>
        <w:t xml:space="preserve">*all proportions calculated with </w:t>
      </w:r>
      <w:r w:rsidR="006259B6" w:rsidRPr="00CD4558">
        <w:rPr>
          <w:bCs/>
          <w:sz w:val="24"/>
          <w:szCs w:val="24"/>
        </w:rPr>
        <w:t xml:space="preserve">38,920 </w:t>
      </w:r>
      <w:r w:rsidR="00547305" w:rsidRPr="00CD4558">
        <w:rPr>
          <w:bCs/>
          <w:sz w:val="24"/>
          <w:szCs w:val="24"/>
        </w:rPr>
        <w:t>(row and column total</w:t>
      </w:r>
      <w:r w:rsidR="006259B6" w:rsidRPr="00CD4558">
        <w:rPr>
          <w:bCs/>
          <w:sz w:val="24"/>
          <w:szCs w:val="24"/>
        </w:rPr>
        <w:t>, corresponding to the total number of participants with available HES data</w:t>
      </w:r>
      <w:r w:rsidR="00547305" w:rsidRPr="00CD4558">
        <w:rPr>
          <w:bCs/>
          <w:sz w:val="24"/>
          <w:szCs w:val="24"/>
        </w:rPr>
        <w:t xml:space="preserve">) </w:t>
      </w:r>
      <w:r w:rsidRPr="00CD4558">
        <w:rPr>
          <w:bCs/>
          <w:sz w:val="24"/>
          <w:szCs w:val="24"/>
        </w:rPr>
        <w:t>as denominator</w:t>
      </w:r>
    </w:p>
    <w:p w14:paraId="1554AE3F" w14:textId="35728F20" w:rsidR="00DE722C" w:rsidRPr="00CD4558" w:rsidRDefault="00DE722C" w:rsidP="00DE722C">
      <w:pPr>
        <w:spacing w:line="480" w:lineRule="auto"/>
        <w:jc w:val="both"/>
        <w:rPr>
          <w:bCs/>
          <w:sz w:val="24"/>
          <w:szCs w:val="24"/>
        </w:rPr>
      </w:pPr>
      <w:r w:rsidRPr="00CD4558">
        <w:rPr>
          <w:bCs/>
          <w:sz w:val="24"/>
          <w:szCs w:val="24"/>
        </w:rPr>
        <w:t xml:space="preserve">These data show that, in a population admitted to hospital with clinically-proven or suspected COVID-19 (RECOVERY trial participants), using HES as a single source to identify a potential COVID-19 cohort </w:t>
      </w:r>
      <w:r w:rsidR="00125973" w:rsidRPr="00CD4558">
        <w:rPr>
          <w:bCs/>
          <w:sz w:val="24"/>
          <w:szCs w:val="24"/>
        </w:rPr>
        <w:t xml:space="preserve">(and restricting to the primary diagnostic position) </w:t>
      </w:r>
      <w:r w:rsidR="00623BAF">
        <w:rPr>
          <w:bCs/>
          <w:sz w:val="24"/>
          <w:szCs w:val="24"/>
        </w:rPr>
        <w:t>would capture</w:t>
      </w:r>
      <w:r w:rsidR="00125973" w:rsidRPr="00CD4558">
        <w:rPr>
          <w:bCs/>
          <w:sz w:val="24"/>
          <w:szCs w:val="24"/>
        </w:rPr>
        <w:br/>
        <w:t>~91</w:t>
      </w:r>
      <w:r w:rsidRPr="00CD4558">
        <w:rPr>
          <w:bCs/>
          <w:sz w:val="24"/>
          <w:szCs w:val="24"/>
        </w:rPr>
        <w:t xml:space="preserve">% of the intended population, with very high agreement between HES COVID-19 coding and the presence of a positive test in SGSS. Nonetheless, this would lead to the inclusion of </w:t>
      </w:r>
      <w:r w:rsidR="00125973" w:rsidRPr="00CD4558">
        <w:rPr>
          <w:bCs/>
          <w:sz w:val="24"/>
          <w:szCs w:val="24"/>
        </w:rPr>
        <w:t>8.5</w:t>
      </w:r>
      <w:r w:rsidRPr="00CD4558">
        <w:rPr>
          <w:bCs/>
          <w:sz w:val="24"/>
          <w:szCs w:val="24"/>
        </w:rPr>
        <w:t xml:space="preserve">% of people with no record of a positive test in SGSS (although the absence of a record in SGSS could be due to either a negative test or the absence of a test result, and SGSS only covers in-hospital testing). Conversely, this approach would lose </w:t>
      </w:r>
      <w:r w:rsidR="00125973" w:rsidRPr="00CD4558">
        <w:rPr>
          <w:bCs/>
          <w:sz w:val="24"/>
          <w:szCs w:val="24"/>
        </w:rPr>
        <w:t>10</w:t>
      </w:r>
      <w:r w:rsidRPr="00CD4558">
        <w:rPr>
          <w:bCs/>
          <w:sz w:val="24"/>
          <w:szCs w:val="24"/>
        </w:rPr>
        <w:t>.</w:t>
      </w:r>
      <w:r w:rsidR="00125973" w:rsidRPr="00CD4558">
        <w:rPr>
          <w:bCs/>
          <w:sz w:val="24"/>
          <w:szCs w:val="24"/>
        </w:rPr>
        <w:t>3</w:t>
      </w:r>
      <w:r w:rsidRPr="00CD4558">
        <w:rPr>
          <w:bCs/>
          <w:sz w:val="24"/>
          <w:szCs w:val="24"/>
        </w:rPr>
        <w:t xml:space="preserve">% of patients recruited to RECOVERY (and </w:t>
      </w:r>
      <w:r w:rsidR="00125973" w:rsidRPr="00CD4558">
        <w:rPr>
          <w:bCs/>
          <w:sz w:val="24"/>
          <w:szCs w:val="24"/>
        </w:rPr>
        <w:t>8.0</w:t>
      </w:r>
      <w:r w:rsidRPr="00CD4558">
        <w:rPr>
          <w:bCs/>
          <w:sz w:val="24"/>
          <w:szCs w:val="24"/>
        </w:rPr>
        <w:t xml:space="preserve">% of those with a positive in-hospital COVID-19 test). </w:t>
      </w:r>
      <w:r w:rsidR="00125973" w:rsidRPr="00CD4558">
        <w:rPr>
          <w:bCs/>
          <w:sz w:val="24"/>
          <w:szCs w:val="24"/>
        </w:rPr>
        <w:t>Overall</w:t>
      </w:r>
      <w:r w:rsidRPr="00CD4558">
        <w:rPr>
          <w:bCs/>
          <w:sz w:val="24"/>
          <w:szCs w:val="24"/>
        </w:rPr>
        <w:t>, HES seems to be a reliable way of identifying a population admitted to hospital with COVID-19 (even if not using testing data from SGSS).</w:t>
      </w:r>
    </w:p>
    <w:p w14:paraId="6CAD5AA9" w14:textId="4DF1D040" w:rsidR="00125973" w:rsidRPr="00CD4558" w:rsidRDefault="00125973">
      <w:pPr>
        <w:rPr>
          <w:bCs/>
          <w:sz w:val="24"/>
          <w:szCs w:val="24"/>
        </w:rPr>
      </w:pPr>
      <w:r w:rsidRPr="00CD4558">
        <w:rPr>
          <w:bCs/>
          <w:sz w:val="24"/>
          <w:szCs w:val="24"/>
        </w:rPr>
        <w:br w:type="page"/>
      </w:r>
    </w:p>
    <w:p w14:paraId="517BF2F0" w14:textId="77777777" w:rsidR="00DE722C" w:rsidRPr="00CD4558" w:rsidRDefault="00DE722C" w:rsidP="00DE722C">
      <w:pPr>
        <w:pStyle w:val="ListParagraph"/>
        <w:numPr>
          <w:ilvl w:val="0"/>
          <w:numId w:val="12"/>
        </w:numPr>
        <w:spacing w:line="480" w:lineRule="auto"/>
        <w:jc w:val="both"/>
        <w:rPr>
          <w:b/>
          <w:bCs/>
          <w:sz w:val="24"/>
          <w:szCs w:val="24"/>
        </w:rPr>
      </w:pPr>
      <w:r w:rsidRPr="00CD4558">
        <w:rPr>
          <w:b/>
          <w:bCs/>
          <w:sz w:val="24"/>
          <w:szCs w:val="24"/>
        </w:rPr>
        <w:lastRenderedPageBreak/>
        <w:t>U071 vs U072 coding in HES</w:t>
      </w:r>
    </w:p>
    <w:p w14:paraId="1B23D09C" w14:textId="29287B5E" w:rsidR="00DE722C" w:rsidRPr="00CD4558" w:rsidRDefault="00DE722C" w:rsidP="00DE722C">
      <w:pPr>
        <w:spacing w:line="480" w:lineRule="auto"/>
        <w:jc w:val="both"/>
        <w:rPr>
          <w:bCs/>
          <w:sz w:val="24"/>
          <w:szCs w:val="24"/>
        </w:rPr>
      </w:pPr>
      <w:r w:rsidRPr="00CD4558">
        <w:rPr>
          <w:bCs/>
          <w:sz w:val="24"/>
          <w:szCs w:val="24"/>
        </w:rPr>
        <w:t xml:space="preserve">COVID-19 can be coded in ICD-10 using either U071 (“COVID-19, virus identified”) or U072 (“COVID-19, virus not identified”); of note, other COVID-19 related codes are available in ICD-10 but these are unrelated to acute diagnosis (see </w:t>
      </w:r>
      <w:hyperlink r:id="rId49" w:history="1">
        <w:r w:rsidRPr="00CD4558">
          <w:rPr>
            <w:rStyle w:val="Hyperlink"/>
            <w:bCs/>
            <w:sz w:val="24"/>
            <w:szCs w:val="24"/>
          </w:rPr>
          <w:t>https://www.who.int/standards/classifications/classification-of-diseases/emergency-use-icd-codes-for-covid-19-disease-outbreak</w:t>
        </w:r>
      </w:hyperlink>
      <w:r w:rsidRPr="00CD4558">
        <w:rPr>
          <w:bCs/>
          <w:sz w:val="24"/>
          <w:szCs w:val="24"/>
        </w:rPr>
        <w:t>)</w:t>
      </w:r>
    </w:p>
    <w:p w14:paraId="4806A7F8" w14:textId="77777777" w:rsidR="00DE722C" w:rsidRPr="00CD4558" w:rsidRDefault="00DE722C" w:rsidP="00DE722C">
      <w:pPr>
        <w:spacing w:line="480" w:lineRule="auto"/>
        <w:jc w:val="both"/>
        <w:rPr>
          <w:bCs/>
          <w:sz w:val="24"/>
          <w:szCs w:val="24"/>
        </w:rPr>
      </w:pPr>
      <w:r w:rsidRPr="00CD4558">
        <w:rPr>
          <w:bCs/>
          <w:sz w:val="24"/>
          <w:szCs w:val="24"/>
        </w:rPr>
        <w:t>When comparing different COVID-19 coding in HES with SGSS records:</w:t>
      </w:r>
    </w:p>
    <w:p w14:paraId="4266B0E2" w14:textId="5567E171" w:rsidR="00DE722C" w:rsidRPr="00CD4558" w:rsidRDefault="00DE722C" w:rsidP="00DE722C">
      <w:pPr>
        <w:pStyle w:val="ListParagraph"/>
        <w:numPr>
          <w:ilvl w:val="0"/>
          <w:numId w:val="9"/>
        </w:numPr>
        <w:spacing w:line="480" w:lineRule="auto"/>
        <w:jc w:val="both"/>
        <w:rPr>
          <w:bCs/>
          <w:sz w:val="24"/>
          <w:szCs w:val="24"/>
        </w:rPr>
      </w:pPr>
      <w:r w:rsidRPr="00CD4558">
        <w:rPr>
          <w:bCs/>
          <w:sz w:val="24"/>
          <w:szCs w:val="24"/>
        </w:rPr>
        <w:t xml:space="preserve">The majority of RECOVERY participants </w:t>
      </w:r>
      <w:r w:rsidR="008B0C9F" w:rsidRPr="00CD4558">
        <w:rPr>
          <w:bCs/>
          <w:sz w:val="24"/>
          <w:szCs w:val="24"/>
        </w:rPr>
        <w:t xml:space="preserve">with HES records (n=38,920) </w:t>
      </w:r>
      <w:r w:rsidRPr="00CD4558">
        <w:rPr>
          <w:bCs/>
          <w:sz w:val="24"/>
          <w:szCs w:val="24"/>
        </w:rPr>
        <w:t>are coded using the U071 code</w:t>
      </w:r>
      <w:r w:rsidR="008B0C9F" w:rsidRPr="00CD4558">
        <w:rPr>
          <w:bCs/>
          <w:sz w:val="24"/>
          <w:szCs w:val="24"/>
        </w:rPr>
        <w:t xml:space="preserve"> with or without U072 (92.0%, n=35,812</w:t>
      </w:r>
      <w:r w:rsidRPr="00CD4558">
        <w:rPr>
          <w:bCs/>
          <w:sz w:val="24"/>
          <w:szCs w:val="24"/>
        </w:rPr>
        <w:t xml:space="preserve">), with only a minority recorded with the U072 code </w:t>
      </w:r>
      <w:r w:rsidR="008B0C9F" w:rsidRPr="00CD4558">
        <w:rPr>
          <w:bCs/>
          <w:sz w:val="24"/>
          <w:szCs w:val="24"/>
        </w:rPr>
        <w:t>only (2.9%, n=1125</w:t>
      </w:r>
      <w:r w:rsidRPr="00CD4558">
        <w:rPr>
          <w:bCs/>
          <w:sz w:val="24"/>
          <w:szCs w:val="24"/>
        </w:rPr>
        <w:t>);</w:t>
      </w:r>
    </w:p>
    <w:p w14:paraId="789C9521" w14:textId="0B158AF6" w:rsidR="00DE722C" w:rsidRPr="00CD4558" w:rsidRDefault="00DE722C" w:rsidP="00DE722C">
      <w:pPr>
        <w:pStyle w:val="ListParagraph"/>
        <w:numPr>
          <w:ilvl w:val="0"/>
          <w:numId w:val="9"/>
        </w:numPr>
        <w:spacing w:line="480" w:lineRule="auto"/>
        <w:jc w:val="both"/>
        <w:rPr>
          <w:bCs/>
          <w:sz w:val="24"/>
          <w:szCs w:val="24"/>
        </w:rPr>
      </w:pPr>
      <w:r w:rsidRPr="00CD4558">
        <w:rPr>
          <w:bCs/>
          <w:sz w:val="24"/>
          <w:szCs w:val="24"/>
        </w:rPr>
        <w:t xml:space="preserve">Of those people with no SGSS record </w:t>
      </w:r>
      <w:r w:rsidR="008B0C9F" w:rsidRPr="00CD4558">
        <w:rPr>
          <w:bCs/>
          <w:sz w:val="24"/>
          <w:szCs w:val="24"/>
        </w:rPr>
        <w:t>(8.5</w:t>
      </w:r>
      <w:r w:rsidRPr="00CD4558">
        <w:rPr>
          <w:bCs/>
          <w:sz w:val="24"/>
          <w:szCs w:val="24"/>
        </w:rPr>
        <w:t xml:space="preserve">% of </w:t>
      </w:r>
      <w:r w:rsidR="008B0C9F" w:rsidRPr="00CD4558">
        <w:rPr>
          <w:bCs/>
          <w:sz w:val="24"/>
          <w:szCs w:val="24"/>
        </w:rPr>
        <w:t>those with HES data available</w:t>
      </w:r>
      <w:r w:rsidRPr="00CD4558">
        <w:rPr>
          <w:bCs/>
          <w:sz w:val="24"/>
          <w:szCs w:val="24"/>
        </w:rPr>
        <w:t xml:space="preserve">, n= </w:t>
      </w:r>
      <w:r w:rsidR="008B0C9F" w:rsidRPr="00CD4558">
        <w:rPr>
          <w:bCs/>
          <w:sz w:val="24"/>
          <w:szCs w:val="24"/>
        </w:rPr>
        <w:t>3306</w:t>
      </w:r>
      <w:r w:rsidRPr="00CD4558">
        <w:rPr>
          <w:bCs/>
          <w:sz w:val="24"/>
          <w:szCs w:val="24"/>
        </w:rPr>
        <w:t xml:space="preserve">), a significant proportion </w:t>
      </w:r>
      <w:r w:rsidR="008B0C9F" w:rsidRPr="00CD4558">
        <w:rPr>
          <w:bCs/>
          <w:sz w:val="24"/>
          <w:szCs w:val="24"/>
        </w:rPr>
        <w:t>(54.1%; n=1789</w:t>
      </w:r>
      <w:r w:rsidRPr="00CD4558">
        <w:rPr>
          <w:bCs/>
          <w:sz w:val="24"/>
          <w:szCs w:val="24"/>
        </w:rPr>
        <w:t>) had a record of U071 (with or without U072), 30</w:t>
      </w:r>
      <w:r w:rsidR="00F91096" w:rsidRPr="00CD4558">
        <w:rPr>
          <w:bCs/>
          <w:sz w:val="24"/>
          <w:szCs w:val="24"/>
        </w:rPr>
        <w:t>.6</w:t>
      </w:r>
      <w:r w:rsidRPr="00CD4558">
        <w:rPr>
          <w:bCs/>
          <w:sz w:val="24"/>
          <w:szCs w:val="24"/>
        </w:rPr>
        <w:t>% (n=</w:t>
      </w:r>
      <w:r w:rsidR="00F91096" w:rsidRPr="00CD4558">
        <w:rPr>
          <w:bCs/>
          <w:sz w:val="24"/>
          <w:szCs w:val="24"/>
        </w:rPr>
        <w:t>1012</w:t>
      </w:r>
      <w:r w:rsidRPr="00CD4558">
        <w:rPr>
          <w:bCs/>
          <w:sz w:val="24"/>
          <w:szCs w:val="24"/>
        </w:rPr>
        <w:t xml:space="preserve">) had a record of U072 only, and </w:t>
      </w:r>
      <w:r w:rsidR="00F91096" w:rsidRPr="00CD4558">
        <w:rPr>
          <w:bCs/>
          <w:sz w:val="24"/>
          <w:szCs w:val="24"/>
        </w:rPr>
        <w:t>20.1</w:t>
      </w:r>
      <w:r w:rsidRPr="00CD4558">
        <w:rPr>
          <w:bCs/>
          <w:sz w:val="24"/>
          <w:szCs w:val="24"/>
        </w:rPr>
        <w:t>% (n=</w:t>
      </w:r>
      <w:r w:rsidR="00F91096" w:rsidRPr="00CD4558">
        <w:rPr>
          <w:bCs/>
          <w:sz w:val="24"/>
          <w:szCs w:val="24"/>
        </w:rPr>
        <w:t>690</w:t>
      </w:r>
      <w:r w:rsidRPr="00CD4558">
        <w:rPr>
          <w:bCs/>
          <w:sz w:val="24"/>
          <w:szCs w:val="24"/>
        </w:rPr>
        <w:t>) had no COVID-19 coding;</w:t>
      </w:r>
    </w:p>
    <w:p w14:paraId="2A121AAF" w14:textId="279543E7" w:rsidR="00DE722C" w:rsidRPr="00CD4558" w:rsidRDefault="00DE722C" w:rsidP="00DE722C">
      <w:pPr>
        <w:pStyle w:val="ListParagraph"/>
        <w:numPr>
          <w:ilvl w:val="0"/>
          <w:numId w:val="9"/>
        </w:numPr>
        <w:spacing w:line="480" w:lineRule="auto"/>
        <w:jc w:val="both"/>
        <w:rPr>
          <w:bCs/>
          <w:sz w:val="24"/>
          <w:szCs w:val="24"/>
        </w:rPr>
      </w:pPr>
      <w:r w:rsidRPr="00CD4558">
        <w:rPr>
          <w:bCs/>
          <w:sz w:val="24"/>
          <w:szCs w:val="24"/>
        </w:rPr>
        <w:t>Of those people with a U072 record only (n=1</w:t>
      </w:r>
      <w:r w:rsidR="00F91096" w:rsidRPr="00CD4558">
        <w:rPr>
          <w:bCs/>
          <w:sz w:val="24"/>
          <w:szCs w:val="24"/>
        </w:rPr>
        <w:t>251</w:t>
      </w:r>
      <w:r w:rsidRPr="00CD4558">
        <w:rPr>
          <w:bCs/>
          <w:sz w:val="24"/>
          <w:szCs w:val="24"/>
        </w:rPr>
        <w:t xml:space="preserve">), </w:t>
      </w:r>
      <w:r w:rsidR="00F91096" w:rsidRPr="00CD4558">
        <w:rPr>
          <w:bCs/>
          <w:sz w:val="24"/>
          <w:szCs w:val="24"/>
        </w:rPr>
        <w:t>239 (19.1</w:t>
      </w:r>
      <w:r w:rsidRPr="00CD4558">
        <w:rPr>
          <w:bCs/>
          <w:sz w:val="24"/>
          <w:szCs w:val="24"/>
        </w:rPr>
        <w:t xml:space="preserve">%) still had a </w:t>
      </w:r>
      <w:r w:rsidR="00547305" w:rsidRPr="00CD4558">
        <w:rPr>
          <w:bCs/>
          <w:sz w:val="24"/>
          <w:szCs w:val="24"/>
        </w:rPr>
        <w:t xml:space="preserve">positive </w:t>
      </w:r>
      <w:r w:rsidRPr="00CD4558">
        <w:rPr>
          <w:bCs/>
          <w:sz w:val="24"/>
          <w:szCs w:val="24"/>
        </w:rPr>
        <w:t>SGSS record</w:t>
      </w:r>
      <w:r w:rsidR="00F91096" w:rsidRPr="00CD4558">
        <w:rPr>
          <w:bCs/>
          <w:sz w:val="24"/>
          <w:szCs w:val="24"/>
        </w:rPr>
        <w:t>.</w:t>
      </w:r>
    </w:p>
    <w:p w14:paraId="1396839E" w14:textId="3703E1B3" w:rsidR="00DE722C" w:rsidRPr="00CD4558" w:rsidRDefault="00DE722C" w:rsidP="00F91096">
      <w:pPr>
        <w:spacing w:line="480" w:lineRule="auto"/>
        <w:ind w:left="360"/>
        <w:jc w:val="both"/>
        <w:rPr>
          <w:bCs/>
          <w:sz w:val="24"/>
          <w:szCs w:val="24"/>
        </w:rPr>
      </w:pPr>
      <w:r w:rsidRPr="00CD4558">
        <w:rPr>
          <w:bCs/>
          <w:sz w:val="24"/>
          <w:szCs w:val="24"/>
        </w:rPr>
        <w:t xml:space="preserve">The value of using U072 is in identifying possible COVID-19 patients versus those with no COVID-19 codes. If this code were employed as intended by its definition, it would be expected that its use, when compared with people with no COVID-19 codes, would be more frequent in SGSS-negative patients (those for whom a test was negative or not performed) versus those SGSS-positive. In the RECOVERY population, the odds of having a U072 code recorded in HES </w:t>
      </w:r>
      <w:r w:rsidRPr="00CD4558">
        <w:rPr>
          <w:bCs/>
          <w:sz w:val="24"/>
          <w:szCs w:val="24"/>
        </w:rPr>
        <w:lastRenderedPageBreak/>
        <w:t xml:space="preserve">versus no code recorded </w:t>
      </w:r>
      <w:r w:rsidR="006E2565" w:rsidRPr="00CD4558">
        <w:rPr>
          <w:bCs/>
          <w:sz w:val="24"/>
          <w:szCs w:val="24"/>
        </w:rPr>
        <w:t>is 0.3</w:t>
      </w:r>
      <w:r w:rsidR="009622F7" w:rsidRPr="00CD4558">
        <w:rPr>
          <w:bCs/>
          <w:sz w:val="24"/>
          <w:szCs w:val="24"/>
        </w:rPr>
        <w:t xml:space="preserve"> (</w:t>
      </w:r>
      <w:r w:rsidR="006E2565" w:rsidRPr="00CD4558">
        <w:rPr>
          <w:bCs/>
          <w:sz w:val="24"/>
          <w:szCs w:val="24"/>
        </w:rPr>
        <w:t>239:779</w:t>
      </w:r>
      <w:r w:rsidRPr="00CD4558">
        <w:rPr>
          <w:bCs/>
          <w:sz w:val="24"/>
          <w:szCs w:val="24"/>
        </w:rPr>
        <w:t xml:space="preserve">) in </w:t>
      </w:r>
      <w:r w:rsidR="006E2565" w:rsidRPr="00CD4558">
        <w:rPr>
          <w:bCs/>
          <w:sz w:val="24"/>
          <w:szCs w:val="24"/>
        </w:rPr>
        <w:t>SGSS-positive patients, and 1.28</w:t>
      </w:r>
      <w:r w:rsidRPr="00CD4558">
        <w:rPr>
          <w:bCs/>
          <w:sz w:val="24"/>
          <w:szCs w:val="24"/>
        </w:rPr>
        <w:t xml:space="preserve"> (</w:t>
      </w:r>
      <w:r w:rsidR="006E2565" w:rsidRPr="00CD4558">
        <w:rPr>
          <w:bCs/>
          <w:sz w:val="24"/>
          <w:szCs w:val="24"/>
        </w:rPr>
        <w:t>886</w:t>
      </w:r>
      <w:r w:rsidR="009622F7" w:rsidRPr="00CD4558">
        <w:rPr>
          <w:bCs/>
          <w:sz w:val="24"/>
          <w:szCs w:val="24"/>
        </w:rPr>
        <w:t>:690</w:t>
      </w:r>
      <w:r w:rsidRPr="00CD4558">
        <w:rPr>
          <w:bCs/>
          <w:sz w:val="24"/>
          <w:szCs w:val="24"/>
        </w:rPr>
        <w:t>) in SGSS-negative patients (odds-r</w:t>
      </w:r>
      <w:r w:rsidR="009622F7" w:rsidRPr="00CD4558">
        <w:rPr>
          <w:bCs/>
          <w:sz w:val="24"/>
          <w:szCs w:val="24"/>
        </w:rPr>
        <w:t xml:space="preserve">atio: </w:t>
      </w:r>
      <w:r w:rsidR="006E2565" w:rsidRPr="00CD4558">
        <w:rPr>
          <w:bCs/>
          <w:sz w:val="24"/>
          <w:szCs w:val="24"/>
        </w:rPr>
        <w:t>4.3</w:t>
      </w:r>
      <w:r w:rsidRPr="00CD4558">
        <w:rPr>
          <w:bCs/>
          <w:sz w:val="24"/>
          <w:szCs w:val="24"/>
        </w:rPr>
        <w:t>); this sho</w:t>
      </w:r>
      <w:r w:rsidR="00547305" w:rsidRPr="00CD4558">
        <w:rPr>
          <w:bCs/>
          <w:sz w:val="24"/>
          <w:szCs w:val="24"/>
        </w:rPr>
        <w:t xml:space="preserve">ws an increased </w:t>
      </w:r>
      <w:r w:rsidR="006E2565" w:rsidRPr="00CD4558">
        <w:rPr>
          <w:bCs/>
          <w:sz w:val="24"/>
          <w:szCs w:val="24"/>
        </w:rPr>
        <w:t>likelihood</w:t>
      </w:r>
      <w:r w:rsidR="00547305" w:rsidRPr="00CD4558">
        <w:rPr>
          <w:bCs/>
          <w:sz w:val="24"/>
          <w:szCs w:val="24"/>
        </w:rPr>
        <w:t xml:space="preserve"> of U0</w:t>
      </w:r>
      <w:r w:rsidRPr="00CD4558">
        <w:rPr>
          <w:bCs/>
          <w:sz w:val="24"/>
          <w:szCs w:val="24"/>
        </w:rPr>
        <w:t xml:space="preserve">72 use in RECOVERY patients in the absence of a positive test (versus those with a positive test recorded), suggesting </w:t>
      </w:r>
      <w:r w:rsidR="009622F7" w:rsidRPr="00CD4558">
        <w:rPr>
          <w:bCs/>
          <w:sz w:val="24"/>
          <w:szCs w:val="24"/>
        </w:rPr>
        <w:t xml:space="preserve">a </w:t>
      </w:r>
      <w:r w:rsidRPr="00CD4558">
        <w:rPr>
          <w:bCs/>
          <w:sz w:val="24"/>
          <w:szCs w:val="24"/>
        </w:rPr>
        <w:t>correct use of U072 in cases of suspected COVID-19 with no positive test recorded.</w:t>
      </w:r>
    </w:p>
    <w:p w14:paraId="10440849" w14:textId="580AC384" w:rsidR="00DE722C" w:rsidRPr="00CD4558" w:rsidRDefault="000C0C4D" w:rsidP="001642DD">
      <w:pPr>
        <w:pStyle w:val="Heading3"/>
        <w:spacing w:line="480" w:lineRule="auto"/>
        <w:jc w:val="both"/>
      </w:pPr>
      <w:r>
        <w:t xml:space="preserve">Supplementary table S6 - </w:t>
      </w:r>
      <w:r w:rsidR="00DE722C" w:rsidRPr="00CD4558">
        <w:t>Cross-coding of COVID-19 in HES (disaggregated across different ICD-10 codes) and SGSS data within the RECOVERY population</w:t>
      </w:r>
    </w:p>
    <w:tbl>
      <w:tblPr>
        <w:tblStyle w:val="TableGrid"/>
        <w:tblW w:w="11341" w:type="dxa"/>
        <w:tblInd w:w="-998" w:type="dxa"/>
        <w:tblLook w:val="04A0" w:firstRow="1" w:lastRow="0" w:firstColumn="1" w:lastColumn="0" w:noHBand="0" w:noVBand="1"/>
      </w:tblPr>
      <w:tblGrid>
        <w:gridCol w:w="2496"/>
        <w:gridCol w:w="1404"/>
        <w:gridCol w:w="1488"/>
        <w:gridCol w:w="1488"/>
        <w:gridCol w:w="1488"/>
        <w:gridCol w:w="1488"/>
        <w:gridCol w:w="1489"/>
      </w:tblGrid>
      <w:tr w:rsidR="00DE722C" w:rsidRPr="00CD4558" w14:paraId="58250A75" w14:textId="77777777" w:rsidTr="005D58C2">
        <w:tc>
          <w:tcPr>
            <w:tcW w:w="3900" w:type="dxa"/>
            <w:gridSpan w:val="2"/>
            <w:vMerge w:val="restart"/>
            <w:vAlign w:val="center"/>
          </w:tcPr>
          <w:p w14:paraId="1CFEA1BA" w14:textId="23FE4649" w:rsidR="00DE722C" w:rsidRPr="00CD4558" w:rsidRDefault="00DE722C" w:rsidP="00547305">
            <w:pPr>
              <w:spacing w:line="480" w:lineRule="auto"/>
              <w:jc w:val="center"/>
              <w:rPr>
                <w:b/>
                <w:bCs/>
                <w:sz w:val="24"/>
                <w:szCs w:val="24"/>
              </w:rPr>
            </w:pPr>
            <w:r w:rsidRPr="00CD4558">
              <w:rPr>
                <w:b/>
                <w:bCs/>
                <w:sz w:val="24"/>
                <w:szCs w:val="24"/>
              </w:rPr>
              <w:t xml:space="preserve">HES COVID-19 coding and SGSS status in RECOVERY  (March 2020 – </w:t>
            </w:r>
            <w:r w:rsidR="00547305" w:rsidRPr="00CD4558">
              <w:rPr>
                <w:b/>
                <w:bCs/>
                <w:sz w:val="24"/>
                <w:szCs w:val="24"/>
              </w:rPr>
              <w:t>November</w:t>
            </w:r>
            <w:r w:rsidRPr="00CD4558">
              <w:rPr>
                <w:b/>
                <w:bCs/>
                <w:sz w:val="24"/>
                <w:szCs w:val="24"/>
              </w:rPr>
              <w:t xml:space="preserve"> 2021)</w:t>
            </w:r>
          </w:p>
        </w:tc>
        <w:tc>
          <w:tcPr>
            <w:tcW w:w="7441" w:type="dxa"/>
            <w:gridSpan w:val="5"/>
          </w:tcPr>
          <w:p w14:paraId="76EA0A13" w14:textId="77777777" w:rsidR="005D58C2" w:rsidRPr="00CD4558" w:rsidRDefault="00DE722C" w:rsidP="00C06454">
            <w:pPr>
              <w:spacing w:line="480" w:lineRule="auto"/>
              <w:jc w:val="center"/>
              <w:rPr>
                <w:b/>
                <w:bCs/>
                <w:sz w:val="24"/>
                <w:szCs w:val="24"/>
              </w:rPr>
            </w:pPr>
            <w:r w:rsidRPr="00CD4558">
              <w:rPr>
                <w:b/>
                <w:bCs/>
                <w:sz w:val="24"/>
                <w:szCs w:val="24"/>
              </w:rPr>
              <w:t xml:space="preserve">COVID-19 coding in </w:t>
            </w:r>
            <w:r w:rsidR="005D58C2" w:rsidRPr="00CD4558">
              <w:rPr>
                <w:b/>
                <w:bCs/>
                <w:sz w:val="24"/>
                <w:szCs w:val="24"/>
              </w:rPr>
              <w:t xml:space="preserve">any diagnostic position in </w:t>
            </w:r>
            <w:r w:rsidRPr="00CD4558">
              <w:rPr>
                <w:b/>
                <w:bCs/>
                <w:sz w:val="24"/>
                <w:szCs w:val="24"/>
              </w:rPr>
              <w:t xml:space="preserve">HES, </w:t>
            </w:r>
          </w:p>
          <w:p w14:paraId="6F8F21CD" w14:textId="2BA869A8" w:rsidR="00DE722C" w:rsidRPr="00CD4558" w:rsidRDefault="005D58C2" w:rsidP="00C06454">
            <w:pPr>
              <w:spacing w:line="480" w:lineRule="auto"/>
              <w:jc w:val="center"/>
              <w:rPr>
                <w:b/>
                <w:bCs/>
                <w:sz w:val="24"/>
                <w:szCs w:val="24"/>
              </w:rPr>
            </w:pPr>
            <w:r w:rsidRPr="00CD4558">
              <w:rPr>
                <w:b/>
                <w:bCs/>
                <w:sz w:val="24"/>
                <w:szCs w:val="24"/>
              </w:rPr>
              <w:t xml:space="preserve">at </w:t>
            </w:r>
            <w:r w:rsidR="00DE722C" w:rsidRPr="00CD4558">
              <w:rPr>
                <w:b/>
                <w:bCs/>
                <w:sz w:val="24"/>
                <w:szCs w:val="24"/>
              </w:rPr>
              <w:t>any time point</w:t>
            </w:r>
          </w:p>
          <w:p w14:paraId="6110AF61" w14:textId="77777777" w:rsidR="00DE722C" w:rsidRPr="00CD4558" w:rsidRDefault="00DE722C" w:rsidP="00C06454">
            <w:pPr>
              <w:spacing w:line="480" w:lineRule="auto"/>
              <w:jc w:val="center"/>
              <w:rPr>
                <w:b/>
                <w:bCs/>
                <w:sz w:val="24"/>
                <w:szCs w:val="24"/>
              </w:rPr>
            </w:pPr>
            <w:r w:rsidRPr="00CD4558">
              <w:rPr>
                <w:b/>
                <w:bCs/>
                <w:sz w:val="24"/>
                <w:szCs w:val="24"/>
              </w:rPr>
              <w:t>(U071 or U072)</w:t>
            </w:r>
          </w:p>
        </w:tc>
      </w:tr>
      <w:tr w:rsidR="00DE722C" w:rsidRPr="00CD4558" w14:paraId="68929002" w14:textId="77777777" w:rsidTr="005D58C2">
        <w:tc>
          <w:tcPr>
            <w:tcW w:w="3900" w:type="dxa"/>
            <w:gridSpan w:val="2"/>
            <w:vMerge/>
          </w:tcPr>
          <w:p w14:paraId="200F0BC3" w14:textId="77777777" w:rsidR="00DE722C" w:rsidRPr="00CD4558" w:rsidRDefault="00DE722C" w:rsidP="00C06454">
            <w:pPr>
              <w:spacing w:line="480" w:lineRule="auto"/>
              <w:jc w:val="both"/>
              <w:rPr>
                <w:b/>
                <w:bCs/>
                <w:sz w:val="24"/>
                <w:szCs w:val="24"/>
              </w:rPr>
            </w:pPr>
          </w:p>
        </w:tc>
        <w:tc>
          <w:tcPr>
            <w:tcW w:w="1488" w:type="dxa"/>
          </w:tcPr>
          <w:p w14:paraId="7C4308D5" w14:textId="77777777" w:rsidR="00DE722C" w:rsidRPr="00CD4558" w:rsidRDefault="00DE722C" w:rsidP="00C06454">
            <w:pPr>
              <w:spacing w:line="480" w:lineRule="auto"/>
              <w:jc w:val="center"/>
              <w:rPr>
                <w:b/>
                <w:bCs/>
                <w:sz w:val="24"/>
                <w:szCs w:val="24"/>
              </w:rPr>
            </w:pPr>
            <w:r w:rsidRPr="00CD4558">
              <w:rPr>
                <w:b/>
                <w:bCs/>
                <w:sz w:val="24"/>
                <w:szCs w:val="24"/>
              </w:rPr>
              <w:t xml:space="preserve">U071 or U072 </w:t>
            </w:r>
          </w:p>
        </w:tc>
        <w:tc>
          <w:tcPr>
            <w:tcW w:w="1488" w:type="dxa"/>
          </w:tcPr>
          <w:p w14:paraId="32B6E125" w14:textId="77777777" w:rsidR="00DE722C" w:rsidRPr="00CD4558" w:rsidRDefault="00DE722C" w:rsidP="00C06454">
            <w:pPr>
              <w:spacing w:line="480" w:lineRule="auto"/>
              <w:jc w:val="center"/>
              <w:rPr>
                <w:b/>
                <w:bCs/>
                <w:sz w:val="24"/>
                <w:szCs w:val="24"/>
              </w:rPr>
            </w:pPr>
            <w:r w:rsidRPr="00CD4558">
              <w:rPr>
                <w:b/>
                <w:bCs/>
                <w:sz w:val="24"/>
                <w:szCs w:val="24"/>
              </w:rPr>
              <w:t xml:space="preserve">U071 </w:t>
            </w:r>
          </w:p>
          <w:p w14:paraId="2CE81565" w14:textId="77777777" w:rsidR="00DE722C" w:rsidRPr="00CD4558" w:rsidRDefault="00DE722C" w:rsidP="00C06454">
            <w:pPr>
              <w:spacing w:line="480" w:lineRule="auto"/>
              <w:jc w:val="center"/>
              <w:rPr>
                <w:b/>
                <w:bCs/>
                <w:sz w:val="24"/>
                <w:szCs w:val="24"/>
              </w:rPr>
            </w:pPr>
            <w:r w:rsidRPr="00CD4558">
              <w:rPr>
                <w:b/>
                <w:bCs/>
                <w:sz w:val="24"/>
                <w:szCs w:val="24"/>
              </w:rPr>
              <w:t>(+/- U072)</w:t>
            </w:r>
          </w:p>
        </w:tc>
        <w:tc>
          <w:tcPr>
            <w:tcW w:w="1488" w:type="dxa"/>
          </w:tcPr>
          <w:p w14:paraId="5E898C12" w14:textId="77777777" w:rsidR="00DE722C" w:rsidRPr="00CD4558" w:rsidRDefault="00DE722C" w:rsidP="00C06454">
            <w:pPr>
              <w:spacing w:line="480" w:lineRule="auto"/>
              <w:jc w:val="center"/>
              <w:rPr>
                <w:b/>
                <w:bCs/>
                <w:sz w:val="24"/>
                <w:szCs w:val="24"/>
              </w:rPr>
            </w:pPr>
            <w:r w:rsidRPr="00CD4558">
              <w:rPr>
                <w:b/>
                <w:bCs/>
                <w:sz w:val="24"/>
                <w:szCs w:val="24"/>
              </w:rPr>
              <w:t>U072 only</w:t>
            </w:r>
          </w:p>
        </w:tc>
        <w:tc>
          <w:tcPr>
            <w:tcW w:w="1488" w:type="dxa"/>
          </w:tcPr>
          <w:p w14:paraId="5DCF7A36" w14:textId="77777777" w:rsidR="00DE722C" w:rsidRPr="00CD4558" w:rsidRDefault="00DE722C" w:rsidP="00C06454">
            <w:pPr>
              <w:spacing w:line="480" w:lineRule="auto"/>
              <w:jc w:val="center"/>
              <w:rPr>
                <w:b/>
                <w:bCs/>
                <w:sz w:val="24"/>
                <w:szCs w:val="24"/>
              </w:rPr>
            </w:pPr>
            <w:r w:rsidRPr="00CD4558">
              <w:rPr>
                <w:b/>
                <w:bCs/>
                <w:sz w:val="24"/>
                <w:szCs w:val="24"/>
              </w:rPr>
              <w:t>None</w:t>
            </w:r>
          </w:p>
        </w:tc>
        <w:tc>
          <w:tcPr>
            <w:tcW w:w="1489" w:type="dxa"/>
          </w:tcPr>
          <w:p w14:paraId="7B904421" w14:textId="77777777" w:rsidR="00DE722C" w:rsidRPr="00CD4558" w:rsidRDefault="00DE722C" w:rsidP="00C06454">
            <w:pPr>
              <w:spacing w:line="480" w:lineRule="auto"/>
              <w:jc w:val="center"/>
              <w:rPr>
                <w:b/>
                <w:bCs/>
                <w:sz w:val="24"/>
                <w:szCs w:val="24"/>
              </w:rPr>
            </w:pPr>
            <w:r w:rsidRPr="00CD4558">
              <w:rPr>
                <w:b/>
                <w:bCs/>
                <w:sz w:val="24"/>
                <w:szCs w:val="24"/>
              </w:rPr>
              <w:t>Total</w:t>
            </w:r>
          </w:p>
        </w:tc>
      </w:tr>
      <w:tr w:rsidR="00DE722C" w:rsidRPr="00CD4558" w14:paraId="2FB4BE87" w14:textId="77777777" w:rsidTr="005D58C2">
        <w:tc>
          <w:tcPr>
            <w:tcW w:w="2496" w:type="dxa"/>
            <w:vMerge w:val="restart"/>
          </w:tcPr>
          <w:p w14:paraId="59AB9DD4" w14:textId="77777777" w:rsidR="00DE722C" w:rsidRPr="00CD4558" w:rsidRDefault="00DE722C" w:rsidP="00C06454">
            <w:pPr>
              <w:spacing w:line="480" w:lineRule="auto"/>
              <w:jc w:val="both"/>
              <w:rPr>
                <w:b/>
                <w:bCs/>
                <w:sz w:val="24"/>
                <w:szCs w:val="24"/>
              </w:rPr>
            </w:pPr>
            <w:r w:rsidRPr="00CD4558">
              <w:rPr>
                <w:b/>
                <w:bCs/>
                <w:sz w:val="24"/>
                <w:szCs w:val="24"/>
              </w:rPr>
              <w:t xml:space="preserve">SGSS status </w:t>
            </w:r>
          </w:p>
          <w:p w14:paraId="27D2A695" w14:textId="77777777" w:rsidR="00DE722C" w:rsidRPr="00CD4558" w:rsidRDefault="00DE722C" w:rsidP="00C06454">
            <w:pPr>
              <w:spacing w:line="480" w:lineRule="auto"/>
              <w:jc w:val="both"/>
              <w:rPr>
                <w:b/>
                <w:bCs/>
                <w:sz w:val="24"/>
                <w:szCs w:val="24"/>
              </w:rPr>
            </w:pPr>
            <w:r w:rsidRPr="00CD4558">
              <w:rPr>
                <w:b/>
                <w:bCs/>
                <w:sz w:val="24"/>
                <w:szCs w:val="24"/>
              </w:rPr>
              <w:t xml:space="preserve">(Y = positive test; </w:t>
            </w:r>
          </w:p>
          <w:p w14:paraId="574D706E" w14:textId="77777777" w:rsidR="00DE722C" w:rsidRPr="00CD4558" w:rsidRDefault="00DE722C" w:rsidP="00C06454">
            <w:pPr>
              <w:spacing w:line="480" w:lineRule="auto"/>
              <w:jc w:val="both"/>
              <w:rPr>
                <w:b/>
                <w:bCs/>
                <w:sz w:val="24"/>
                <w:szCs w:val="24"/>
              </w:rPr>
            </w:pPr>
            <w:r w:rsidRPr="00CD4558">
              <w:rPr>
                <w:b/>
                <w:bCs/>
                <w:sz w:val="24"/>
                <w:szCs w:val="24"/>
              </w:rPr>
              <w:t>N = negative test or no record)</w:t>
            </w:r>
          </w:p>
        </w:tc>
        <w:tc>
          <w:tcPr>
            <w:tcW w:w="1404" w:type="dxa"/>
          </w:tcPr>
          <w:p w14:paraId="50DEFEAE" w14:textId="77777777" w:rsidR="00DE722C" w:rsidRPr="00CD4558" w:rsidRDefault="00DE722C" w:rsidP="00C06454">
            <w:pPr>
              <w:spacing w:line="480" w:lineRule="auto"/>
              <w:jc w:val="center"/>
              <w:rPr>
                <w:b/>
                <w:bCs/>
                <w:sz w:val="24"/>
                <w:szCs w:val="24"/>
              </w:rPr>
            </w:pPr>
            <w:r w:rsidRPr="00CD4558">
              <w:rPr>
                <w:b/>
                <w:bCs/>
                <w:sz w:val="24"/>
                <w:szCs w:val="24"/>
              </w:rPr>
              <w:t>Y</w:t>
            </w:r>
          </w:p>
        </w:tc>
        <w:tc>
          <w:tcPr>
            <w:tcW w:w="1488" w:type="dxa"/>
          </w:tcPr>
          <w:p w14:paraId="15DD476F" w14:textId="731A293E" w:rsidR="00DE722C" w:rsidRPr="00CD4558" w:rsidRDefault="00F91096" w:rsidP="00C06454">
            <w:pPr>
              <w:spacing w:line="480" w:lineRule="auto"/>
              <w:jc w:val="both"/>
              <w:rPr>
                <w:bCs/>
                <w:sz w:val="24"/>
                <w:szCs w:val="24"/>
              </w:rPr>
            </w:pPr>
            <w:r w:rsidRPr="00CD4558">
              <w:rPr>
                <w:bCs/>
                <w:sz w:val="24"/>
                <w:szCs w:val="24"/>
              </w:rPr>
              <w:t xml:space="preserve">34,466 </w:t>
            </w:r>
            <w:r w:rsidRPr="00CD4558">
              <w:rPr>
                <w:sz w:val="24"/>
                <w:szCs w:val="24"/>
              </w:rPr>
              <w:t>(88.6</w:t>
            </w:r>
            <w:r w:rsidR="00DE722C" w:rsidRPr="00CD4558">
              <w:rPr>
                <w:sz w:val="24"/>
                <w:szCs w:val="24"/>
              </w:rPr>
              <w:t>%)</w:t>
            </w:r>
          </w:p>
        </w:tc>
        <w:tc>
          <w:tcPr>
            <w:tcW w:w="1488" w:type="dxa"/>
          </w:tcPr>
          <w:p w14:paraId="650A2837" w14:textId="45BAD324" w:rsidR="00DE722C" w:rsidRPr="00CD4558" w:rsidRDefault="0094493F" w:rsidP="00C06454">
            <w:pPr>
              <w:spacing w:line="480" w:lineRule="auto"/>
              <w:jc w:val="both"/>
              <w:rPr>
                <w:bCs/>
                <w:sz w:val="24"/>
                <w:szCs w:val="24"/>
              </w:rPr>
            </w:pPr>
            <w:r w:rsidRPr="00CD4558">
              <w:rPr>
                <w:sz w:val="24"/>
                <w:szCs w:val="24"/>
              </w:rPr>
              <w:t>34,023 (87.4</w:t>
            </w:r>
            <w:r w:rsidR="00DE722C" w:rsidRPr="00CD4558">
              <w:rPr>
                <w:sz w:val="24"/>
                <w:szCs w:val="24"/>
              </w:rPr>
              <w:t>%)</w:t>
            </w:r>
          </w:p>
        </w:tc>
        <w:tc>
          <w:tcPr>
            <w:tcW w:w="1488" w:type="dxa"/>
          </w:tcPr>
          <w:p w14:paraId="29385048" w14:textId="5C075C42" w:rsidR="009622F7" w:rsidRPr="00CD4558" w:rsidRDefault="009622F7" w:rsidP="00C06454">
            <w:pPr>
              <w:spacing w:line="480" w:lineRule="auto"/>
              <w:rPr>
                <w:sz w:val="24"/>
                <w:szCs w:val="24"/>
              </w:rPr>
            </w:pPr>
            <w:r w:rsidRPr="00CD4558">
              <w:rPr>
                <w:sz w:val="24"/>
                <w:szCs w:val="24"/>
              </w:rPr>
              <w:t>239</w:t>
            </w:r>
          </w:p>
          <w:p w14:paraId="51B5BD57" w14:textId="17924751" w:rsidR="00DE722C" w:rsidRPr="00CD4558" w:rsidRDefault="009622F7" w:rsidP="00C06454">
            <w:pPr>
              <w:spacing w:line="480" w:lineRule="auto"/>
              <w:rPr>
                <w:bCs/>
                <w:sz w:val="24"/>
                <w:szCs w:val="24"/>
              </w:rPr>
            </w:pPr>
            <w:r w:rsidRPr="00CD4558">
              <w:rPr>
                <w:sz w:val="24"/>
                <w:szCs w:val="24"/>
              </w:rPr>
              <w:t>(0.6</w:t>
            </w:r>
            <w:r w:rsidR="00DE722C" w:rsidRPr="00CD4558">
              <w:rPr>
                <w:sz w:val="24"/>
                <w:szCs w:val="24"/>
              </w:rPr>
              <w:t>%)</w:t>
            </w:r>
          </w:p>
        </w:tc>
        <w:tc>
          <w:tcPr>
            <w:tcW w:w="1488" w:type="dxa"/>
          </w:tcPr>
          <w:p w14:paraId="2227249C" w14:textId="5244A1CD" w:rsidR="009622F7" w:rsidRPr="00CD4558" w:rsidRDefault="009622F7" w:rsidP="00C06454">
            <w:pPr>
              <w:spacing w:line="480" w:lineRule="auto"/>
              <w:jc w:val="both"/>
              <w:rPr>
                <w:sz w:val="24"/>
                <w:szCs w:val="24"/>
              </w:rPr>
            </w:pPr>
            <w:r w:rsidRPr="00CD4558">
              <w:rPr>
                <w:sz w:val="24"/>
                <w:szCs w:val="24"/>
              </w:rPr>
              <w:t>779</w:t>
            </w:r>
          </w:p>
          <w:p w14:paraId="442D9A02" w14:textId="71634582" w:rsidR="00DE722C" w:rsidRPr="00CD4558" w:rsidRDefault="00DE722C" w:rsidP="009622F7">
            <w:pPr>
              <w:spacing w:line="480" w:lineRule="auto"/>
              <w:jc w:val="both"/>
              <w:rPr>
                <w:sz w:val="24"/>
                <w:szCs w:val="24"/>
              </w:rPr>
            </w:pPr>
            <w:r w:rsidRPr="00CD4558">
              <w:rPr>
                <w:sz w:val="24"/>
                <w:szCs w:val="24"/>
              </w:rPr>
              <w:t>(</w:t>
            </w:r>
            <w:r w:rsidR="009622F7" w:rsidRPr="00CD4558">
              <w:rPr>
                <w:sz w:val="24"/>
                <w:szCs w:val="24"/>
              </w:rPr>
              <w:t>2.0</w:t>
            </w:r>
            <w:r w:rsidRPr="00CD4558">
              <w:rPr>
                <w:sz w:val="24"/>
                <w:szCs w:val="24"/>
              </w:rPr>
              <w:t>%)</w:t>
            </w:r>
          </w:p>
        </w:tc>
        <w:tc>
          <w:tcPr>
            <w:tcW w:w="1489" w:type="dxa"/>
          </w:tcPr>
          <w:p w14:paraId="247A0BAE" w14:textId="03745A47" w:rsidR="00DE722C" w:rsidRPr="00CD4558" w:rsidRDefault="009622F7" w:rsidP="00C06454">
            <w:pPr>
              <w:spacing w:line="480" w:lineRule="auto"/>
              <w:jc w:val="both"/>
              <w:rPr>
                <w:sz w:val="24"/>
                <w:szCs w:val="24"/>
              </w:rPr>
            </w:pPr>
            <w:r w:rsidRPr="00CD4558">
              <w:rPr>
                <w:sz w:val="24"/>
                <w:szCs w:val="24"/>
              </w:rPr>
              <w:t>35,614</w:t>
            </w:r>
          </w:p>
          <w:p w14:paraId="791EDA97" w14:textId="297EDD2E" w:rsidR="00DE722C" w:rsidRPr="00CD4558" w:rsidRDefault="009622F7" w:rsidP="00C06454">
            <w:pPr>
              <w:spacing w:line="480" w:lineRule="auto"/>
              <w:jc w:val="both"/>
              <w:rPr>
                <w:sz w:val="24"/>
                <w:szCs w:val="24"/>
              </w:rPr>
            </w:pPr>
            <w:r w:rsidRPr="00CD4558">
              <w:rPr>
                <w:sz w:val="24"/>
                <w:szCs w:val="24"/>
              </w:rPr>
              <w:t>(91.5</w:t>
            </w:r>
            <w:r w:rsidR="00DE722C" w:rsidRPr="00CD4558">
              <w:rPr>
                <w:sz w:val="24"/>
                <w:szCs w:val="24"/>
              </w:rPr>
              <w:t>%)</w:t>
            </w:r>
          </w:p>
        </w:tc>
      </w:tr>
      <w:tr w:rsidR="00DE722C" w:rsidRPr="00CD4558" w14:paraId="2B510930" w14:textId="77777777" w:rsidTr="005D58C2">
        <w:tc>
          <w:tcPr>
            <w:tcW w:w="2496" w:type="dxa"/>
            <w:vMerge/>
          </w:tcPr>
          <w:p w14:paraId="43FE1BA2" w14:textId="77777777" w:rsidR="00DE722C" w:rsidRPr="00CD4558" w:rsidRDefault="00DE722C" w:rsidP="00C06454">
            <w:pPr>
              <w:spacing w:line="480" w:lineRule="auto"/>
              <w:jc w:val="both"/>
              <w:rPr>
                <w:b/>
                <w:bCs/>
                <w:sz w:val="24"/>
                <w:szCs w:val="24"/>
              </w:rPr>
            </w:pPr>
          </w:p>
        </w:tc>
        <w:tc>
          <w:tcPr>
            <w:tcW w:w="1404" w:type="dxa"/>
          </w:tcPr>
          <w:p w14:paraId="0676E07C" w14:textId="77777777" w:rsidR="00DE722C" w:rsidRPr="00CD4558" w:rsidRDefault="00DE722C" w:rsidP="00C06454">
            <w:pPr>
              <w:spacing w:line="480" w:lineRule="auto"/>
              <w:jc w:val="center"/>
              <w:rPr>
                <w:b/>
                <w:bCs/>
                <w:sz w:val="24"/>
                <w:szCs w:val="24"/>
              </w:rPr>
            </w:pPr>
            <w:r w:rsidRPr="00CD4558">
              <w:rPr>
                <w:b/>
                <w:bCs/>
                <w:sz w:val="24"/>
                <w:szCs w:val="24"/>
              </w:rPr>
              <w:t>N</w:t>
            </w:r>
          </w:p>
        </w:tc>
        <w:tc>
          <w:tcPr>
            <w:tcW w:w="1488" w:type="dxa"/>
          </w:tcPr>
          <w:p w14:paraId="198EA53A" w14:textId="7D20FCBD" w:rsidR="00DE722C" w:rsidRPr="00CD4558" w:rsidRDefault="00F91096" w:rsidP="00C06454">
            <w:pPr>
              <w:spacing w:line="480" w:lineRule="auto"/>
              <w:jc w:val="both"/>
              <w:rPr>
                <w:bCs/>
                <w:sz w:val="24"/>
                <w:szCs w:val="24"/>
              </w:rPr>
            </w:pPr>
            <w:r w:rsidRPr="00CD4558">
              <w:rPr>
                <w:sz w:val="24"/>
                <w:szCs w:val="24"/>
              </w:rPr>
              <w:t>2477 (6.4</w:t>
            </w:r>
            <w:r w:rsidR="00DE722C" w:rsidRPr="00CD4558">
              <w:rPr>
                <w:sz w:val="24"/>
                <w:szCs w:val="24"/>
              </w:rPr>
              <w:t>%)</w:t>
            </w:r>
          </w:p>
        </w:tc>
        <w:tc>
          <w:tcPr>
            <w:tcW w:w="1488" w:type="dxa"/>
          </w:tcPr>
          <w:p w14:paraId="1F2198E6" w14:textId="440E8378" w:rsidR="00DE722C" w:rsidRPr="00CD4558" w:rsidRDefault="0094493F" w:rsidP="00C06454">
            <w:pPr>
              <w:spacing w:line="480" w:lineRule="auto"/>
              <w:jc w:val="both"/>
              <w:rPr>
                <w:bCs/>
                <w:sz w:val="24"/>
                <w:szCs w:val="24"/>
              </w:rPr>
            </w:pPr>
            <w:r w:rsidRPr="00CD4558">
              <w:rPr>
                <w:bCs/>
                <w:sz w:val="24"/>
                <w:szCs w:val="24"/>
              </w:rPr>
              <w:t>1789</w:t>
            </w:r>
            <w:r w:rsidRPr="00CD4558">
              <w:rPr>
                <w:sz w:val="24"/>
                <w:szCs w:val="24"/>
              </w:rPr>
              <w:t xml:space="preserve"> (4.6</w:t>
            </w:r>
            <w:r w:rsidR="00DE722C" w:rsidRPr="00CD4558">
              <w:rPr>
                <w:sz w:val="24"/>
                <w:szCs w:val="24"/>
              </w:rPr>
              <w:t>%)</w:t>
            </w:r>
          </w:p>
        </w:tc>
        <w:tc>
          <w:tcPr>
            <w:tcW w:w="1488" w:type="dxa"/>
          </w:tcPr>
          <w:p w14:paraId="74578108" w14:textId="7BF99F9E" w:rsidR="009622F7" w:rsidRPr="00CD4558" w:rsidRDefault="009622F7" w:rsidP="00C06454">
            <w:pPr>
              <w:spacing w:line="480" w:lineRule="auto"/>
              <w:jc w:val="both"/>
              <w:rPr>
                <w:sz w:val="24"/>
                <w:szCs w:val="24"/>
              </w:rPr>
            </w:pPr>
            <w:r w:rsidRPr="00CD4558">
              <w:rPr>
                <w:bCs/>
                <w:sz w:val="24"/>
                <w:szCs w:val="24"/>
              </w:rPr>
              <w:t>886</w:t>
            </w:r>
          </w:p>
          <w:p w14:paraId="23B4C9DD" w14:textId="3D86BAD9" w:rsidR="00DE722C" w:rsidRPr="00CD4558" w:rsidRDefault="009622F7" w:rsidP="00C06454">
            <w:pPr>
              <w:spacing w:line="480" w:lineRule="auto"/>
              <w:jc w:val="both"/>
              <w:rPr>
                <w:bCs/>
                <w:sz w:val="24"/>
                <w:szCs w:val="24"/>
              </w:rPr>
            </w:pPr>
            <w:r w:rsidRPr="00CD4558">
              <w:rPr>
                <w:sz w:val="24"/>
                <w:szCs w:val="24"/>
              </w:rPr>
              <w:t>(2.3</w:t>
            </w:r>
            <w:r w:rsidR="00DE722C" w:rsidRPr="00CD4558">
              <w:rPr>
                <w:sz w:val="24"/>
                <w:szCs w:val="24"/>
              </w:rPr>
              <w:t>%)</w:t>
            </w:r>
          </w:p>
        </w:tc>
        <w:tc>
          <w:tcPr>
            <w:tcW w:w="1488" w:type="dxa"/>
          </w:tcPr>
          <w:p w14:paraId="69B0E12C" w14:textId="5CFDBC00" w:rsidR="00DE722C" w:rsidRPr="00CD4558" w:rsidRDefault="009622F7" w:rsidP="00C06454">
            <w:pPr>
              <w:spacing w:line="480" w:lineRule="auto"/>
              <w:jc w:val="both"/>
              <w:rPr>
                <w:sz w:val="24"/>
                <w:szCs w:val="24"/>
              </w:rPr>
            </w:pPr>
            <w:r w:rsidRPr="00CD4558">
              <w:rPr>
                <w:sz w:val="24"/>
                <w:szCs w:val="24"/>
              </w:rPr>
              <w:t>690</w:t>
            </w:r>
          </w:p>
          <w:p w14:paraId="41BB5689" w14:textId="5ABEF03D" w:rsidR="00DE722C" w:rsidRPr="00CD4558" w:rsidRDefault="009622F7" w:rsidP="00C06454">
            <w:pPr>
              <w:spacing w:line="480" w:lineRule="auto"/>
              <w:jc w:val="both"/>
              <w:rPr>
                <w:sz w:val="24"/>
                <w:szCs w:val="24"/>
              </w:rPr>
            </w:pPr>
            <w:r w:rsidRPr="00CD4558">
              <w:rPr>
                <w:sz w:val="24"/>
                <w:szCs w:val="24"/>
              </w:rPr>
              <w:t>(1</w:t>
            </w:r>
            <w:r w:rsidR="00DE722C" w:rsidRPr="00CD4558">
              <w:rPr>
                <w:sz w:val="24"/>
                <w:szCs w:val="24"/>
              </w:rPr>
              <w:t>.8%)</w:t>
            </w:r>
          </w:p>
        </w:tc>
        <w:tc>
          <w:tcPr>
            <w:tcW w:w="1489" w:type="dxa"/>
          </w:tcPr>
          <w:p w14:paraId="4AF3A1C8" w14:textId="2D465F95" w:rsidR="00DE722C" w:rsidRPr="00CD4558" w:rsidRDefault="009622F7" w:rsidP="00C06454">
            <w:pPr>
              <w:spacing w:line="480" w:lineRule="auto"/>
              <w:jc w:val="both"/>
              <w:rPr>
                <w:sz w:val="24"/>
                <w:szCs w:val="24"/>
              </w:rPr>
            </w:pPr>
            <w:r w:rsidRPr="00CD4558">
              <w:rPr>
                <w:sz w:val="24"/>
                <w:szCs w:val="24"/>
              </w:rPr>
              <w:t>3306</w:t>
            </w:r>
            <w:r w:rsidR="00DE722C" w:rsidRPr="00CD4558">
              <w:rPr>
                <w:sz w:val="24"/>
                <w:szCs w:val="24"/>
              </w:rPr>
              <w:t xml:space="preserve"> </w:t>
            </w:r>
          </w:p>
          <w:p w14:paraId="7F925197" w14:textId="49678150" w:rsidR="00DE722C" w:rsidRPr="00CD4558" w:rsidRDefault="009622F7" w:rsidP="00C06454">
            <w:pPr>
              <w:spacing w:line="480" w:lineRule="auto"/>
              <w:jc w:val="both"/>
              <w:rPr>
                <w:sz w:val="24"/>
                <w:szCs w:val="24"/>
              </w:rPr>
            </w:pPr>
            <w:r w:rsidRPr="00CD4558">
              <w:rPr>
                <w:sz w:val="24"/>
                <w:szCs w:val="24"/>
              </w:rPr>
              <w:t>(8.5</w:t>
            </w:r>
            <w:r w:rsidR="00DE722C" w:rsidRPr="00CD4558">
              <w:rPr>
                <w:sz w:val="24"/>
                <w:szCs w:val="24"/>
              </w:rPr>
              <w:t>%)</w:t>
            </w:r>
          </w:p>
        </w:tc>
      </w:tr>
      <w:tr w:rsidR="00DE722C" w:rsidRPr="00CD4558" w14:paraId="71E50BB1" w14:textId="77777777" w:rsidTr="005D58C2">
        <w:tc>
          <w:tcPr>
            <w:tcW w:w="2496" w:type="dxa"/>
            <w:vMerge/>
          </w:tcPr>
          <w:p w14:paraId="5EDA4FAD" w14:textId="77777777" w:rsidR="00DE722C" w:rsidRPr="00CD4558" w:rsidRDefault="00DE722C" w:rsidP="00C06454">
            <w:pPr>
              <w:spacing w:line="480" w:lineRule="auto"/>
              <w:jc w:val="both"/>
              <w:rPr>
                <w:b/>
                <w:bCs/>
                <w:sz w:val="24"/>
                <w:szCs w:val="24"/>
              </w:rPr>
            </w:pPr>
          </w:p>
        </w:tc>
        <w:tc>
          <w:tcPr>
            <w:tcW w:w="1404" w:type="dxa"/>
          </w:tcPr>
          <w:p w14:paraId="782F867F" w14:textId="77777777" w:rsidR="00DE722C" w:rsidRPr="00CD4558" w:rsidRDefault="00DE722C" w:rsidP="00C06454">
            <w:pPr>
              <w:spacing w:line="480" w:lineRule="auto"/>
              <w:jc w:val="center"/>
              <w:rPr>
                <w:b/>
                <w:bCs/>
                <w:sz w:val="24"/>
                <w:szCs w:val="24"/>
              </w:rPr>
            </w:pPr>
            <w:r w:rsidRPr="00CD4558">
              <w:rPr>
                <w:b/>
                <w:bCs/>
                <w:sz w:val="24"/>
                <w:szCs w:val="24"/>
              </w:rPr>
              <w:t>Total</w:t>
            </w:r>
          </w:p>
        </w:tc>
        <w:tc>
          <w:tcPr>
            <w:tcW w:w="1488" w:type="dxa"/>
          </w:tcPr>
          <w:p w14:paraId="4CD8857F" w14:textId="5D037AD8" w:rsidR="00F91096" w:rsidRPr="00CD4558" w:rsidRDefault="00F91096" w:rsidP="00C06454">
            <w:pPr>
              <w:spacing w:line="480" w:lineRule="auto"/>
              <w:jc w:val="both"/>
              <w:rPr>
                <w:bCs/>
                <w:sz w:val="24"/>
                <w:szCs w:val="24"/>
              </w:rPr>
            </w:pPr>
            <w:r w:rsidRPr="00CD4558">
              <w:rPr>
                <w:bCs/>
                <w:sz w:val="24"/>
                <w:szCs w:val="24"/>
              </w:rPr>
              <w:t>36,943</w:t>
            </w:r>
            <w:r w:rsidR="00DE722C" w:rsidRPr="00CD4558">
              <w:rPr>
                <w:bCs/>
                <w:sz w:val="24"/>
                <w:szCs w:val="24"/>
              </w:rPr>
              <w:t xml:space="preserve"> </w:t>
            </w:r>
          </w:p>
          <w:p w14:paraId="5247B07E" w14:textId="07ED69EE" w:rsidR="00DE722C" w:rsidRPr="00CD4558" w:rsidRDefault="00F91096" w:rsidP="00C06454">
            <w:pPr>
              <w:spacing w:line="480" w:lineRule="auto"/>
              <w:jc w:val="both"/>
              <w:rPr>
                <w:bCs/>
                <w:sz w:val="24"/>
                <w:szCs w:val="24"/>
              </w:rPr>
            </w:pPr>
            <w:r w:rsidRPr="00CD4558">
              <w:rPr>
                <w:bCs/>
                <w:sz w:val="24"/>
                <w:szCs w:val="24"/>
              </w:rPr>
              <w:t>(94.9</w:t>
            </w:r>
            <w:r w:rsidR="00DE722C" w:rsidRPr="00CD4558">
              <w:rPr>
                <w:bCs/>
                <w:sz w:val="24"/>
                <w:szCs w:val="24"/>
              </w:rPr>
              <w:t>%)</w:t>
            </w:r>
          </w:p>
        </w:tc>
        <w:tc>
          <w:tcPr>
            <w:tcW w:w="1488" w:type="dxa"/>
          </w:tcPr>
          <w:p w14:paraId="234AC371" w14:textId="0578E8BA" w:rsidR="00DE722C" w:rsidRPr="00CD4558" w:rsidRDefault="0094493F" w:rsidP="00C06454">
            <w:pPr>
              <w:spacing w:line="480" w:lineRule="auto"/>
              <w:jc w:val="both"/>
              <w:rPr>
                <w:bCs/>
                <w:sz w:val="24"/>
                <w:szCs w:val="24"/>
              </w:rPr>
            </w:pPr>
            <w:r w:rsidRPr="00CD4558">
              <w:rPr>
                <w:bCs/>
                <w:sz w:val="24"/>
                <w:szCs w:val="24"/>
              </w:rPr>
              <w:t>35,812 (92.0</w:t>
            </w:r>
            <w:r w:rsidR="00DE722C" w:rsidRPr="00CD4558">
              <w:rPr>
                <w:bCs/>
                <w:sz w:val="24"/>
                <w:szCs w:val="24"/>
              </w:rPr>
              <w:t>%)</w:t>
            </w:r>
          </w:p>
        </w:tc>
        <w:tc>
          <w:tcPr>
            <w:tcW w:w="1488" w:type="dxa"/>
          </w:tcPr>
          <w:p w14:paraId="050ECC27" w14:textId="695C9853" w:rsidR="009622F7" w:rsidRPr="00CD4558" w:rsidRDefault="009622F7" w:rsidP="009622F7">
            <w:pPr>
              <w:spacing w:line="480" w:lineRule="auto"/>
              <w:rPr>
                <w:bCs/>
                <w:sz w:val="24"/>
                <w:szCs w:val="24"/>
              </w:rPr>
            </w:pPr>
            <w:r w:rsidRPr="00CD4558">
              <w:rPr>
                <w:bCs/>
                <w:sz w:val="24"/>
                <w:szCs w:val="24"/>
              </w:rPr>
              <w:t>1125</w:t>
            </w:r>
          </w:p>
          <w:p w14:paraId="42C2BD60" w14:textId="2408EA3C" w:rsidR="00DE722C" w:rsidRPr="00CD4558" w:rsidRDefault="009622F7" w:rsidP="00C06454">
            <w:pPr>
              <w:spacing w:line="480" w:lineRule="auto"/>
              <w:jc w:val="both"/>
              <w:rPr>
                <w:bCs/>
                <w:sz w:val="24"/>
                <w:szCs w:val="24"/>
              </w:rPr>
            </w:pPr>
            <w:r w:rsidRPr="00CD4558">
              <w:rPr>
                <w:bCs/>
                <w:sz w:val="24"/>
                <w:szCs w:val="24"/>
              </w:rPr>
              <w:t>(2.9</w:t>
            </w:r>
            <w:r w:rsidR="00DE722C" w:rsidRPr="00CD4558">
              <w:rPr>
                <w:bCs/>
                <w:sz w:val="24"/>
                <w:szCs w:val="24"/>
              </w:rPr>
              <w:t>%)</w:t>
            </w:r>
          </w:p>
        </w:tc>
        <w:tc>
          <w:tcPr>
            <w:tcW w:w="1488" w:type="dxa"/>
          </w:tcPr>
          <w:p w14:paraId="43E7DE25" w14:textId="302308BB" w:rsidR="00DE722C" w:rsidRPr="00CD4558" w:rsidRDefault="009622F7" w:rsidP="00C06454">
            <w:pPr>
              <w:spacing w:line="480" w:lineRule="auto"/>
              <w:jc w:val="both"/>
              <w:rPr>
                <w:bCs/>
                <w:sz w:val="24"/>
                <w:szCs w:val="24"/>
              </w:rPr>
            </w:pPr>
            <w:r w:rsidRPr="00CD4558">
              <w:rPr>
                <w:bCs/>
                <w:sz w:val="24"/>
                <w:szCs w:val="24"/>
              </w:rPr>
              <w:t>1469</w:t>
            </w:r>
          </w:p>
          <w:p w14:paraId="31421C37" w14:textId="47311900" w:rsidR="00DE722C" w:rsidRPr="00CD4558" w:rsidRDefault="009622F7" w:rsidP="00C06454">
            <w:pPr>
              <w:spacing w:line="480" w:lineRule="auto"/>
              <w:jc w:val="both"/>
              <w:rPr>
                <w:bCs/>
                <w:sz w:val="24"/>
                <w:szCs w:val="24"/>
              </w:rPr>
            </w:pPr>
            <w:r w:rsidRPr="00CD4558">
              <w:rPr>
                <w:bCs/>
                <w:sz w:val="24"/>
                <w:szCs w:val="24"/>
              </w:rPr>
              <w:t>(3.8</w:t>
            </w:r>
            <w:r w:rsidR="00DE722C" w:rsidRPr="00CD4558">
              <w:rPr>
                <w:bCs/>
                <w:sz w:val="24"/>
                <w:szCs w:val="24"/>
              </w:rPr>
              <w:t>%)</w:t>
            </w:r>
          </w:p>
        </w:tc>
        <w:tc>
          <w:tcPr>
            <w:tcW w:w="1489" w:type="dxa"/>
          </w:tcPr>
          <w:p w14:paraId="50413D9A" w14:textId="4042E459" w:rsidR="00DE722C" w:rsidRPr="00CD4558" w:rsidRDefault="005D58C2" w:rsidP="00C06454">
            <w:pPr>
              <w:spacing w:line="480" w:lineRule="auto"/>
              <w:jc w:val="both"/>
              <w:rPr>
                <w:bCs/>
                <w:sz w:val="24"/>
                <w:szCs w:val="24"/>
              </w:rPr>
            </w:pPr>
            <w:r w:rsidRPr="00CD4558">
              <w:rPr>
                <w:bCs/>
                <w:sz w:val="24"/>
                <w:szCs w:val="24"/>
              </w:rPr>
              <w:t>38,920</w:t>
            </w:r>
            <w:r w:rsidR="00DE722C" w:rsidRPr="00CD4558">
              <w:rPr>
                <w:bCs/>
                <w:sz w:val="24"/>
                <w:szCs w:val="24"/>
              </w:rPr>
              <w:t xml:space="preserve"> (100%)*</w:t>
            </w:r>
          </w:p>
        </w:tc>
      </w:tr>
    </w:tbl>
    <w:p w14:paraId="13F10AAA" w14:textId="595A988D" w:rsidR="00125973" w:rsidRPr="00CD4558" w:rsidRDefault="00125973" w:rsidP="00125973">
      <w:pPr>
        <w:spacing w:line="480" w:lineRule="auto"/>
        <w:jc w:val="both"/>
        <w:rPr>
          <w:bCs/>
          <w:sz w:val="24"/>
          <w:szCs w:val="24"/>
        </w:rPr>
      </w:pPr>
      <w:r w:rsidRPr="00CD4558">
        <w:rPr>
          <w:bCs/>
          <w:sz w:val="24"/>
          <w:szCs w:val="24"/>
        </w:rPr>
        <w:t>*all proportions calculated with 38,920 (corresponding to the total number of participants with available HES data) as denominator</w:t>
      </w:r>
      <w:r w:rsidR="009622F7" w:rsidRPr="00CD4558">
        <w:rPr>
          <w:bCs/>
          <w:sz w:val="24"/>
          <w:szCs w:val="24"/>
        </w:rPr>
        <w:t>; NB: columns are not mutually exclusive</w:t>
      </w:r>
    </w:p>
    <w:p w14:paraId="10C79E06" w14:textId="2132C68B" w:rsidR="00DE722C" w:rsidRPr="00CD4558" w:rsidRDefault="00125973" w:rsidP="00125973">
      <w:pPr>
        <w:spacing w:line="480" w:lineRule="auto"/>
        <w:jc w:val="both"/>
        <w:rPr>
          <w:bCs/>
          <w:sz w:val="24"/>
          <w:szCs w:val="24"/>
        </w:rPr>
      </w:pPr>
      <w:r w:rsidRPr="00CD4558">
        <w:rPr>
          <w:bCs/>
          <w:sz w:val="24"/>
          <w:szCs w:val="24"/>
        </w:rPr>
        <w:t xml:space="preserve"> </w:t>
      </w:r>
      <w:r w:rsidR="00DE722C" w:rsidRPr="00CD4558">
        <w:rPr>
          <w:bCs/>
          <w:sz w:val="24"/>
          <w:szCs w:val="24"/>
        </w:rPr>
        <w:t xml:space="preserve">These observations suggest that U071 is the most widely used code, with only a minority of people coded using U072 only; of these, there is still evidence of a </w:t>
      </w:r>
      <w:r w:rsidR="00DE722C" w:rsidRPr="00CD4558">
        <w:rPr>
          <w:bCs/>
          <w:sz w:val="24"/>
          <w:szCs w:val="24"/>
        </w:rPr>
        <w:lastRenderedPageBreak/>
        <w:t>positive COVID-19 test in a significant proportion; moreover, the relative frequency of U072 use in SGSS-positive and SGSS-negative patients points towards correct use by clinical coders. In conclusion, these calculations support the use of U072 alongside U071 in a population admitted to hospital with COVID-19.</w:t>
      </w:r>
    </w:p>
    <w:p w14:paraId="55061755" w14:textId="7641BEC6" w:rsidR="00DE722C" w:rsidRPr="00CD4558" w:rsidRDefault="00DE722C" w:rsidP="00DE722C">
      <w:pPr>
        <w:spacing w:line="480" w:lineRule="auto"/>
        <w:jc w:val="both"/>
        <w:rPr>
          <w:bCs/>
          <w:sz w:val="24"/>
          <w:szCs w:val="24"/>
        </w:rPr>
      </w:pPr>
      <w:r w:rsidRPr="00CD4558">
        <w:rPr>
          <w:bCs/>
          <w:sz w:val="24"/>
          <w:szCs w:val="24"/>
        </w:rPr>
        <w:t xml:space="preserve">Hence, we have defined the </w:t>
      </w:r>
      <w:r w:rsidR="00547305" w:rsidRPr="00CD4558">
        <w:rPr>
          <w:bCs/>
          <w:sz w:val="24"/>
          <w:szCs w:val="24"/>
        </w:rPr>
        <w:t>national reference</w:t>
      </w:r>
      <w:r w:rsidRPr="00CD4558">
        <w:rPr>
          <w:bCs/>
          <w:sz w:val="24"/>
          <w:szCs w:val="24"/>
        </w:rPr>
        <w:t xml:space="preserve"> population based on the presence of a U071 or U072 code</w:t>
      </w:r>
      <w:r w:rsidR="00547305" w:rsidRPr="00CD4558">
        <w:rPr>
          <w:bCs/>
          <w:sz w:val="24"/>
          <w:szCs w:val="24"/>
        </w:rPr>
        <w:t>, further restricted to the primary diagnostic position to avoid inclusion of people in whom COVID-19 is not the main reason for care</w:t>
      </w:r>
      <w:r w:rsidRPr="00CD4558">
        <w:rPr>
          <w:bCs/>
          <w:sz w:val="24"/>
          <w:szCs w:val="24"/>
        </w:rPr>
        <w:t>.</w:t>
      </w:r>
    </w:p>
    <w:p w14:paraId="65B9F8D6" w14:textId="77777777" w:rsidR="00DE722C" w:rsidRPr="00CD4558" w:rsidRDefault="00DE722C" w:rsidP="00DE722C">
      <w:pPr>
        <w:spacing w:line="480" w:lineRule="auto"/>
        <w:rPr>
          <w:b/>
          <w:sz w:val="24"/>
          <w:szCs w:val="24"/>
        </w:rPr>
      </w:pPr>
      <w:r w:rsidRPr="00CD4558">
        <w:rPr>
          <w:b/>
          <w:sz w:val="24"/>
          <w:szCs w:val="24"/>
        </w:rPr>
        <w:br w:type="page"/>
      </w:r>
    </w:p>
    <w:p w14:paraId="2A8C053B" w14:textId="77777777" w:rsidR="00DE722C" w:rsidRPr="00CD4558" w:rsidRDefault="00DE722C" w:rsidP="00DE722C">
      <w:pPr>
        <w:pStyle w:val="Heading2"/>
      </w:pPr>
      <w:bookmarkStart w:id="50" w:name="_Ref111219293"/>
      <w:r w:rsidRPr="00CD4558">
        <w:lastRenderedPageBreak/>
        <w:t>Annex IV - Cross-coding of invasive and non-invasive mechanical ventilation in the RECOVERY case report form versus Hospital Episode Statistics data</w:t>
      </w:r>
      <w:bookmarkEnd w:id="50"/>
    </w:p>
    <w:p w14:paraId="58B179F4" w14:textId="77777777" w:rsidR="00DE722C" w:rsidRPr="00CD4558" w:rsidRDefault="00DE722C" w:rsidP="00DE722C">
      <w:pPr>
        <w:spacing w:line="480" w:lineRule="auto"/>
        <w:rPr>
          <w:sz w:val="24"/>
          <w:szCs w:val="24"/>
        </w:rPr>
      </w:pPr>
    </w:p>
    <w:p w14:paraId="7906B075" w14:textId="77777777" w:rsidR="00DE722C" w:rsidRPr="00CD4558" w:rsidRDefault="00DE722C" w:rsidP="00DE722C">
      <w:pPr>
        <w:spacing w:line="480" w:lineRule="auto"/>
        <w:rPr>
          <w:sz w:val="24"/>
          <w:szCs w:val="24"/>
        </w:rPr>
      </w:pPr>
      <w:r w:rsidRPr="00CD4558">
        <w:rPr>
          <w:sz w:val="24"/>
          <w:szCs w:val="24"/>
        </w:rPr>
        <w:t xml:space="preserve">Methodology: </w:t>
      </w:r>
    </w:p>
    <w:p w14:paraId="10AC71E4" w14:textId="77777777" w:rsidR="00DE722C" w:rsidRPr="00CD4558" w:rsidRDefault="00DE722C" w:rsidP="00DE722C">
      <w:pPr>
        <w:pStyle w:val="ListParagraph"/>
        <w:numPr>
          <w:ilvl w:val="0"/>
          <w:numId w:val="7"/>
        </w:numPr>
        <w:spacing w:line="480" w:lineRule="auto"/>
        <w:rPr>
          <w:sz w:val="24"/>
          <w:szCs w:val="24"/>
        </w:rPr>
      </w:pPr>
      <w:r w:rsidRPr="00CD4558">
        <w:rPr>
          <w:sz w:val="24"/>
          <w:szCs w:val="24"/>
        </w:rPr>
        <w:t>RECOVERY participants randomised in England on or before the 30-11-2021 (analysis period for the current study)</w:t>
      </w:r>
    </w:p>
    <w:p w14:paraId="4299F532" w14:textId="77777777" w:rsidR="00DE722C" w:rsidRPr="00CD4558" w:rsidRDefault="00DE722C" w:rsidP="00DE722C">
      <w:pPr>
        <w:pStyle w:val="ListParagraph"/>
        <w:numPr>
          <w:ilvl w:val="0"/>
          <w:numId w:val="7"/>
        </w:numPr>
        <w:spacing w:line="480" w:lineRule="auto"/>
        <w:rPr>
          <w:sz w:val="24"/>
          <w:szCs w:val="24"/>
        </w:rPr>
      </w:pPr>
      <w:r w:rsidRPr="00CD4558">
        <w:rPr>
          <w:sz w:val="24"/>
          <w:szCs w:val="24"/>
        </w:rPr>
        <w:t xml:space="preserve">People with HES data available for whom the most recent episode included in the HES data starts on or after randomisation (i.e. HES data covers the period of randomisation) </w:t>
      </w:r>
    </w:p>
    <w:p w14:paraId="27604FF0" w14:textId="77777777" w:rsidR="00DE722C" w:rsidRPr="00CD4558" w:rsidRDefault="00DE722C" w:rsidP="00DE722C">
      <w:pPr>
        <w:pStyle w:val="ListParagraph"/>
        <w:numPr>
          <w:ilvl w:val="0"/>
          <w:numId w:val="7"/>
        </w:numPr>
        <w:spacing w:line="480" w:lineRule="auto"/>
        <w:rPr>
          <w:sz w:val="24"/>
          <w:szCs w:val="24"/>
        </w:rPr>
      </w:pPr>
      <w:r w:rsidRPr="00CD4558">
        <w:rPr>
          <w:sz w:val="24"/>
          <w:szCs w:val="24"/>
        </w:rPr>
        <w:t>HES records restricted to OPCS codes recorded (procedure date) on or before the day of randomisation (inclusive), and using a lookback period of 15 or 30 days before randomisation in the HES data</w:t>
      </w:r>
    </w:p>
    <w:p w14:paraId="34E77CAF" w14:textId="77777777" w:rsidR="00DE722C" w:rsidRPr="00CD4558" w:rsidRDefault="00DE722C" w:rsidP="00DE722C">
      <w:pPr>
        <w:spacing w:line="480" w:lineRule="auto"/>
        <w:rPr>
          <w:sz w:val="24"/>
          <w:szCs w:val="24"/>
        </w:rPr>
      </w:pPr>
    </w:p>
    <w:p w14:paraId="2FA71EE4" w14:textId="77777777" w:rsidR="00DE722C" w:rsidRPr="00CD4558" w:rsidRDefault="00DE722C" w:rsidP="00DE722C">
      <w:pPr>
        <w:spacing w:line="480" w:lineRule="auto"/>
        <w:rPr>
          <w:sz w:val="24"/>
          <w:szCs w:val="24"/>
        </w:rPr>
      </w:pPr>
      <w:r w:rsidRPr="00CD4558">
        <w:rPr>
          <w:sz w:val="24"/>
          <w:szCs w:val="24"/>
        </w:rPr>
        <w:t>Population:</w:t>
      </w:r>
    </w:p>
    <w:p w14:paraId="3958D816" w14:textId="77777777" w:rsidR="00DE722C" w:rsidRPr="00CD4558" w:rsidRDefault="00DE722C" w:rsidP="00DE722C">
      <w:pPr>
        <w:pStyle w:val="ListParagraph"/>
        <w:numPr>
          <w:ilvl w:val="0"/>
          <w:numId w:val="6"/>
        </w:numPr>
        <w:spacing w:line="480" w:lineRule="auto"/>
        <w:rPr>
          <w:sz w:val="24"/>
          <w:szCs w:val="24"/>
        </w:rPr>
      </w:pPr>
      <w:r w:rsidRPr="00CD4558">
        <w:rPr>
          <w:sz w:val="24"/>
          <w:szCs w:val="24"/>
        </w:rPr>
        <w:t>47,029 distinct participant records in the CRF data</w:t>
      </w:r>
    </w:p>
    <w:p w14:paraId="206693DE" w14:textId="77777777" w:rsidR="00DE722C" w:rsidRPr="00CD4558" w:rsidRDefault="00DE722C" w:rsidP="00DE722C">
      <w:pPr>
        <w:pStyle w:val="ListParagraph"/>
        <w:numPr>
          <w:ilvl w:val="0"/>
          <w:numId w:val="6"/>
        </w:numPr>
        <w:spacing w:line="480" w:lineRule="auto"/>
        <w:rPr>
          <w:sz w:val="24"/>
          <w:szCs w:val="24"/>
        </w:rPr>
      </w:pPr>
      <w:r w:rsidRPr="00CD4558">
        <w:rPr>
          <w:sz w:val="24"/>
          <w:szCs w:val="24"/>
        </w:rPr>
        <w:t>46,827 after removing withdrawals or duplicates</w:t>
      </w:r>
    </w:p>
    <w:p w14:paraId="1A437741" w14:textId="77777777" w:rsidR="00DE722C" w:rsidRPr="00CD4558" w:rsidRDefault="00DE722C" w:rsidP="00DE722C">
      <w:pPr>
        <w:pStyle w:val="ListParagraph"/>
        <w:numPr>
          <w:ilvl w:val="0"/>
          <w:numId w:val="6"/>
        </w:numPr>
        <w:spacing w:line="480" w:lineRule="auto"/>
        <w:rPr>
          <w:sz w:val="24"/>
          <w:szCs w:val="24"/>
        </w:rPr>
      </w:pPr>
      <w:r w:rsidRPr="00CD4558">
        <w:rPr>
          <w:sz w:val="24"/>
          <w:szCs w:val="24"/>
        </w:rPr>
        <w:t>40,725 recruited in England</w:t>
      </w:r>
    </w:p>
    <w:p w14:paraId="2942B6A8" w14:textId="77777777" w:rsidR="00DE722C" w:rsidRPr="00CD4558" w:rsidRDefault="00DE722C" w:rsidP="00DE722C">
      <w:pPr>
        <w:pStyle w:val="ListParagraph"/>
        <w:numPr>
          <w:ilvl w:val="0"/>
          <w:numId w:val="6"/>
        </w:numPr>
        <w:spacing w:line="480" w:lineRule="auto"/>
        <w:rPr>
          <w:sz w:val="24"/>
          <w:szCs w:val="24"/>
        </w:rPr>
      </w:pPr>
      <w:r w:rsidRPr="00CD4558">
        <w:rPr>
          <w:sz w:val="24"/>
          <w:szCs w:val="24"/>
        </w:rPr>
        <w:t>39,450 randomised within the study period</w:t>
      </w:r>
    </w:p>
    <w:p w14:paraId="7F660DCA" w14:textId="77777777" w:rsidR="00DE722C" w:rsidRPr="00CD4558" w:rsidRDefault="00DE722C" w:rsidP="00DE722C">
      <w:pPr>
        <w:pStyle w:val="ListParagraph"/>
        <w:numPr>
          <w:ilvl w:val="0"/>
          <w:numId w:val="6"/>
        </w:numPr>
        <w:spacing w:line="480" w:lineRule="auto"/>
        <w:rPr>
          <w:sz w:val="24"/>
          <w:szCs w:val="24"/>
        </w:rPr>
      </w:pPr>
      <w:r w:rsidRPr="00CD4558">
        <w:rPr>
          <w:sz w:val="24"/>
          <w:szCs w:val="24"/>
        </w:rPr>
        <w:t>38,025 included in the HES data (all of which recruited in England)</w:t>
      </w:r>
    </w:p>
    <w:p w14:paraId="7FFC6D3E" w14:textId="3C60CC7E" w:rsidR="00DE722C" w:rsidRPr="00CD4558" w:rsidRDefault="000C0C4D" w:rsidP="00DE722C">
      <w:pPr>
        <w:pStyle w:val="Heading3"/>
        <w:spacing w:line="480" w:lineRule="auto"/>
      </w:pPr>
      <w:r>
        <w:lastRenderedPageBreak/>
        <w:t>Supplementary table S7</w:t>
      </w:r>
      <w:r w:rsidR="0079163C">
        <w:t xml:space="preserve"> - </w:t>
      </w:r>
      <w:r w:rsidR="00DE722C" w:rsidRPr="00CD4558">
        <w:t>IMV coding cross tabulation (HES vs CRF) - 15 days before randomisation</w:t>
      </w:r>
    </w:p>
    <w:tbl>
      <w:tblPr>
        <w:tblW w:w="0" w:type="auto"/>
        <w:jc w:val="center"/>
        <w:tblLayout w:type="fixed"/>
        <w:tblLook w:val="0420" w:firstRow="1" w:lastRow="0" w:firstColumn="0" w:lastColumn="0" w:noHBand="0" w:noVBand="1"/>
      </w:tblPr>
      <w:tblGrid>
        <w:gridCol w:w="1572"/>
        <w:gridCol w:w="1572"/>
        <w:gridCol w:w="1572"/>
        <w:gridCol w:w="1572"/>
        <w:gridCol w:w="1576"/>
        <w:gridCol w:w="1572"/>
      </w:tblGrid>
      <w:tr w:rsidR="00DE722C" w:rsidRPr="00CD4558" w14:paraId="45E3E1EE" w14:textId="77777777" w:rsidTr="00C06454">
        <w:trPr>
          <w:cantSplit/>
          <w:trHeight w:val="885"/>
          <w:tblHeader/>
          <w:jc w:val="center"/>
        </w:trPr>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1F7D80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HES data</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C27BC7D" w14:textId="77777777" w:rsidR="00DE722C" w:rsidRPr="00CD4558" w:rsidRDefault="00DE722C" w:rsidP="00C06454">
            <w:pPr>
              <w:keepNext/>
              <w:spacing w:before="100" w:after="100" w:line="480" w:lineRule="auto"/>
              <w:ind w:left="100" w:right="100"/>
              <w:rPr>
                <w:sz w:val="24"/>
                <w:szCs w:val="24"/>
              </w:rPr>
            </w:pPr>
          </w:p>
        </w:tc>
        <w:tc>
          <w:tcPr>
            <w:tcW w:w="4720"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B7704D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Case report form</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00188A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Total</w:t>
            </w:r>
          </w:p>
        </w:tc>
      </w:tr>
      <w:tr w:rsidR="00DE722C" w:rsidRPr="00CD4558" w14:paraId="34368258" w14:textId="77777777" w:rsidTr="00C06454">
        <w:trPr>
          <w:cantSplit/>
          <w:trHeight w:val="900"/>
          <w:tblHeader/>
          <w:jc w:val="center"/>
        </w:trPr>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25F45F2" w14:textId="77777777" w:rsidR="00DE722C" w:rsidRPr="00CD4558" w:rsidRDefault="00DE722C" w:rsidP="00C06454">
            <w:pPr>
              <w:keepNext/>
              <w:spacing w:before="100" w:after="100" w:line="480" w:lineRule="auto"/>
              <w:ind w:left="100" w:right="100"/>
              <w:rPr>
                <w:sz w:val="24"/>
                <w:szCs w:val="24"/>
              </w:rPr>
            </w:pP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C0B30A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xml:space="preserve"> </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455508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ECMO</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80016A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oxygen</w:t>
            </w:r>
          </w:p>
        </w:tc>
        <w:tc>
          <w:tcPr>
            <w:tcW w:w="157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672C27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B9A297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r>
      <w:tr w:rsidR="00DE722C" w:rsidRPr="00CD4558" w14:paraId="7CBEE859" w14:textId="77777777" w:rsidTr="00C06454">
        <w:trPr>
          <w:cantSplit/>
          <w:trHeight w:val="537"/>
          <w:jc w:val="center"/>
        </w:trPr>
        <w:tc>
          <w:tcPr>
            <w:tcW w:w="1572" w:type="dxa"/>
            <w:shd w:val="clear" w:color="auto" w:fill="FFFFFF"/>
            <w:tcMar>
              <w:top w:w="0" w:type="dxa"/>
              <w:left w:w="0" w:type="dxa"/>
              <w:bottom w:w="0" w:type="dxa"/>
              <w:right w:w="0" w:type="dxa"/>
            </w:tcMar>
            <w:vAlign w:val="center"/>
          </w:tcPr>
          <w:p w14:paraId="2A332CF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w:t>
            </w:r>
          </w:p>
        </w:tc>
        <w:tc>
          <w:tcPr>
            <w:tcW w:w="1572" w:type="dxa"/>
            <w:shd w:val="clear" w:color="auto" w:fill="FFFFFF"/>
            <w:tcMar>
              <w:top w:w="0" w:type="dxa"/>
              <w:left w:w="0" w:type="dxa"/>
              <w:bottom w:w="0" w:type="dxa"/>
              <w:right w:w="0" w:type="dxa"/>
            </w:tcMar>
            <w:vAlign w:val="center"/>
          </w:tcPr>
          <w:p w14:paraId="0850755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2" w:type="dxa"/>
            <w:shd w:val="clear" w:color="auto" w:fill="FFFFFF"/>
            <w:tcMar>
              <w:top w:w="0" w:type="dxa"/>
              <w:left w:w="0" w:type="dxa"/>
              <w:bottom w:w="0" w:type="dxa"/>
              <w:right w:w="0" w:type="dxa"/>
            </w:tcMar>
            <w:vAlign w:val="center"/>
          </w:tcPr>
          <w:p w14:paraId="11B174C1" w14:textId="77777777" w:rsidR="00DE722C" w:rsidRPr="00CD4558" w:rsidRDefault="00DE722C" w:rsidP="00C06454">
            <w:pPr>
              <w:keepNext/>
              <w:spacing w:before="100" w:after="100" w:line="480" w:lineRule="auto"/>
              <w:ind w:left="100" w:right="100"/>
              <w:rPr>
                <w:b/>
                <w:sz w:val="24"/>
                <w:szCs w:val="24"/>
              </w:rPr>
            </w:pPr>
            <w:r w:rsidRPr="00CD4558">
              <w:rPr>
                <w:rFonts w:eastAsia="Arial" w:cs="Arial"/>
                <w:b/>
                <w:color w:val="000000"/>
                <w:sz w:val="24"/>
                <w:szCs w:val="24"/>
              </w:rPr>
              <w:t>1023</w:t>
            </w:r>
          </w:p>
        </w:tc>
        <w:tc>
          <w:tcPr>
            <w:tcW w:w="1572" w:type="dxa"/>
            <w:shd w:val="clear" w:color="auto" w:fill="FFFFFF"/>
            <w:tcMar>
              <w:top w:w="0" w:type="dxa"/>
              <w:left w:w="0" w:type="dxa"/>
              <w:bottom w:w="0" w:type="dxa"/>
              <w:right w:w="0" w:type="dxa"/>
            </w:tcMar>
            <w:vAlign w:val="center"/>
          </w:tcPr>
          <w:p w14:paraId="5FD8B8C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808</w:t>
            </w:r>
          </w:p>
        </w:tc>
        <w:tc>
          <w:tcPr>
            <w:tcW w:w="1574" w:type="dxa"/>
            <w:shd w:val="clear" w:color="auto" w:fill="FFFFFF"/>
            <w:tcMar>
              <w:top w:w="0" w:type="dxa"/>
              <w:left w:w="0" w:type="dxa"/>
              <w:bottom w:w="0" w:type="dxa"/>
              <w:right w:w="0" w:type="dxa"/>
            </w:tcMar>
            <w:vAlign w:val="center"/>
          </w:tcPr>
          <w:p w14:paraId="18365C2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2</w:t>
            </w:r>
          </w:p>
        </w:tc>
        <w:tc>
          <w:tcPr>
            <w:tcW w:w="1572" w:type="dxa"/>
            <w:shd w:val="clear" w:color="auto" w:fill="FFFFFF"/>
            <w:tcMar>
              <w:top w:w="0" w:type="dxa"/>
              <w:left w:w="0" w:type="dxa"/>
              <w:bottom w:w="0" w:type="dxa"/>
              <w:right w:w="0" w:type="dxa"/>
            </w:tcMar>
            <w:vAlign w:val="center"/>
          </w:tcPr>
          <w:p w14:paraId="787A092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843</w:t>
            </w:r>
          </w:p>
        </w:tc>
      </w:tr>
      <w:tr w:rsidR="00DE722C" w:rsidRPr="00CD4558" w14:paraId="3C600ACB"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42E498D7" w14:textId="77777777" w:rsidR="00DE722C" w:rsidRPr="00CD4558" w:rsidRDefault="00DE722C" w:rsidP="00C06454">
            <w:pPr>
              <w:keepNext/>
              <w:spacing w:before="100" w:after="100" w:line="480" w:lineRule="auto"/>
              <w:ind w:left="100" w:right="100"/>
              <w:rPr>
                <w:sz w:val="24"/>
                <w:szCs w:val="24"/>
              </w:rPr>
            </w:pPr>
          </w:p>
        </w:tc>
        <w:tc>
          <w:tcPr>
            <w:tcW w:w="1572" w:type="dxa"/>
            <w:shd w:val="clear" w:color="auto" w:fill="FFFFFF"/>
            <w:tcMar>
              <w:top w:w="0" w:type="dxa"/>
              <w:left w:w="0" w:type="dxa"/>
              <w:bottom w:w="0" w:type="dxa"/>
              <w:right w:w="0" w:type="dxa"/>
            </w:tcMar>
            <w:vAlign w:val="center"/>
          </w:tcPr>
          <w:p w14:paraId="56C8495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2" w:type="dxa"/>
            <w:shd w:val="clear" w:color="auto" w:fill="FFFFFF"/>
            <w:tcMar>
              <w:top w:w="0" w:type="dxa"/>
              <w:left w:w="0" w:type="dxa"/>
              <w:bottom w:w="0" w:type="dxa"/>
              <w:right w:w="0" w:type="dxa"/>
            </w:tcMar>
            <w:vAlign w:val="center"/>
          </w:tcPr>
          <w:p w14:paraId="5CB29B9E" w14:textId="77777777" w:rsidR="00DE722C" w:rsidRPr="00CD4558" w:rsidRDefault="00DE722C" w:rsidP="00C06454">
            <w:pPr>
              <w:keepNext/>
              <w:spacing w:before="100" w:after="100" w:line="480" w:lineRule="auto"/>
              <w:ind w:left="100" w:right="100"/>
              <w:rPr>
                <w:b/>
                <w:sz w:val="24"/>
                <w:szCs w:val="24"/>
              </w:rPr>
            </w:pPr>
            <w:r w:rsidRPr="00CD4558">
              <w:rPr>
                <w:rFonts w:eastAsia="Arial" w:cs="Arial"/>
                <w:b/>
                <w:color w:val="000000"/>
                <w:sz w:val="24"/>
                <w:szCs w:val="24"/>
              </w:rPr>
              <w:t>39.9</w:t>
            </w:r>
          </w:p>
        </w:tc>
        <w:tc>
          <w:tcPr>
            <w:tcW w:w="1572" w:type="dxa"/>
            <w:shd w:val="clear" w:color="auto" w:fill="FFFFFF"/>
            <w:tcMar>
              <w:top w:w="0" w:type="dxa"/>
              <w:left w:w="0" w:type="dxa"/>
              <w:bottom w:w="0" w:type="dxa"/>
              <w:right w:w="0" w:type="dxa"/>
            </w:tcMar>
            <w:vAlign w:val="center"/>
          </w:tcPr>
          <w:p w14:paraId="4B08F6C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6</w:t>
            </w:r>
          </w:p>
        </w:tc>
        <w:tc>
          <w:tcPr>
            <w:tcW w:w="1574" w:type="dxa"/>
            <w:shd w:val="clear" w:color="auto" w:fill="FFFFFF"/>
            <w:tcMar>
              <w:top w:w="0" w:type="dxa"/>
              <w:left w:w="0" w:type="dxa"/>
              <w:bottom w:w="0" w:type="dxa"/>
              <w:right w:w="0" w:type="dxa"/>
            </w:tcMar>
            <w:vAlign w:val="center"/>
          </w:tcPr>
          <w:p w14:paraId="31EF3BB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0.3</w:t>
            </w:r>
          </w:p>
        </w:tc>
        <w:tc>
          <w:tcPr>
            <w:tcW w:w="1572" w:type="dxa"/>
            <w:shd w:val="clear" w:color="auto" w:fill="FFFFFF"/>
            <w:tcMar>
              <w:top w:w="0" w:type="dxa"/>
              <w:left w:w="0" w:type="dxa"/>
              <w:bottom w:w="0" w:type="dxa"/>
              <w:right w:w="0" w:type="dxa"/>
            </w:tcMar>
            <w:vAlign w:val="center"/>
          </w:tcPr>
          <w:p w14:paraId="41D2505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8</w:t>
            </w:r>
          </w:p>
        </w:tc>
      </w:tr>
      <w:tr w:rsidR="00DE722C" w:rsidRPr="00CD4558" w14:paraId="4AE3F585"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4B8ADFA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72" w:type="dxa"/>
            <w:shd w:val="clear" w:color="auto" w:fill="FFFFFF"/>
            <w:tcMar>
              <w:top w:w="0" w:type="dxa"/>
              <w:left w:w="0" w:type="dxa"/>
              <w:bottom w:w="0" w:type="dxa"/>
              <w:right w:w="0" w:type="dxa"/>
            </w:tcMar>
            <w:vAlign w:val="center"/>
          </w:tcPr>
          <w:p w14:paraId="29B284E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2" w:type="dxa"/>
            <w:shd w:val="clear" w:color="auto" w:fill="FFFFFF"/>
            <w:tcMar>
              <w:top w:w="0" w:type="dxa"/>
              <w:left w:w="0" w:type="dxa"/>
              <w:bottom w:w="0" w:type="dxa"/>
              <w:right w:w="0" w:type="dxa"/>
            </w:tcMar>
            <w:vAlign w:val="center"/>
          </w:tcPr>
          <w:p w14:paraId="40A0473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542</w:t>
            </w:r>
          </w:p>
        </w:tc>
        <w:tc>
          <w:tcPr>
            <w:tcW w:w="1572" w:type="dxa"/>
            <w:shd w:val="clear" w:color="auto" w:fill="FFFFFF"/>
            <w:tcMar>
              <w:top w:w="0" w:type="dxa"/>
              <w:left w:w="0" w:type="dxa"/>
              <w:bottom w:w="0" w:type="dxa"/>
              <w:right w:w="0" w:type="dxa"/>
            </w:tcMar>
            <w:vAlign w:val="center"/>
          </w:tcPr>
          <w:p w14:paraId="5FD9BC0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0062</w:t>
            </w:r>
          </w:p>
        </w:tc>
        <w:tc>
          <w:tcPr>
            <w:tcW w:w="1574" w:type="dxa"/>
            <w:shd w:val="clear" w:color="auto" w:fill="FFFFFF"/>
            <w:tcMar>
              <w:top w:w="0" w:type="dxa"/>
              <w:left w:w="0" w:type="dxa"/>
              <w:bottom w:w="0" w:type="dxa"/>
              <w:right w:w="0" w:type="dxa"/>
            </w:tcMar>
            <w:vAlign w:val="center"/>
          </w:tcPr>
          <w:p w14:paraId="3F0F8D0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78</w:t>
            </w:r>
          </w:p>
        </w:tc>
        <w:tc>
          <w:tcPr>
            <w:tcW w:w="1572" w:type="dxa"/>
            <w:shd w:val="clear" w:color="auto" w:fill="FFFFFF"/>
            <w:tcMar>
              <w:top w:w="0" w:type="dxa"/>
              <w:left w:w="0" w:type="dxa"/>
              <w:bottom w:w="0" w:type="dxa"/>
              <w:right w:w="0" w:type="dxa"/>
            </w:tcMar>
            <w:vAlign w:val="center"/>
          </w:tcPr>
          <w:p w14:paraId="52A2CEC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6182</w:t>
            </w:r>
          </w:p>
        </w:tc>
      </w:tr>
      <w:tr w:rsidR="00DE722C" w:rsidRPr="00CD4558" w14:paraId="410E95C6"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264EDCDD" w14:textId="77777777" w:rsidR="00DE722C" w:rsidRPr="00CD4558" w:rsidRDefault="00DE722C" w:rsidP="00C06454">
            <w:pPr>
              <w:keepNext/>
              <w:spacing w:before="100" w:after="100" w:line="480" w:lineRule="auto"/>
              <w:ind w:left="100" w:right="100"/>
              <w:rPr>
                <w:sz w:val="24"/>
                <w:szCs w:val="24"/>
              </w:rPr>
            </w:pPr>
          </w:p>
        </w:tc>
        <w:tc>
          <w:tcPr>
            <w:tcW w:w="1572" w:type="dxa"/>
            <w:shd w:val="clear" w:color="auto" w:fill="FFFFFF"/>
            <w:tcMar>
              <w:top w:w="0" w:type="dxa"/>
              <w:left w:w="0" w:type="dxa"/>
              <w:bottom w:w="0" w:type="dxa"/>
              <w:right w:w="0" w:type="dxa"/>
            </w:tcMar>
            <w:vAlign w:val="center"/>
          </w:tcPr>
          <w:p w14:paraId="3A7BD33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2" w:type="dxa"/>
            <w:shd w:val="clear" w:color="auto" w:fill="FFFFFF"/>
            <w:tcMar>
              <w:top w:w="0" w:type="dxa"/>
              <w:left w:w="0" w:type="dxa"/>
              <w:bottom w:w="0" w:type="dxa"/>
              <w:right w:w="0" w:type="dxa"/>
            </w:tcMar>
            <w:vAlign w:val="center"/>
          </w:tcPr>
          <w:p w14:paraId="3B61CE8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60.1</w:t>
            </w:r>
          </w:p>
        </w:tc>
        <w:tc>
          <w:tcPr>
            <w:tcW w:w="1572" w:type="dxa"/>
            <w:shd w:val="clear" w:color="auto" w:fill="FFFFFF"/>
            <w:tcMar>
              <w:top w:w="0" w:type="dxa"/>
              <w:left w:w="0" w:type="dxa"/>
              <w:bottom w:w="0" w:type="dxa"/>
              <w:right w:w="0" w:type="dxa"/>
            </w:tcMar>
            <w:vAlign w:val="center"/>
          </w:tcPr>
          <w:p w14:paraId="323CCEB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7.4</w:t>
            </w:r>
          </w:p>
        </w:tc>
        <w:tc>
          <w:tcPr>
            <w:tcW w:w="1574" w:type="dxa"/>
            <w:shd w:val="clear" w:color="auto" w:fill="FFFFFF"/>
            <w:tcMar>
              <w:top w:w="0" w:type="dxa"/>
              <w:left w:w="0" w:type="dxa"/>
              <w:bottom w:w="0" w:type="dxa"/>
              <w:right w:w="0" w:type="dxa"/>
            </w:tcMar>
            <w:vAlign w:val="center"/>
          </w:tcPr>
          <w:p w14:paraId="61D2E26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9.7</w:t>
            </w:r>
          </w:p>
        </w:tc>
        <w:tc>
          <w:tcPr>
            <w:tcW w:w="1572" w:type="dxa"/>
            <w:shd w:val="clear" w:color="auto" w:fill="FFFFFF"/>
            <w:tcMar>
              <w:top w:w="0" w:type="dxa"/>
              <w:left w:w="0" w:type="dxa"/>
              <w:bottom w:w="0" w:type="dxa"/>
              <w:right w:w="0" w:type="dxa"/>
            </w:tcMar>
            <w:vAlign w:val="center"/>
          </w:tcPr>
          <w:p w14:paraId="72444B6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5.2</w:t>
            </w:r>
          </w:p>
        </w:tc>
      </w:tr>
      <w:tr w:rsidR="00DE722C" w:rsidRPr="00CD4558" w14:paraId="3B596D39"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6794AC7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c>
          <w:tcPr>
            <w:tcW w:w="1572" w:type="dxa"/>
            <w:shd w:val="clear" w:color="auto" w:fill="FFFFFF"/>
            <w:tcMar>
              <w:top w:w="0" w:type="dxa"/>
              <w:left w:w="0" w:type="dxa"/>
              <w:bottom w:w="0" w:type="dxa"/>
              <w:right w:w="0" w:type="dxa"/>
            </w:tcMar>
            <w:vAlign w:val="center"/>
          </w:tcPr>
          <w:p w14:paraId="4DA91B6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2" w:type="dxa"/>
            <w:shd w:val="clear" w:color="auto" w:fill="FFFFFF"/>
            <w:tcMar>
              <w:top w:w="0" w:type="dxa"/>
              <w:left w:w="0" w:type="dxa"/>
              <w:bottom w:w="0" w:type="dxa"/>
              <w:right w:w="0" w:type="dxa"/>
            </w:tcMar>
            <w:vAlign w:val="center"/>
          </w:tcPr>
          <w:p w14:paraId="6B8D5E3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565</w:t>
            </w:r>
          </w:p>
        </w:tc>
        <w:tc>
          <w:tcPr>
            <w:tcW w:w="1572" w:type="dxa"/>
            <w:shd w:val="clear" w:color="auto" w:fill="FFFFFF"/>
            <w:tcMar>
              <w:top w:w="0" w:type="dxa"/>
              <w:left w:w="0" w:type="dxa"/>
              <w:bottom w:w="0" w:type="dxa"/>
              <w:right w:w="0" w:type="dxa"/>
            </w:tcMar>
            <w:vAlign w:val="center"/>
          </w:tcPr>
          <w:p w14:paraId="296534D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0870</w:t>
            </w:r>
          </w:p>
        </w:tc>
        <w:tc>
          <w:tcPr>
            <w:tcW w:w="1574" w:type="dxa"/>
            <w:shd w:val="clear" w:color="auto" w:fill="FFFFFF"/>
            <w:tcMar>
              <w:top w:w="0" w:type="dxa"/>
              <w:left w:w="0" w:type="dxa"/>
              <w:bottom w:w="0" w:type="dxa"/>
              <w:right w:w="0" w:type="dxa"/>
            </w:tcMar>
            <w:vAlign w:val="center"/>
          </w:tcPr>
          <w:p w14:paraId="2AA9A89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90</w:t>
            </w:r>
          </w:p>
        </w:tc>
        <w:tc>
          <w:tcPr>
            <w:tcW w:w="1572" w:type="dxa"/>
            <w:shd w:val="clear" w:color="auto" w:fill="FFFFFF"/>
            <w:tcMar>
              <w:top w:w="0" w:type="dxa"/>
              <w:left w:w="0" w:type="dxa"/>
              <w:bottom w:w="0" w:type="dxa"/>
              <w:right w:w="0" w:type="dxa"/>
            </w:tcMar>
            <w:vAlign w:val="center"/>
          </w:tcPr>
          <w:p w14:paraId="49B4E24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8025</w:t>
            </w:r>
          </w:p>
        </w:tc>
      </w:tr>
      <w:tr w:rsidR="00DE722C" w:rsidRPr="00CD4558" w14:paraId="33100076" w14:textId="77777777" w:rsidTr="00C06454">
        <w:trPr>
          <w:cantSplit/>
          <w:trHeight w:val="552"/>
          <w:jc w:val="center"/>
        </w:trPr>
        <w:tc>
          <w:tcPr>
            <w:tcW w:w="1572" w:type="dxa"/>
            <w:tcBorders>
              <w:bottom w:val="single" w:sz="16" w:space="0" w:color="666666"/>
            </w:tcBorders>
            <w:shd w:val="clear" w:color="auto" w:fill="FFFFFF"/>
            <w:tcMar>
              <w:top w:w="0" w:type="dxa"/>
              <w:left w:w="0" w:type="dxa"/>
              <w:bottom w:w="0" w:type="dxa"/>
              <w:right w:w="0" w:type="dxa"/>
            </w:tcMar>
            <w:vAlign w:val="center"/>
          </w:tcPr>
          <w:p w14:paraId="70BFFCB8" w14:textId="77777777" w:rsidR="00DE722C" w:rsidRPr="00CD4558" w:rsidRDefault="00DE722C" w:rsidP="00C06454">
            <w:pPr>
              <w:keepNext/>
              <w:spacing w:before="100" w:after="100" w:line="480" w:lineRule="auto"/>
              <w:ind w:left="100" w:right="100"/>
              <w:rPr>
                <w:sz w:val="24"/>
                <w:szCs w:val="24"/>
              </w:rPr>
            </w:pPr>
          </w:p>
        </w:tc>
        <w:tc>
          <w:tcPr>
            <w:tcW w:w="1572" w:type="dxa"/>
            <w:tcBorders>
              <w:bottom w:val="single" w:sz="16" w:space="0" w:color="666666"/>
            </w:tcBorders>
            <w:shd w:val="clear" w:color="auto" w:fill="FFFFFF"/>
            <w:tcMar>
              <w:top w:w="0" w:type="dxa"/>
              <w:left w:w="0" w:type="dxa"/>
              <w:bottom w:w="0" w:type="dxa"/>
              <w:right w:w="0" w:type="dxa"/>
            </w:tcMar>
            <w:vAlign w:val="center"/>
          </w:tcPr>
          <w:p w14:paraId="104F16F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2" w:type="dxa"/>
            <w:tcBorders>
              <w:bottom w:val="single" w:sz="16" w:space="0" w:color="666666"/>
            </w:tcBorders>
            <w:shd w:val="clear" w:color="auto" w:fill="FFFFFF"/>
            <w:tcMar>
              <w:top w:w="0" w:type="dxa"/>
              <w:left w:w="0" w:type="dxa"/>
              <w:bottom w:w="0" w:type="dxa"/>
              <w:right w:w="0" w:type="dxa"/>
            </w:tcMar>
            <w:vAlign w:val="center"/>
          </w:tcPr>
          <w:p w14:paraId="45306F1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2" w:type="dxa"/>
            <w:tcBorders>
              <w:bottom w:val="single" w:sz="16" w:space="0" w:color="666666"/>
            </w:tcBorders>
            <w:shd w:val="clear" w:color="auto" w:fill="FFFFFF"/>
            <w:tcMar>
              <w:top w:w="0" w:type="dxa"/>
              <w:left w:w="0" w:type="dxa"/>
              <w:bottom w:w="0" w:type="dxa"/>
              <w:right w:w="0" w:type="dxa"/>
            </w:tcMar>
            <w:vAlign w:val="center"/>
          </w:tcPr>
          <w:p w14:paraId="6E21FCF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4" w:type="dxa"/>
            <w:tcBorders>
              <w:bottom w:val="single" w:sz="16" w:space="0" w:color="666666"/>
            </w:tcBorders>
            <w:shd w:val="clear" w:color="auto" w:fill="FFFFFF"/>
            <w:tcMar>
              <w:top w:w="0" w:type="dxa"/>
              <w:left w:w="0" w:type="dxa"/>
              <w:bottom w:w="0" w:type="dxa"/>
              <w:right w:w="0" w:type="dxa"/>
            </w:tcMar>
            <w:vAlign w:val="center"/>
          </w:tcPr>
          <w:p w14:paraId="28F2CAD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2" w:type="dxa"/>
            <w:tcBorders>
              <w:bottom w:val="single" w:sz="16" w:space="0" w:color="666666"/>
            </w:tcBorders>
            <w:shd w:val="clear" w:color="auto" w:fill="FFFFFF"/>
            <w:tcMar>
              <w:top w:w="0" w:type="dxa"/>
              <w:left w:w="0" w:type="dxa"/>
              <w:bottom w:w="0" w:type="dxa"/>
              <w:right w:w="0" w:type="dxa"/>
            </w:tcMar>
            <w:vAlign w:val="center"/>
          </w:tcPr>
          <w:p w14:paraId="055BEFE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r>
    </w:tbl>
    <w:p w14:paraId="07EE6C89" w14:textId="77777777" w:rsidR="00DE722C" w:rsidRPr="00CD4558" w:rsidRDefault="00DE722C" w:rsidP="00DE722C">
      <w:pPr>
        <w:spacing w:line="480" w:lineRule="auto"/>
        <w:rPr>
          <w:sz w:val="24"/>
          <w:szCs w:val="24"/>
        </w:rPr>
      </w:pPr>
    </w:p>
    <w:p w14:paraId="60C68A0D" w14:textId="77777777" w:rsidR="00DE722C" w:rsidRPr="00CD4558" w:rsidRDefault="00DE722C" w:rsidP="00DE722C">
      <w:pPr>
        <w:pStyle w:val="TableCaption"/>
        <w:spacing w:line="480" w:lineRule="auto"/>
      </w:pPr>
    </w:p>
    <w:p w14:paraId="3BAAFD19" w14:textId="09E0F931" w:rsidR="00DE722C" w:rsidRPr="00CD4558" w:rsidRDefault="000C0C4D" w:rsidP="00DE722C">
      <w:pPr>
        <w:pStyle w:val="Heading3"/>
        <w:spacing w:line="480" w:lineRule="auto"/>
      </w:pPr>
      <w:r>
        <w:lastRenderedPageBreak/>
        <w:t>Supplementary table S8</w:t>
      </w:r>
      <w:r w:rsidR="0079163C">
        <w:t xml:space="preserve"> - </w:t>
      </w:r>
      <w:r w:rsidR="00DE722C" w:rsidRPr="00CD4558">
        <w:t>IMV coding cross tabulation (HES vs CRF) - 30 days before randomisation</w:t>
      </w:r>
    </w:p>
    <w:tbl>
      <w:tblPr>
        <w:tblW w:w="0" w:type="auto"/>
        <w:jc w:val="center"/>
        <w:tblLayout w:type="fixed"/>
        <w:tblLook w:val="0420" w:firstRow="1" w:lastRow="0" w:firstColumn="0" w:lastColumn="0" w:noHBand="0" w:noVBand="1"/>
      </w:tblPr>
      <w:tblGrid>
        <w:gridCol w:w="1552"/>
        <w:gridCol w:w="1552"/>
        <w:gridCol w:w="1552"/>
        <w:gridCol w:w="1552"/>
        <w:gridCol w:w="1555"/>
        <w:gridCol w:w="1552"/>
      </w:tblGrid>
      <w:tr w:rsidR="00DE722C" w:rsidRPr="00CD4558" w14:paraId="352B443E" w14:textId="77777777" w:rsidTr="00C06454">
        <w:trPr>
          <w:cantSplit/>
          <w:trHeight w:val="854"/>
          <w:tblHeader/>
          <w:jc w:val="center"/>
        </w:trPr>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9BC82E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HES data</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FF66ABA" w14:textId="77777777" w:rsidR="00DE722C" w:rsidRPr="00CD4558" w:rsidRDefault="00DE722C" w:rsidP="00C06454">
            <w:pPr>
              <w:keepNext/>
              <w:spacing w:before="100" w:after="100" w:line="480" w:lineRule="auto"/>
              <w:ind w:left="100" w:right="100"/>
              <w:rPr>
                <w:sz w:val="24"/>
                <w:szCs w:val="24"/>
              </w:rPr>
            </w:pPr>
          </w:p>
        </w:tc>
        <w:tc>
          <w:tcPr>
            <w:tcW w:w="4659"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B692BB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Case report form</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CC037D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Total</w:t>
            </w:r>
          </w:p>
        </w:tc>
      </w:tr>
      <w:tr w:rsidR="00DE722C" w:rsidRPr="00CD4558" w14:paraId="1DA76C83" w14:textId="77777777" w:rsidTr="00C06454">
        <w:trPr>
          <w:cantSplit/>
          <w:trHeight w:val="869"/>
          <w:tblHeader/>
          <w:jc w:val="center"/>
        </w:trPr>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7E5D224" w14:textId="77777777" w:rsidR="00DE722C" w:rsidRPr="00CD4558" w:rsidRDefault="00DE722C" w:rsidP="00C06454">
            <w:pPr>
              <w:keepNext/>
              <w:spacing w:before="100" w:after="100" w:line="480" w:lineRule="auto"/>
              <w:ind w:left="100" w:right="100"/>
              <w:rPr>
                <w:sz w:val="24"/>
                <w:szCs w:val="24"/>
              </w:rPr>
            </w:pP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6BBA43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xml:space="preserve"> </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796C1F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ECMO</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D9C1C9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oxygen</w:t>
            </w:r>
          </w:p>
        </w:tc>
        <w:tc>
          <w:tcPr>
            <w:tcW w:w="155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9018A0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B17DDD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r>
      <w:tr w:rsidR="00DE722C" w:rsidRPr="00CD4558" w14:paraId="5A357F82" w14:textId="77777777" w:rsidTr="00C06454">
        <w:trPr>
          <w:cantSplit/>
          <w:trHeight w:val="518"/>
          <w:jc w:val="center"/>
        </w:trPr>
        <w:tc>
          <w:tcPr>
            <w:tcW w:w="1552" w:type="dxa"/>
            <w:shd w:val="clear" w:color="auto" w:fill="FFFFFF"/>
            <w:tcMar>
              <w:top w:w="0" w:type="dxa"/>
              <w:left w:w="0" w:type="dxa"/>
              <w:bottom w:w="0" w:type="dxa"/>
              <w:right w:w="0" w:type="dxa"/>
            </w:tcMar>
            <w:vAlign w:val="center"/>
          </w:tcPr>
          <w:p w14:paraId="3AFA8F6B"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w:t>
            </w:r>
          </w:p>
        </w:tc>
        <w:tc>
          <w:tcPr>
            <w:tcW w:w="1552" w:type="dxa"/>
            <w:shd w:val="clear" w:color="auto" w:fill="FFFFFF"/>
            <w:tcMar>
              <w:top w:w="0" w:type="dxa"/>
              <w:left w:w="0" w:type="dxa"/>
              <w:bottom w:w="0" w:type="dxa"/>
              <w:right w:w="0" w:type="dxa"/>
            </w:tcMar>
            <w:vAlign w:val="center"/>
          </w:tcPr>
          <w:p w14:paraId="395CCDB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52" w:type="dxa"/>
            <w:shd w:val="clear" w:color="auto" w:fill="FFFFFF"/>
            <w:tcMar>
              <w:top w:w="0" w:type="dxa"/>
              <w:left w:w="0" w:type="dxa"/>
              <w:bottom w:w="0" w:type="dxa"/>
              <w:right w:w="0" w:type="dxa"/>
            </w:tcMar>
            <w:vAlign w:val="center"/>
          </w:tcPr>
          <w:p w14:paraId="384BE6A1" w14:textId="77777777" w:rsidR="00DE722C" w:rsidRPr="00CD4558" w:rsidRDefault="00DE722C" w:rsidP="00C06454">
            <w:pPr>
              <w:keepNext/>
              <w:spacing w:before="100" w:after="100" w:line="480" w:lineRule="auto"/>
              <w:ind w:left="100" w:right="100"/>
              <w:rPr>
                <w:b/>
                <w:sz w:val="24"/>
                <w:szCs w:val="24"/>
              </w:rPr>
            </w:pPr>
            <w:r w:rsidRPr="00CD4558">
              <w:rPr>
                <w:rFonts w:eastAsia="Arial" w:cs="Arial"/>
                <w:b/>
                <w:color w:val="000000"/>
                <w:sz w:val="24"/>
                <w:szCs w:val="24"/>
              </w:rPr>
              <w:t>1125</w:t>
            </w:r>
          </w:p>
        </w:tc>
        <w:tc>
          <w:tcPr>
            <w:tcW w:w="1552" w:type="dxa"/>
            <w:shd w:val="clear" w:color="auto" w:fill="FFFFFF"/>
            <w:tcMar>
              <w:top w:w="0" w:type="dxa"/>
              <w:left w:w="0" w:type="dxa"/>
              <w:bottom w:w="0" w:type="dxa"/>
              <w:right w:w="0" w:type="dxa"/>
            </w:tcMar>
            <w:vAlign w:val="center"/>
          </w:tcPr>
          <w:p w14:paraId="52DB747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42</w:t>
            </w:r>
          </w:p>
        </w:tc>
        <w:tc>
          <w:tcPr>
            <w:tcW w:w="1555" w:type="dxa"/>
            <w:shd w:val="clear" w:color="auto" w:fill="FFFFFF"/>
            <w:tcMar>
              <w:top w:w="0" w:type="dxa"/>
              <w:left w:w="0" w:type="dxa"/>
              <w:bottom w:w="0" w:type="dxa"/>
              <w:right w:w="0" w:type="dxa"/>
            </w:tcMar>
            <w:vAlign w:val="center"/>
          </w:tcPr>
          <w:p w14:paraId="4810127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7</w:t>
            </w:r>
          </w:p>
        </w:tc>
        <w:tc>
          <w:tcPr>
            <w:tcW w:w="1552" w:type="dxa"/>
            <w:shd w:val="clear" w:color="auto" w:fill="FFFFFF"/>
            <w:tcMar>
              <w:top w:w="0" w:type="dxa"/>
              <w:left w:w="0" w:type="dxa"/>
              <w:bottom w:w="0" w:type="dxa"/>
              <w:right w:w="0" w:type="dxa"/>
            </w:tcMar>
            <w:vAlign w:val="center"/>
          </w:tcPr>
          <w:p w14:paraId="2BA0FDC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084</w:t>
            </w:r>
          </w:p>
        </w:tc>
      </w:tr>
      <w:tr w:rsidR="00DE722C" w:rsidRPr="00CD4558" w14:paraId="1315388E"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5169767E" w14:textId="77777777" w:rsidR="00DE722C" w:rsidRPr="00CD4558" w:rsidRDefault="00DE722C" w:rsidP="00C06454">
            <w:pPr>
              <w:keepNext/>
              <w:spacing w:before="100" w:after="100" w:line="480" w:lineRule="auto"/>
              <w:ind w:left="100" w:right="100"/>
              <w:rPr>
                <w:sz w:val="24"/>
                <w:szCs w:val="24"/>
              </w:rPr>
            </w:pPr>
          </w:p>
        </w:tc>
        <w:tc>
          <w:tcPr>
            <w:tcW w:w="1552" w:type="dxa"/>
            <w:shd w:val="clear" w:color="auto" w:fill="FFFFFF"/>
            <w:tcMar>
              <w:top w:w="0" w:type="dxa"/>
              <w:left w:w="0" w:type="dxa"/>
              <w:bottom w:w="0" w:type="dxa"/>
              <w:right w:w="0" w:type="dxa"/>
            </w:tcMar>
            <w:vAlign w:val="center"/>
          </w:tcPr>
          <w:p w14:paraId="55F3989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52" w:type="dxa"/>
            <w:shd w:val="clear" w:color="auto" w:fill="FFFFFF"/>
            <w:tcMar>
              <w:top w:w="0" w:type="dxa"/>
              <w:left w:w="0" w:type="dxa"/>
              <w:bottom w:w="0" w:type="dxa"/>
              <w:right w:w="0" w:type="dxa"/>
            </w:tcMar>
            <w:vAlign w:val="center"/>
          </w:tcPr>
          <w:p w14:paraId="7D30AF84" w14:textId="77777777" w:rsidR="00DE722C" w:rsidRPr="00CD4558" w:rsidRDefault="00DE722C" w:rsidP="00C06454">
            <w:pPr>
              <w:keepNext/>
              <w:spacing w:before="100" w:after="100" w:line="480" w:lineRule="auto"/>
              <w:ind w:left="100" w:right="100"/>
              <w:rPr>
                <w:b/>
                <w:sz w:val="24"/>
                <w:szCs w:val="24"/>
              </w:rPr>
            </w:pPr>
            <w:r w:rsidRPr="00CD4558">
              <w:rPr>
                <w:rFonts w:eastAsia="Arial" w:cs="Arial"/>
                <w:b/>
                <w:color w:val="000000"/>
                <w:sz w:val="24"/>
                <w:szCs w:val="24"/>
              </w:rPr>
              <w:t>43.9</w:t>
            </w:r>
          </w:p>
        </w:tc>
        <w:tc>
          <w:tcPr>
            <w:tcW w:w="1552" w:type="dxa"/>
            <w:shd w:val="clear" w:color="auto" w:fill="FFFFFF"/>
            <w:tcMar>
              <w:top w:w="0" w:type="dxa"/>
              <w:left w:w="0" w:type="dxa"/>
              <w:bottom w:w="0" w:type="dxa"/>
              <w:right w:w="0" w:type="dxa"/>
            </w:tcMar>
            <w:vAlign w:val="center"/>
          </w:tcPr>
          <w:p w14:paraId="4FCA47A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1</w:t>
            </w:r>
          </w:p>
        </w:tc>
        <w:tc>
          <w:tcPr>
            <w:tcW w:w="1555" w:type="dxa"/>
            <w:shd w:val="clear" w:color="auto" w:fill="FFFFFF"/>
            <w:tcMar>
              <w:top w:w="0" w:type="dxa"/>
              <w:left w:w="0" w:type="dxa"/>
              <w:bottom w:w="0" w:type="dxa"/>
              <w:right w:w="0" w:type="dxa"/>
            </w:tcMar>
            <w:vAlign w:val="center"/>
          </w:tcPr>
          <w:p w14:paraId="1E2C80E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0.4</w:t>
            </w:r>
          </w:p>
        </w:tc>
        <w:tc>
          <w:tcPr>
            <w:tcW w:w="1552" w:type="dxa"/>
            <w:shd w:val="clear" w:color="auto" w:fill="FFFFFF"/>
            <w:tcMar>
              <w:top w:w="0" w:type="dxa"/>
              <w:left w:w="0" w:type="dxa"/>
              <w:bottom w:w="0" w:type="dxa"/>
              <w:right w:w="0" w:type="dxa"/>
            </w:tcMar>
            <w:vAlign w:val="center"/>
          </w:tcPr>
          <w:p w14:paraId="2C59FB9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5.5</w:t>
            </w:r>
          </w:p>
        </w:tc>
      </w:tr>
      <w:tr w:rsidR="00DE722C" w:rsidRPr="00CD4558" w14:paraId="3D37AD9A"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3027669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52" w:type="dxa"/>
            <w:shd w:val="clear" w:color="auto" w:fill="FFFFFF"/>
            <w:tcMar>
              <w:top w:w="0" w:type="dxa"/>
              <w:left w:w="0" w:type="dxa"/>
              <w:bottom w:w="0" w:type="dxa"/>
              <w:right w:w="0" w:type="dxa"/>
            </w:tcMar>
            <w:vAlign w:val="center"/>
          </w:tcPr>
          <w:p w14:paraId="72989CB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52" w:type="dxa"/>
            <w:shd w:val="clear" w:color="auto" w:fill="FFFFFF"/>
            <w:tcMar>
              <w:top w:w="0" w:type="dxa"/>
              <w:left w:w="0" w:type="dxa"/>
              <w:bottom w:w="0" w:type="dxa"/>
              <w:right w:w="0" w:type="dxa"/>
            </w:tcMar>
            <w:vAlign w:val="center"/>
          </w:tcPr>
          <w:p w14:paraId="63C189E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440</w:t>
            </w:r>
          </w:p>
        </w:tc>
        <w:tc>
          <w:tcPr>
            <w:tcW w:w="1552" w:type="dxa"/>
            <w:shd w:val="clear" w:color="auto" w:fill="FFFFFF"/>
            <w:tcMar>
              <w:top w:w="0" w:type="dxa"/>
              <w:left w:w="0" w:type="dxa"/>
              <w:bottom w:w="0" w:type="dxa"/>
              <w:right w:w="0" w:type="dxa"/>
            </w:tcMar>
            <w:vAlign w:val="center"/>
          </w:tcPr>
          <w:p w14:paraId="12D41FF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9928</w:t>
            </w:r>
          </w:p>
        </w:tc>
        <w:tc>
          <w:tcPr>
            <w:tcW w:w="1555" w:type="dxa"/>
            <w:shd w:val="clear" w:color="auto" w:fill="FFFFFF"/>
            <w:tcMar>
              <w:top w:w="0" w:type="dxa"/>
              <w:left w:w="0" w:type="dxa"/>
              <w:bottom w:w="0" w:type="dxa"/>
              <w:right w:w="0" w:type="dxa"/>
            </w:tcMar>
            <w:vAlign w:val="center"/>
          </w:tcPr>
          <w:p w14:paraId="6EDBE1C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73</w:t>
            </w:r>
          </w:p>
        </w:tc>
        <w:tc>
          <w:tcPr>
            <w:tcW w:w="1552" w:type="dxa"/>
            <w:shd w:val="clear" w:color="auto" w:fill="FFFFFF"/>
            <w:tcMar>
              <w:top w:w="0" w:type="dxa"/>
              <w:left w:w="0" w:type="dxa"/>
              <w:bottom w:w="0" w:type="dxa"/>
              <w:right w:w="0" w:type="dxa"/>
            </w:tcMar>
            <w:vAlign w:val="center"/>
          </w:tcPr>
          <w:p w14:paraId="0472A52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5941</w:t>
            </w:r>
          </w:p>
        </w:tc>
      </w:tr>
      <w:tr w:rsidR="00DE722C" w:rsidRPr="00CD4558" w14:paraId="4C4E532F"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1C0BC942" w14:textId="77777777" w:rsidR="00DE722C" w:rsidRPr="00CD4558" w:rsidRDefault="00DE722C" w:rsidP="00C06454">
            <w:pPr>
              <w:keepNext/>
              <w:spacing w:before="100" w:after="100" w:line="480" w:lineRule="auto"/>
              <w:ind w:left="100" w:right="100"/>
              <w:rPr>
                <w:sz w:val="24"/>
                <w:szCs w:val="24"/>
              </w:rPr>
            </w:pPr>
          </w:p>
        </w:tc>
        <w:tc>
          <w:tcPr>
            <w:tcW w:w="1552" w:type="dxa"/>
            <w:shd w:val="clear" w:color="auto" w:fill="FFFFFF"/>
            <w:tcMar>
              <w:top w:w="0" w:type="dxa"/>
              <w:left w:w="0" w:type="dxa"/>
              <w:bottom w:w="0" w:type="dxa"/>
              <w:right w:w="0" w:type="dxa"/>
            </w:tcMar>
            <w:vAlign w:val="center"/>
          </w:tcPr>
          <w:p w14:paraId="0B34BA6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52" w:type="dxa"/>
            <w:shd w:val="clear" w:color="auto" w:fill="FFFFFF"/>
            <w:tcMar>
              <w:top w:w="0" w:type="dxa"/>
              <w:left w:w="0" w:type="dxa"/>
              <w:bottom w:w="0" w:type="dxa"/>
              <w:right w:w="0" w:type="dxa"/>
            </w:tcMar>
            <w:vAlign w:val="center"/>
          </w:tcPr>
          <w:p w14:paraId="00E0AC1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56.1</w:t>
            </w:r>
          </w:p>
        </w:tc>
        <w:tc>
          <w:tcPr>
            <w:tcW w:w="1552" w:type="dxa"/>
            <w:shd w:val="clear" w:color="auto" w:fill="FFFFFF"/>
            <w:tcMar>
              <w:top w:w="0" w:type="dxa"/>
              <w:left w:w="0" w:type="dxa"/>
              <w:bottom w:w="0" w:type="dxa"/>
              <w:right w:w="0" w:type="dxa"/>
            </w:tcMar>
            <w:vAlign w:val="center"/>
          </w:tcPr>
          <w:p w14:paraId="46367C3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6.9</w:t>
            </w:r>
          </w:p>
        </w:tc>
        <w:tc>
          <w:tcPr>
            <w:tcW w:w="1555" w:type="dxa"/>
            <w:shd w:val="clear" w:color="auto" w:fill="FFFFFF"/>
            <w:tcMar>
              <w:top w:w="0" w:type="dxa"/>
              <w:left w:w="0" w:type="dxa"/>
              <w:bottom w:w="0" w:type="dxa"/>
              <w:right w:w="0" w:type="dxa"/>
            </w:tcMar>
            <w:vAlign w:val="center"/>
          </w:tcPr>
          <w:p w14:paraId="33483AF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9.6</w:t>
            </w:r>
          </w:p>
        </w:tc>
        <w:tc>
          <w:tcPr>
            <w:tcW w:w="1552" w:type="dxa"/>
            <w:shd w:val="clear" w:color="auto" w:fill="FFFFFF"/>
            <w:tcMar>
              <w:top w:w="0" w:type="dxa"/>
              <w:left w:w="0" w:type="dxa"/>
              <w:bottom w:w="0" w:type="dxa"/>
              <w:right w:w="0" w:type="dxa"/>
            </w:tcMar>
            <w:vAlign w:val="center"/>
          </w:tcPr>
          <w:p w14:paraId="750B447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4.5</w:t>
            </w:r>
          </w:p>
        </w:tc>
      </w:tr>
      <w:tr w:rsidR="00DE722C" w:rsidRPr="00CD4558" w14:paraId="174C1714"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73DA16B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c>
          <w:tcPr>
            <w:tcW w:w="1552" w:type="dxa"/>
            <w:shd w:val="clear" w:color="auto" w:fill="FFFFFF"/>
            <w:tcMar>
              <w:top w:w="0" w:type="dxa"/>
              <w:left w:w="0" w:type="dxa"/>
              <w:bottom w:w="0" w:type="dxa"/>
              <w:right w:w="0" w:type="dxa"/>
            </w:tcMar>
            <w:vAlign w:val="center"/>
          </w:tcPr>
          <w:p w14:paraId="10A5CF0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52" w:type="dxa"/>
            <w:shd w:val="clear" w:color="auto" w:fill="FFFFFF"/>
            <w:tcMar>
              <w:top w:w="0" w:type="dxa"/>
              <w:left w:w="0" w:type="dxa"/>
              <w:bottom w:w="0" w:type="dxa"/>
              <w:right w:w="0" w:type="dxa"/>
            </w:tcMar>
            <w:vAlign w:val="center"/>
          </w:tcPr>
          <w:p w14:paraId="44053A0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565</w:t>
            </w:r>
          </w:p>
        </w:tc>
        <w:tc>
          <w:tcPr>
            <w:tcW w:w="1552" w:type="dxa"/>
            <w:shd w:val="clear" w:color="auto" w:fill="FFFFFF"/>
            <w:tcMar>
              <w:top w:w="0" w:type="dxa"/>
              <w:left w:w="0" w:type="dxa"/>
              <w:bottom w:w="0" w:type="dxa"/>
              <w:right w:w="0" w:type="dxa"/>
            </w:tcMar>
            <w:vAlign w:val="center"/>
          </w:tcPr>
          <w:p w14:paraId="178F241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0870</w:t>
            </w:r>
          </w:p>
        </w:tc>
        <w:tc>
          <w:tcPr>
            <w:tcW w:w="1555" w:type="dxa"/>
            <w:shd w:val="clear" w:color="auto" w:fill="FFFFFF"/>
            <w:tcMar>
              <w:top w:w="0" w:type="dxa"/>
              <w:left w:w="0" w:type="dxa"/>
              <w:bottom w:w="0" w:type="dxa"/>
              <w:right w:w="0" w:type="dxa"/>
            </w:tcMar>
            <w:vAlign w:val="center"/>
          </w:tcPr>
          <w:p w14:paraId="696927A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90</w:t>
            </w:r>
          </w:p>
        </w:tc>
        <w:tc>
          <w:tcPr>
            <w:tcW w:w="1552" w:type="dxa"/>
            <w:shd w:val="clear" w:color="auto" w:fill="FFFFFF"/>
            <w:tcMar>
              <w:top w:w="0" w:type="dxa"/>
              <w:left w:w="0" w:type="dxa"/>
              <w:bottom w:w="0" w:type="dxa"/>
              <w:right w:w="0" w:type="dxa"/>
            </w:tcMar>
            <w:vAlign w:val="center"/>
          </w:tcPr>
          <w:p w14:paraId="0223179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8025</w:t>
            </w:r>
          </w:p>
        </w:tc>
      </w:tr>
      <w:tr w:rsidR="00DE722C" w:rsidRPr="00CD4558" w14:paraId="3B0B72E9" w14:textId="77777777" w:rsidTr="00C06454">
        <w:trPr>
          <w:cantSplit/>
          <w:trHeight w:val="533"/>
          <w:jc w:val="center"/>
        </w:trPr>
        <w:tc>
          <w:tcPr>
            <w:tcW w:w="1552" w:type="dxa"/>
            <w:tcBorders>
              <w:bottom w:val="single" w:sz="16" w:space="0" w:color="666666"/>
            </w:tcBorders>
            <w:shd w:val="clear" w:color="auto" w:fill="FFFFFF"/>
            <w:tcMar>
              <w:top w:w="0" w:type="dxa"/>
              <w:left w:w="0" w:type="dxa"/>
              <w:bottom w:w="0" w:type="dxa"/>
              <w:right w:w="0" w:type="dxa"/>
            </w:tcMar>
            <w:vAlign w:val="center"/>
          </w:tcPr>
          <w:p w14:paraId="5D1E2858" w14:textId="77777777" w:rsidR="00DE722C" w:rsidRPr="00CD4558" w:rsidRDefault="00DE722C" w:rsidP="00C06454">
            <w:pPr>
              <w:keepNext/>
              <w:spacing w:before="100" w:after="100" w:line="480" w:lineRule="auto"/>
              <w:ind w:left="100" w:right="100"/>
              <w:rPr>
                <w:sz w:val="24"/>
                <w:szCs w:val="24"/>
              </w:rPr>
            </w:pPr>
          </w:p>
        </w:tc>
        <w:tc>
          <w:tcPr>
            <w:tcW w:w="1552" w:type="dxa"/>
            <w:tcBorders>
              <w:bottom w:val="single" w:sz="16" w:space="0" w:color="666666"/>
            </w:tcBorders>
            <w:shd w:val="clear" w:color="auto" w:fill="FFFFFF"/>
            <w:tcMar>
              <w:top w:w="0" w:type="dxa"/>
              <w:left w:w="0" w:type="dxa"/>
              <w:bottom w:w="0" w:type="dxa"/>
              <w:right w:w="0" w:type="dxa"/>
            </w:tcMar>
            <w:vAlign w:val="center"/>
          </w:tcPr>
          <w:p w14:paraId="68FE8CC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52" w:type="dxa"/>
            <w:tcBorders>
              <w:bottom w:val="single" w:sz="16" w:space="0" w:color="666666"/>
            </w:tcBorders>
            <w:shd w:val="clear" w:color="auto" w:fill="FFFFFF"/>
            <w:tcMar>
              <w:top w:w="0" w:type="dxa"/>
              <w:left w:w="0" w:type="dxa"/>
              <w:bottom w:w="0" w:type="dxa"/>
              <w:right w:w="0" w:type="dxa"/>
            </w:tcMar>
            <w:vAlign w:val="center"/>
          </w:tcPr>
          <w:p w14:paraId="086BEC8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52" w:type="dxa"/>
            <w:tcBorders>
              <w:bottom w:val="single" w:sz="16" w:space="0" w:color="666666"/>
            </w:tcBorders>
            <w:shd w:val="clear" w:color="auto" w:fill="FFFFFF"/>
            <w:tcMar>
              <w:top w:w="0" w:type="dxa"/>
              <w:left w:w="0" w:type="dxa"/>
              <w:bottom w:w="0" w:type="dxa"/>
              <w:right w:w="0" w:type="dxa"/>
            </w:tcMar>
            <w:vAlign w:val="center"/>
          </w:tcPr>
          <w:p w14:paraId="2F5E24B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55" w:type="dxa"/>
            <w:tcBorders>
              <w:bottom w:val="single" w:sz="16" w:space="0" w:color="666666"/>
            </w:tcBorders>
            <w:shd w:val="clear" w:color="auto" w:fill="FFFFFF"/>
            <w:tcMar>
              <w:top w:w="0" w:type="dxa"/>
              <w:left w:w="0" w:type="dxa"/>
              <w:bottom w:w="0" w:type="dxa"/>
              <w:right w:w="0" w:type="dxa"/>
            </w:tcMar>
            <w:vAlign w:val="center"/>
          </w:tcPr>
          <w:p w14:paraId="49B3CF0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52" w:type="dxa"/>
            <w:tcBorders>
              <w:bottom w:val="single" w:sz="16" w:space="0" w:color="666666"/>
            </w:tcBorders>
            <w:shd w:val="clear" w:color="auto" w:fill="FFFFFF"/>
            <w:tcMar>
              <w:top w:w="0" w:type="dxa"/>
              <w:left w:w="0" w:type="dxa"/>
              <w:bottom w:w="0" w:type="dxa"/>
              <w:right w:w="0" w:type="dxa"/>
            </w:tcMar>
            <w:vAlign w:val="center"/>
          </w:tcPr>
          <w:p w14:paraId="121B43F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r>
    </w:tbl>
    <w:p w14:paraId="41442B1D" w14:textId="77777777" w:rsidR="00DE722C" w:rsidRPr="00CD4558" w:rsidRDefault="00DE722C" w:rsidP="00DE722C">
      <w:pPr>
        <w:spacing w:line="480" w:lineRule="auto"/>
        <w:rPr>
          <w:sz w:val="24"/>
          <w:szCs w:val="24"/>
        </w:rPr>
      </w:pPr>
    </w:p>
    <w:p w14:paraId="6F36C289" w14:textId="77777777" w:rsidR="00DE722C" w:rsidRPr="00CD4558" w:rsidRDefault="00DE722C" w:rsidP="00DE722C">
      <w:pPr>
        <w:spacing w:line="480" w:lineRule="auto"/>
        <w:rPr>
          <w:sz w:val="24"/>
          <w:szCs w:val="24"/>
        </w:rPr>
      </w:pPr>
      <w:r w:rsidRPr="00CD4558">
        <w:rPr>
          <w:sz w:val="24"/>
          <w:szCs w:val="24"/>
        </w:rPr>
        <w:br w:type="page"/>
      </w:r>
    </w:p>
    <w:p w14:paraId="22D1FB28" w14:textId="77777777" w:rsidR="00DE722C" w:rsidRPr="00CD4558" w:rsidRDefault="00DE722C" w:rsidP="00DE722C">
      <w:pPr>
        <w:pStyle w:val="TableCaption"/>
        <w:spacing w:line="480" w:lineRule="auto"/>
      </w:pPr>
    </w:p>
    <w:p w14:paraId="6C9CEAE5" w14:textId="201577CE" w:rsidR="00DE722C" w:rsidRPr="00CD4558" w:rsidRDefault="00DE722C" w:rsidP="00DE722C">
      <w:pPr>
        <w:pStyle w:val="Heading3"/>
        <w:spacing w:line="480" w:lineRule="auto"/>
      </w:pPr>
      <w:bookmarkStart w:id="51" w:name="_Toc119084743"/>
      <w:r w:rsidRPr="00CD4558">
        <w:t xml:space="preserve">Supplementary table </w:t>
      </w:r>
      <w:r w:rsidR="0079163C">
        <w:t>S</w:t>
      </w:r>
      <w:r w:rsidR="000C0C4D">
        <w:t>9</w:t>
      </w:r>
      <w:r w:rsidRPr="00CD4558">
        <w:t xml:space="preserve"> - NIV coding cross tabulation (HES vs CRF) - 15 days before randomisation</w:t>
      </w:r>
      <w:bookmarkEnd w:id="51"/>
    </w:p>
    <w:tbl>
      <w:tblPr>
        <w:tblW w:w="0" w:type="auto"/>
        <w:jc w:val="center"/>
        <w:tblLayout w:type="fixed"/>
        <w:tblLook w:val="0420" w:firstRow="1" w:lastRow="0" w:firstColumn="0" w:lastColumn="0" w:noHBand="0" w:noVBand="1"/>
      </w:tblPr>
      <w:tblGrid>
        <w:gridCol w:w="1575"/>
        <w:gridCol w:w="1575"/>
        <w:gridCol w:w="1575"/>
        <w:gridCol w:w="1575"/>
        <w:gridCol w:w="1578"/>
        <w:gridCol w:w="1575"/>
      </w:tblGrid>
      <w:tr w:rsidR="00DE722C" w:rsidRPr="00CD4558" w14:paraId="6C84DBE9" w14:textId="77777777" w:rsidTr="00C06454">
        <w:trPr>
          <w:cantSplit/>
          <w:trHeight w:val="849"/>
          <w:tblHeader/>
          <w:jc w:val="center"/>
        </w:trPr>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AEC4A5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HES data</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5EC4B2A" w14:textId="77777777" w:rsidR="00DE722C" w:rsidRPr="00CD4558" w:rsidRDefault="00DE722C" w:rsidP="00C06454">
            <w:pPr>
              <w:keepNext/>
              <w:spacing w:before="100" w:after="100" w:line="480" w:lineRule="auto"/>
              <w:ind w:left="100" w:right="100"/>
              <w:rPr>
                <w:sz w:val="24"/>
                <w:szCs w:val="24"/>
              </w:rPr>
            </w:pPr>
          </w:p>
        </w:tc>
        <w:tc>
          <w:tcPr>
            <w:tcW w:w="4728"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50C4B2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Case report form</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3ABAFD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Total</w:t>
            </w:r>
          </w:p>
        </w:tc>
      </w:tr>
      <w:tr w:rsidR="00DE722C" w:rsidRPr="00CD4558" w14:paraId="54EA557A" w14:textId="77777777" w:rsidTr="00C06454">
        <w:trPr>
          <w:cantSplit/>
          <w:trHeight w:val="864"/>
          <w:tblHeader/>
          <w:jc w:val="center"/>
        </w:trPr>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FF56491" w14:textId="77777777" w:rsidR="00DE722C" w:rsidRPr="00CD4558" w:rsidRDefault="00DE722C" w:rsidP="00C06454">
            <w:pPr>
              <w:keepNext/>
              <w:spacing w:before="100" w:after="100" w:line="480" w:lineRule="auto"/>
              <w:ind w:left="100" w:right="100"/>
              <w:rPr>
                <w:sz w:val="24"/>
                <w:szCs w:val="24"/>
              </w:rPr>
            </w:pP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41FF04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xml:space="preserve"> </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852D42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ECMO</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CA2952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oxygen</w:t>
            </w:r>
          </w:p>
        </w:tc>
        <w:tc>
          <w:tcPr>
            <w:tcW w:w="157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4407B4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8C5BCD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r>
      <w:tr w:rsidR="00DE722C" w:rsidRPr="00CD4558" w14:paraId="3365BC68" w14:textId="77777777" w:rsidTr="00C06454">
        <w:trPr>
          <w:cantSplit/>
          <w:trHeight w:val="515"/>
          <w:jc w:val="center"/>
        </w:trPr>
        <w:tc>
          <w:tcPr>
            <w:tcW w:w="1575" w:type="dxa"/>
            <w:shd w:val="clear" w:color="auto" w:fill="FFFFFF"/>
            <w:tcMar>
              <w:top w:w="0" w:type="dxa"/>
              <w:left w:w="0" w:type="dxa"/>
              <w:bottom w:w="0" w:type="dxa"/>
              <w:right w:w="0" w:type="dxa"/>
            </w:tcMar>
            <w:vAlign w:val="center"/>
          </w:tcPr>
          <w:p w14:paraId="3CDE0D5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w:t>
            </w:r>
          </w:p>
        </w:tc>
        <w:tc>
          <w:tcPr>
            <w:tcW w:w="1575" w:type="dxa"/>
            <w:shd w:val="clear" w:color="auto" w:fill="FFFFFF"/>
            <w:tcMar>
              <w:top w:w="0" w:type="dxa"/>
              <w:left w:w="0" w:type="dxa"/>
              <w:bottom w:w="0" w:type="dxa"/>
              <w:right w:w="0" w:type="dxa"/>
            </w:tcMar>
            <w:vAlign w:val="center"/>
          </w:tcPr>
          <w:p w14:paraId="2DB2FBFB"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5" w:type="dxa"/>
            <w:shd w:val="clear" w:color="auto" w:fill="FFFFFF"/>
            <w:tcMar>
              <w:top w:w="0" w:type="dxa"/>
              <w:left w:w="0" w:type="dxa"/>
              <w:bottom w:w="0" w:type="dxa"/>
              <w:right w:w="0" w:type="dxa"/>
            </w:tcMar>
            <w:vAlign w:val="center"/>
          </w:tcPr>
          <w:p w14:paraId="46798E3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305</w:t>
            </w:r>
          </w:p>
        </w:tc>
        <w:tc>
          <w:tcPr>
            <w:tcW w:w="1575" w:type="dxa"/>
            <w:shd w:val="clear" w:color="auto" w:fill="FFFFFF"/>
            <w:tcMar>
              <w:top w:w="0" w:type="dxa"/>
              <w:left w:w="0" w:type="dxa"/>
              <w:bottom w:w="0" w:type="dxa"/>
              <w:right w:w="0" w:type="dxa"/>
            </w:tcMar>
            <w:vAlign w:val="center"/>
          </w:tcPr>
          <w:p w14:paraId="4050EEF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8222</w:t>
            </w:r>
          </w:p>
        </w:tc>
        <w:tc>
          <w:tcPr>
            <w:tcW w:w="1578" w:type="dxa"/>
            <w:shd w:val="clear" w:color="auto" w:fill="FFFFFF"/>
            <w:tcMar>
              <w:top w:w="0" w:type="dxa"/>
              <w:left w:w="0" w:type="dxa"/>
              <w:bottom w:w="0" w:type="dxa"/>
              <w:right w:w="0" w:type="dxa"/>
            </w:tcMar>
            <w:vAlign w:val="center"/>
          </w:tcPr>
          <w:p w14:paraId="7BECCC5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29</w:t>
            </w:r>
          </w:p>
        </w:tc>
        <w:tc>
          <w:tcPr>
            <w:tcW w:w="1575" w:type="dxa"/>
            <w:shd w:val="clear" w:color="auto" w:fill="FFFFFF"/>
            <w:tcMar>
              <w:top w:w="0" w:type="dxa"/>
              <w:left w:w="0" w:type="dxa"/>
              <w:bottom w:w="0" w:type="dxa"/>
              <w:right w:w="0" w:type="dxa"/>
            </w:tcMar>
            <w:vAlign w:val="center"/>
          </w:tcPr>
          <w:p w14:paraId="4668893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656</w:t>
            </w:r>
          </w:p>
        </w:tc>
      </w:tr>
      <w:tr w:rsidR="00DE722C" w:rsidRPr="00CD4558" w14:paraId="19592511"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60F9B40D" w14:textId="77777777" w:rsidR="00DE722C" w:rsidRPr="00CD4558" w:rsidRDefault="00DE722C" w:rsidP="00C06454">
            <w:pPr>
              <w:keepNext/>
              <w:spacing w:before="100" w:after="100" w:line="480" w:lineRule="auto"/>
              <w:ind w:left="100" w:right="100"/>
              <w:rPr>
                <w:sz w:val="24"/>
                <w:szCs w:val="24"/>
              </w:rPr>
            </w:pPr>
          </w:p>
        </w:tc>
        <w:tc>
          <w:tcPr>
            <w:tcW w:w="1575" w:type="dxa"/>
            <w:shd w:val="clear" w:color="auto" w:fill="FFFFFF"/>
            <w:tcMar>
              <w:top w:w="0" w:type="dxa"/>
              <w:left w:w="0" w:type="dxa"/>
              <w:bottom w:w="0" w:type="dxa"/>
              <w:right w:w="0" w:type="dxa"/>
            </w:tcMar>
            <w:vAlign w:val="center"/>
          </w:tcPr>
          <w:p w14:paraId="667D417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5" w:type="dxa"/>
            <w:shd w:val="clear" w:color="auto" w:fill="FFFFFF"/>
            <w:tcMar>
              <w:top w:w="0" w:type="dxa"/>
              <w:left w:w="0" w:type="dxa"/>
              <w:bottom w:w="0" w:type="dxa"/>
              <w:right w:w="0" w:type="dxa"/>
            </w:tcMar>
            <w:vAlign w:val="center"/>
          </w:tcPr>
          <w:p w14:paraId="6E4678C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50.9</w:t>
            </w:r>
          </w:p>
        </w:tc>
        <w:tc>
          <w:tcPr>
            <w:tcW w:w="1575" w:type="dxa"/>
            <w:shd w:val="clear" w:color="auto" w:fill="FFFFFF"/>
            <w:tcMar>
              <w:top w:w="0" w:type="dxa"/>
              <w:left w:w="0" w:type="dxa"/>
              <w:bottom w:w="0" w:type="dxa"/>
              <w:right w:w="0" w:type="dxa"/>
            </w:tcMar>
            <w:vAlign w:val="center"/>
          </w:tcPr>
          <w:p w14:paraId="2093793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6.6</w:t>
            </w:r>
          </w:p>
        </w:tc>
        <w:tc>
          <w:tcPr>
            <w:tcW w:w="1578" w:type="dxa"/>
            <w:shd w:val="clear" w:color="auto" w:fill="FFFFFF"/>
            <w:tcMar>
              <w:top w:w="0" w:type="dxa"/>
              <w:left w:w="0" w:type="dxa"/>
              <w:bottom w:w="0" w:type="dxa"/>
              <w:right w:w="0" w:type="dxa"/>
            </w:tcMar>
            <w:vAlign w:val="center"/>
          </w:tcPr>
          <w:p w14:paraId="549E7C5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8</w:t>
            </w:r>
          </w:p>
        </w:tc>
        <w:tc>
          <w:tcPr>
            <w:tcW w:w="1575" w:type="dxa"/>
            <w:shd w:val="clear" w:color="auto" w:fill="FFFFFF"/>
            <w:tcMar>
              <w:top w:w="0" w:type="dxa"/>
              <w:left w:w="0" w:type="dxa"/>
              <w:bottom w:w="0" w:type="dxa"/>
              <w:right w:w="0" w:type="dxa"/>
            </w:tcMar>
            <w:vAlign w:val="center"/>
          </w:tcPr>
          <w:p w14:paraId="5F13E58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5.4</w:t>
            </w:r>
          </w:p>
        </w:tc>
      </w:tr>
      <w:tr w:rsidR="00DE722C" w:rsidRPr="00CD4558" w14:paraId="3101CAA0"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0BEFB96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75" w:type="dxa"/>
            <w:shd w:val="clear" w:color="auto" w:fill="FFFFFF"/>
            <w:tcMar>
              <w:top w:w="0" w:type="dxa"/>
              <w:left w:w="0" w:type="dxa"/>
              <w:bottom w:w="0" w:type="dxa"/>
              <w:right w:w="0" w:type="dxa"/>
            </w:tcMar>
            <w:vAlign w:val="center"/>
          </w:tcPr>
          <w:p w14:paraId="06A9193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5" w:type="dxa"/>
            <w:shd w:val="clear" w:color="auto" w:fill="FFFFFF"/>
            <w:tcMar>
              <w:top w:w="0" w:type="dxa"/>
              <w:left w:w="0" w:type="dxa"/>
              <w:bottom w:w="0" w:type="dxa"/>
              <w:right w:w="0" w:type="dxa"/>
            </w:tcMar>
            <w:vAlign w:val="center"/>
          </w:tcPr>
          <w:p w14:paraId="2038F03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260</w:t>
            </w:r>
          </w:p>
        </w:tc>
        <w:tc>
          <w:tcPr>
            <w:tcW w:w="1575" w:type="dxa"/>
            <w:shd w:val="clear" w:color="auto" w:fill="FFFFFF"/>
            <w:tcMar>
              <w:top w:w="0" w:type="dxa"/>
              <w:left w:w="0" w:type="dxa"/>
              <w:bottom w:w="0" w:type="dxa"/>
              <w:right w:w="0" w:type="dxa"/>
            </w:tcMar>
            <w:vAlign w:val="center"/>
          </w:tcPr>
          <w:p w14:paraId="4363CE9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2648</w:t>
            </w:r>
          </w:p>
        </w:tc>
        <w:tc>
          <w:tcPr>
            <w:tcW w:w="1578" w:type="dxa"/>
            <w:shd w:val="clear" w:color="auto" w:fill="FFFFFF"/>
            <w:tcMar>
              <w:top w:w="0" w:type="dxa"/>
              <w:left w:w="0" w:type="dxa"/>
              <w:bottom w:w="0" w:type="dxa"/>
              <w:right w:w="0" w:type="dxa"/>
            </w:tcMar>
            <w:vAlign w:val="center"/>
          </w:tcPr>
          <w:p w14:paraId="66F9263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461</w:t>
            </w:r>
          </w:p>
        </w:tc>
        <w:tc>
          <w:tcPr>
            <w:tcW w:w="1575" w:type="dxa"/>
            <w:shd w:val="clear" w:color="auto" w:fill="FFFFFF"/>
            <w:tcMar>
              <w:top w:w="0" w:type="dxa"/>
              <w:left w:w="0" w:type="dxa"/>
              <w:bottom w:w="0" w:type="dxa"/>
              <w:right w:w="0" w:type="dxa"/>
            </w:tcMar>
            <w:vAlign w:val="center"/>
          </w:tcPr>
          <w:p w14:paraId="7F3BB7A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8369</w:t>
            </w:r>
          </w:p>
        </w:tc>
      </w:tr>
      <w:tr w:rsidR="00DE722C" w:rsidRPr="00CD4558" w14:paraId="2A8E5A8C"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2CC73C42" w14:textId="77777777" w:rsidR="00DE722C" w:rsidRPr="00CD4558" w:rsidRDefault="00DE722C" w:rsidP="00C06454">
            <w:pPr>
              <w:keepNext/>
              <w:spacing w:before="100" w:after="100" w:line="480" w:lineRule="auto"/>
              <w:ind w:left="100" w:right="100"/>
              <w:rPr>
                <w:sz w:val="24"/>
                <w:szCs w:val="24"/>
              </w:rPr>
            </w:pPr>
          </w:p>
        </w:tc>
        <w:tc>
          <w:tcPr>
            <w:tcW w:w="1575" w:type="dxa"/>
            <w:shd w:val="clear" w:color="auto" w:fill="FFFFFF"/>
            <w:tcMar>
              <w:top w:w="0" w:type="dxa"/>
              <w:left w:w="0" w:type="dxa"/>
              <w:bottom w:w="0" w:type="dxa"/>
              <w:right w:w="0" w:type="dxa"/>
            </w:tcMar>
            <w:vAlign w:val="center"/>
          </w:tcPr>
          <w:p w14:paraId="725F8B8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5" w:type="dxa"/>
            <w:shd w:val="clear" w:color="auto" w:fill="FFFFFF"/>
            <w:tcMar>
              <w:top w:w="0" w:type="dxa"/>
              <w:left w:w="0" w:type="dxa"/>
              <w:bottom w:w="0" w:type="dxa"/>
              <w:right w:w="0" w:type="dxa"/>
            </w:tcMar>
            <w:vAlign w:val="center"/>
          </w:tcPr>
          <w:p w14:paraId="5679059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9.1</w:t>
            </w:r>
          </w:p>
        </w:tc>
        <w:tc>
          <w:tcPr>
            <w:tcW w:w="1575" w:type="dxa"/>
            <w:shd w:val="clear" w:color="auto" w:fill="FFFFFF"/>
            <w:tcMar>
              <w:top w:w="0" w:type="dxa"/>
              <w:left w:w="0" w:type="dxa"/>
              <w:bottom w:w="0" w:type="dxa"/>
              <w:right w:w="0" w:type="dxa"/>
            </w:tcMar>
            <w:vAlign w:val="center"/>
          </w:tcPr>
          <w:p w14:paraId="7BD9928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73.4</w:t>
            </w:r>
          </w:p>
        </w:tc>
        <w:tc>
          <w:tcPr>
            <w:tcW w:w="1578" w:type="dxa"/>
            <w:shd w:val="clear" w:color="auto" w:fill="FFFFFF"/>
            <w:tcMar>
              <w:top w:w="0" w:type="dxa"/>
              <w:left w:w="0" w:type="dxa"/>
              <w:bottom w:w="0" w:type="dxa"/>
              <w:right w:w="0" w:type="dxa"/>
            </w:tcMar>
            <w:vAlign w:val="center"/>
          </w:tcPr>
          <w:p w14:paraId="64D7493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7.2</w:t>
            </w:r>
          </w:p>
        </w:tc>
        <w:tc>
          <w:tcPr>
            <w:tcW w:w="1575" w:type="dxa"/>
            <w:shd w:val="clear" w:color="auto" w:fill="FFFFFF"/>
            <w:tcMar>
              <w:top w:w="0" w:type="dxa"/>
              <w:left w:w="0" w:type="dxa"/>
              <w:bottom w:w="0" w:type="dxa"/>
              <w:right w:w="0" w:type="dxa"/>
            </w:tcMar>
            <w:vAlign w:val="center"/>
          </w:tcPr>
          <w:p w14:paraId="3220ACB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74.6</w:t>
            </w:r>
          </w:p>
        </w:tc>
      </w:tr>
      <w:tr w:rsidR="00DE722C" w:rsidRPr="00CD4558" w14:paraId="18CEE1A3"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3234689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c>
          <w:tcPr>
            <w:tcW w:w="1575" w:type="dxa"/>
            <w:shd w:val="clear" w:color="auto" w:fill="FFFFFF"/>
            <w:tcMar>
              <w:top w:w="0" w:type="dxa"/>
              <w:left w:w="0" w:type="dxa"/>
              <w:bottom w:w="0" w:type="dxa"/>
              <w:right w:w="0" w:type="dxa"/>
            </w:tcMar>
            <w:vAlign w:val="center"/>
          </w:tcPr>
          <w:p w14:paraId="1F9CC6B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5" w:type="dxa"/>
            <w:shd w:val="clear" w:color="auto" w:fill="FFFFFF"/>
            <w:tcMar>
              <w:top w:w="0" w:type="dxa"/>
              <w:left w:w="0" w:type="dxa"/>
              <w:bottom w:w="0" w:type="dxa"/>
              <w:right w:w="0" w:type="dxa"/>
            </w:tcMar>
            <w:vAlign w:val="center"/>
          </w:tcPr>
          <w:p w14:paraId="5C7F2E5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565</w:t>
            </w:r>
          </w:p>
        </w:tc>
        <w:tc>
          <w:tcPr>
            <w:tcW w:w="1575" w:type="dxa"/>
            <w:shd w:val="clear" w:color="auto" w:fill="FFFFFF"/>
            <w:tcMar>
              <w:top w:w="0" w:type="dxa"/>
              <w:left w:w="0" w:type="dxa"/>
              <w:bottom w:w="0" w:type="dxa"/>
              <w:right w:w="0" w:type="dxa"/>
            </w:tcMar>
            <w:vAlign w:val="center"/>
          </w:tcPr>
          <w:p w14:paraId="1622C39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0870</w:t>
            </w:r>
          </w:p>
        </w:tc>
        <w:tc>
          <w:tcPr>
            <w:tcW w:w="1578" w:type="dxa"/>
            <w:shd w:val="clear" w:color="auto" w:fill="FFFFFF"/>
            <w:tcMar>
              <w:top w:w="0" w:type="dxa"/>
              <w:left w:w="0" w:type="dxa"/>
              <w:bottom w:w="0" w:type="dxa"/>
              <w:right w:w="0" w:type="dxa"/>
            </w:tcMar>
            <w:vAlign w:val="center"/>
          </w:tcPr>
          <w:p w14:paraId="4EB6197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90</w:t>
            </w:r>
          </w:p>
        </w:tc>
        <w:tc>
          <w:tcPr>
            <w:tcW w:w="1575" w:type="dxa"/>
            <w:shd w:val="clear" w:color="auto" w:fill="FFFFFF"/>
            <w:tcMar>
              <w:top w:w="0" w:type="dxa"/>
              <w:left w:w="0" w:type="dxa"/>
              <w:bottom w:w="0" w:type="dxa"/>
              <w:right w:w="0" w:type="dxa"/>
            </w:tcMar>
            <w:vAlign w:val="center"/>
          </w:tcPr>
          <w:p w14:paraId="3AFD0C5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8025</w:t>
            </w:r>
          </w:p>
        </w:tc>
      </w:tr>
      <w:tr w:rsidR="00DE722C" w:rsidRPr="00CD4558" w14:paraId="39DADC08" w14:textId="77777777" w:rsidTr="00C06454">
        <w:trPr>
          <w:cantSplit/>
          <w:trHeight w:val="530"/>
          <w:jc w:val="center"/>
        </w:trPr>
        <w:tc>
          <w:tcPr>
            <w:tcW w:w="1575" w:type="dxa"/>
            <w:tcBorders>
              <w:bottom w:val="single" w:sz="16" w:space="0" w:color="666666"/>
            </w:tcBorders>
            <w:shd w:val="clear" w:color="auto" w:fill="FFFFFF"/>
            <w:tcMar>
              <w:top w:w="0" w:type="dxa"/>
              <w:left w:w="0" w:type="dxa"/>
              <w:bottom w:w="0" w:type="dxa"/>
              <w:right w:w="0" w:type="dxa"/>
            </w:tcMar>
            <w:vAlign w:val="center"/>
          </w:tcPr>
          <w:p w14:paraId="53B2EC00" w14:textId="77777777" w:rsidR="00DE722C" w:rsidRPr="00CD4558" w:rsidRDefault="00DE722C" w:rsidP="00C06454">
            <w:pPr>
              <w:keepNext/>
              <w:spacing w:before="100" w:after="100" w:line="480" w:lineRule="auto"/>
              <w:ind w:left="100" w:right="100"/>
              <w:rPr>
                <w:sz w:val="24"/>
                <w:szCs w:val="24"/>
              </w:rPr>
            </w:pPr>
          </w:p>
        </w:tc>
        <w:tc>
          <w:tcPr>
            <w:tcW w:w="1575" w:type="dxa"/>
            <w:tcBorders>
              <w:bottom w:val="single" w:sz="16" w:space="0" w:color="666666"/>
            </w:tcBorders>
            <w:shd w:val="clear" w:color="auto" w:fill="FFFFFF"/>
            <w:tcMar>
              <w:top w:w="0" w:type="dxa"/>
              <w:left w:w="0" w:type="dxa"/>
              <w:bottom w:w="0" w:type="dxa"/>
              <w:right w:w="0" w:type="dxa"/>
            </w:tcMar>
            <w:vAlign w:val="center"/>
          </w:tcPr>
          <w:p w14:paraId="1214A84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5" w:type="dxa"/>
            <w:tcBorders>
              <w:bottom w:val="single" w:sz="16" w:space="0" w:color="666666"/>
            </w:tcBorders>
            <w:shd w:val="clear" w:color="auto" w:fill="FFFFFF"/>
            <w:tcMar>
              <w:top w:w="0" w:type="dxa"/>
              <w:left w:w="0" w:type="dxa"/>
              <w:bottom w:w="0" w:type="dxa"/>
              <w:right w:w="0" w:type="dxa"/>
            </w:tcMar>
            <w:vAlign w:val="center"/>
          </w:tcPr>
          <w:p w14:paraId="3D884AF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5" w:type="dxa"/>
            <w:tcBorders>
              <w:bottom w:val="single" w:sz="16" w:space="0" w:color="666666"/>
            </w:tcBorders>
            <w:shd w:val="clear" w:color="auto" w:fill="FFFFFF"/>
            <w:tcMar>
              <w:top w:w="0" w:type="dxa"/>
              <w:left w:w="0" w:type="dxa"/>
              <w:bottom w:w="0" w:type="dxa"/>
              <w:right w:w="0" w:type="dxa"/>
            </w:tcMar>
            <w:vAlign w:val="center"/>
          </w:tcPr>
          <w:p w14:paraId="30B0AEC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8" w:type="dxa"/>
            <w:tcBorders>
              <w:bottom w:val="single" w:sz="16" w:space="0" w:color="666666"/>
            </w:tcBorders>
            <w:shd w:val="clear" w:color="auto" w:fill="FFFFFF"/>
            <w:tcMar>
              <w:top w:w="0" w:type="dxa"/>
              <w:left w:w="0" w:type="dxa"/>
              <w:bottom w:w="0" w:type="dxa"/>
              <w:right w:w="0" w:type="dxa"/>
            </w:tcMar>
            <w:vAlign w:val="center"/>
          </w:tcPr>
          <w:p w14:paraId="052E32A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5" w:type="dxa"/>
            <w:tcBorders>
              <w:bottom w:val="single" w:sz="16" w:space="0" w:color="666666"/>
            </w:tcBorders>
            <w:shd w:val="clear" w:color="auto" w:fill="FFFFFF"/>
            <w:tcMar>
              <w:top w:w="0" w:type="dxa"/>
              <w:left w:w="0" w:type="dxa"/>
              <w:bottom w:w="0" w:type="dxa"/>
              <w:right w:w="0" w:type="dxa"/>
            </w:tcMar>
            <w:vAlign w:val="center"/>
          </w:tcPr>
          <w:p w14:paraId="585B18F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r>
    </w:tbl>
    <w:p w14:paraId="1C38003E" w14:textId="77777777" w:rsidR="00DE722C" w:rsidRPr="00CD4558" w:rsidRDefault="00DE722C" w:rsidP="00DE722C">
      <w:pPr>
        <w:spacing w:line="480" w:lineRule="auto"/>
        <w:rPr>
          <w:sz w:val="24"/>
          <w:szCs w:val="24"/>
        </w:rPr>
      </w:pPr>
    </w:p>
    <w:p w14:paraId="2B6DFC21" w14:textId="77777777" w:rsidR="00DE722C" w:rsidRPr="00CD4558" w:rsidRDefault="00DE722C" w:rsidP="00DE722C">
      <w:pPr>
        <w:spacing w:line="480" w:lineRule="auto"/>
        <w:rPr>
          <w:sz w:val="24"/>
          <w:szCs w:val="24"/>
        </w:rPr>
      </w:pPr>
    </w:p>
    <w:p w14:paraId="356E3AE8" w14:textId="1E240831" w:rsidR="00DE722C" w:rsidRPr="00CD4558" w:rsidRDefault="00DE722C" w:rsidP="00DE722C">
      <w:pPr>
        <w:pStyle w:val="Heading3"/>
        <w:spacing w:line="480" w:lineRule="auto"/>
      </w:pPr>
      <w:bookmarkStart w:id="52" w:name="_Toc119084744"/>
      <w:r w:rsidRPr="00CD4558">
        <w:lastRenderedPageBreak/>
        <w:t xml:space="preserve">Supplementary table </w:t>
      </w:r>
      <w:r w:rsidR="0079163C">
        <w:t>S</w:t>
      </w:r>
      <w:r w:rsidR="000C0C4D">
        <w:t>10</w:t>
      </w:r>
      <w:r w:rsidRPr="00CD4558">
        <w:t xml:space="preserve"> - NIV coding cross tabulation (HES vs CRF) - 30 days before randomisation</w:t>
      </w:r>
      <w:bookmarkEnd w:id="52"/>
    </w:p>
    <w:tbl>
      <w:tblPr>
        <w:tblW w:w="0" w:type="auto"/>
        <w:jc w:val="center"/>
        <w:tblLayout w:type="fixed"/>
        <w:tblLook w:val="0420" w:firstRow="1" w:lastRow="0" w:firstColumn="0" w:lastColumn="0" w:noHBand="0" w:noVBand="1"/>
      </w:tblPr>
      <w:tblGrid>
        <w:gridCol w:w="1548"/>
        <w:gridCol w:w="1548"/>
        <w:gridCol w:w="1548"/>
        <w:gridCol w:w="1548"/>
        <w:gridCol w:w="1549"/>
        <w:gridCol w:w="1548"/>
      </w:tblGrid>
      <w:tr w:rsidR="00DE722C" w:rsidRPr="00CD4558" w14:paraId="38EA1276" w14:textId="77777777" w:rsidTr="00C06454">
        <w:trPr>
          <w:cantSplit/>
          <w:trHeight w:val="822"/>
          <w:tblHeader/>
          <w:jc w:val="center"/>
        </w:trPr>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0D6A39B"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HES data</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54F5C88" w14:textId="77777777" w:rsidR="00DE722C" w:rsidRPr="00CD4558" w:rsidRDefault="00DE722C" w:rsidP="00C06454">
            <w:pPr>
              <w:keepNext/>
              <w:spacing w:before="100" w:after="100" w:line="480" w:lineRule="auto"/>
              <w:ind w:left="100" w:right="100"/>
              <w:rPr>
                <w:sz w:val="24"/>
                <w:szCs w:val="24"/>
              </w:rPr>
            </w:pPr>
          </w:p>
        </w:tc>
        <w:tc>
          <w:tcPr>
            <w:tcW w:w="4645"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09DA47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Case report form</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ABB925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Total</w:t>
            </w:r>
          </w:p>
        </w:tc>
      </w:tr>
      <w:tr w:rsidR="00DE722C" w:rsidRPr="00CD4558" w14:paraId="08A685C6" w14:textId="77777777" w:rsidTr="00C06454">
        <w:trPr>
          <w:cantSplit/>
          <w:trHeight w:val="837"/>
          <w:tblHeader/>
          <w:jc w:val="center"/>
        </w:trPr>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6D30034" w14:textId="77777777" w:rsidR="00DE722C" w:rsidRPr="00CD4558" w:rsidRDefault="00DE722C" w:rsidP="00C06454">
            <w:pPr>
              <w:keepNext/>
              <w:spacing w:before="100" w:after="100" w:line="480" w:lineRule="auto"/>
              <w:ind w:left="100" w:right="100"/>
              <w:rPr>
                <w:sz w:val="24"/>
                <w:szCs w:val="24"/>
              </w:rPr>
            </w:pP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7BB7B5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xml:space="preserve"> </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E78B2F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ECMO</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7779F0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oxygen</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31D9B5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1DCA4A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r>
      <w:tr w:rsidR="00DE722C" w:rsidRPr="00CD4558" w14:paraId="13814F27" w14:textId="77777777" w:rsidTr="00C06454">
        <w:trPr>
          <w:cantSplit/>
          <w:trHeight w:val="499"/>
          <w:jc w:val="center"/>
        </w:trPr>
        <w:tc>
          <w:tcPr>
            <w:tcW w:w="1548" w:type="dxa"/>
            <w:shd w:val="clear" w:color="auto" w:fill="FFFFFF"/>
            <w:tcMar>
              <w:top w:w="0" w:type="dxa"/>
              <w:left w:w="0" w:type="dxa"/>
              <w:bottom w:w="0" w:type="dxa"/>
              <w:right w:w="0" w:type="dxa"/>
            </w:tcMar>
            <w:vAlign w:val="center"/>
          </w:tcPr>
          <w:p w14:paraId="7766B93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w:t>
            </w:r>
          </w:p>
        </w:tc>
        <w:tc>
          <w:tcPr>
            <w:tcW w:w="1548" w:type="dxa"/>
            <w:shd w:val="clear" w:color="auto" w:fill="FFFFFF"/>
            <w:tcMar>
              <w:top w:w="0" w:type="dxa"/>
              <w:left w:w="0" w:type="dxa"/>
              <w:bottom w:w="0" w:type="dxa"/>
              <w:right w:w="0" w:type="dxa"/>
            </w:tcMar>
            <w:vAlign w:val="center"/>
          </w:tcPr>
          <w:p w14:paraId="3ADD9F3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48" w:type="dxa"/>
            <w:shd w:val="clear" w:color="auto" w:fill="FFFFFF"/>
            <w:tcMar>
              <w:top w:w="0" w:type="dxa"/>
              <w:left w:w="0" w:type="dxa"/>
              <w:bottom w:w="0" w:type="dxa"/>
              <w:right w:w="0" w:type="dxa"/>
            </w:tcMar>
            <w:vAlign w:val="center"/>
          </w:tcPr>
          <w:p w14:paraId="6330C1F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438</w:t>
            </w:r>
          </w:p>
        </w:tc>
        <w:tc>
          <w:tcPr>
            <w:tcW w:w="1548" w:type="dxa"/>
            <w:shd w:val="clear" w:color="auto" w:fill="FFFFFF"/>
            <w:tcMar>
              <w:top w:w="0" w:type="dxa"/>
              <w:left w:w="0" w:type="dxa"/>
              <w:bottom w:w="0" w:type="dxa"/>
              <w:right w:w="0" w:type="dxa"/>
            </w:tcMar>
            <w:vAlign w:val="center"/>
          </w:tcPr>
          <w:p w14:paraId="608EE0A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8948</w:t>
            </w:r>
          </w:p>
        </w:tc>
        <w:tc>
          <w:tcPr>
            <w:tcW w:w="1548" w:type="dxa"/>
            <w:shd w:val="clear" w:color="auto" w:fill="FFFFFF"/>
            <w:tcMar>
              <w:top w:w="0" w:type="dxa"/>
              <w:left w:w="0" w:type="dxa"/>
              <w:bottom w:w="0" w:type="dxa"/>
              <w:right w:w="0" w:type="dxa"/>
            </w:tcMar>
            <w:vAlign w:val="center"/>
          </w:tcPr>
          <w:p w14:paraId="644E178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50</w:t>
            </w:r>
          </w:p>
        </w:tc>
        <w:tc>
          <w:tcPr>
            <w:tcW w:w="1548" w:type="dxa"/>
            <w:shd w:val="clear" w:color="auto" w:fill="FFFFFF"/>
            <w:tcMar>
              <w:top w:w="0" w:type="dxa"/>
              <w:left w:w="0" w:type="dxa"/>
              <w:bottom w:w="0" w:type="dxa"/>
              <w:right w:w="0" w:type="dxa"/>
            </w:tcMar>
            <w:vAlign w:val="center"/>
          </w:tcPr>
          <w:p w14:paraId="22EA59B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536</w:t>
            </w:r>
          </w:p>
        </w:tc>
      </w:tr>
      <w:tr w:rsidR="00DE722C" w:rsidRPr="00CD4558" w14:paraId="0FA6CAA0"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62C63414" w14:textId="77777777" w:rsidR="00DE722C" w:rsidRPr="00CD4558" w:rsidRDefault="00DE722C" w:rsidP="00C06454">
            <w:pPr>
              <w:keepNext/>
              <w:spacing w:before="100" w:after="100" w:line="480" w:lineRule="auto"/>
              <w:ind w:left="100" w:right="100"/>
              <w:rPr>
                <w:sz w:val="24"/>
                <w:szCs w:val="24"/>
              </w:rPr>
            </w:pPr>
          </w:p>
        </w:tc>
        <w:tc>
          <w:tcPr>
            <w:tcW w:w="1548" w:type="dxa"/>
            <w:shd w:val="clear" w:color="auto" w:fill="FFFFFF"/>
            <w:tcMar>
              <w:top w:w="0" w:type="dxa"/>
              <w:left w:w="0" w:type="dxa"/>
              <w:bottom w:w="0" w:type="dxa"/>
              <w:right w:w="0" w:type="dxa"/>
            </w:tcMar>
            <w:vAlign w:val="center"/>
          </w:tcPr>
          <w:p w14:paraId="68C8C3D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48" w:type="dxa"/>
            <w:shd w:val="clear" w:color="auto" w:fill="FFFFFF"/>
            <w:tcMar>
              <w:top w:w="0" w:type="dxa"/>
              <w:left w:w="0" w:type="dxa"/>
              <w:bottom w:w="0" w:type="dxa"/>
              <w:right w:w="0" w:type="dxa"/>
            </w:tcMar>
            <w:vAlign w:val="center"/>
          </w:tcPr>
          <w:p w14:paraId="790E3AD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56.1</w:t>
            </w:r>
          </w:p>
        </w:tc>
        <w:tc>
          <w:tcPr>
            <w:tcW w:w="1548" w:type="dxa"/>
            <w:shd w:val="clear" w:color="auto" w:fill="FFFFFF"/>
            <w:tcMar>
              <w:top w:w="0" w:type="dxa"/>
              <w:left w:w="0" w:type="dxa"/>
              <w:bottom w:w="0" w:type="dxa"/>
              <w:right w:w="0" w:type="dxa"/>
            </w:tcMar>
            <w:vAlign w:val="center"/>
          </w:tcPr>
          <w:p w14:paraId="31F4303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9.0</w:t>
            </w:r>
          </w:p>
        </w:tc>
        <w:tc>
          <w:tcPr>
            <w:tcW w:w="1548" w:type="dxa"/>
            <w:shd w:val="clear" w:color="auto" w:fill="FFFFFF"/>
            <w:tcMar>
              <w:top w:w="0" w:type="dxa"/>
              <w:left w:w="0" w:type="dxa"/>
              <w:bottom w:w="0" w:type="dxa"/>
              <w:right w:w="0" w:type="dxa"/>
            </w:tcMar>
            <w:vAlign w:val="center"/>
          </w:tcPr>
          <w:p w14:paraId="7FEB377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3</w:t>
            </w:r>
          </w:p>
        </w:tc>
        <w:tc>
          <w:tcPr>
            <w:tcW w:w="1548" w:type="dxa"/>
            <w:shd w:val="clear" w:color="auto" w:fill="FFFFFF"/>
            <w:tcMar>
              <w:top w:w="0" w:type="dxa"/>
              <w:left w:w="0" w:type="dxa"/>
              <w:bottom w:w="0" w:type="dxa"/>
              <w:right w:w="0" w:type="dxa"/>
            </w:tcMar>
            <w:vAlign w:val="center"/>
          </w:tcPr>
          <w:p w14:paraId="7DBB25D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7.7</w:t>
            </w:r>
          </w:p>
        </w:tc>
      </w:tr>
      <w:tr w:rsidR="00DE722C" w:rsidRPr="00CD4558" w14:paraId="3F89AA94"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0CB80DC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48" w:type="dxa"/>
            <w:shd w:val="clear" w:color="auto" w:fill="FFFFFF"/>
            <w:tcMar>
              <w:top w:w="0" w:type="dxa"/>
              <w:left w:w="0" w:type="dxa"/>
              <w:bottom w:w="0" w:type="dxa"/>
              <w:right w:w="0" w:type="dxa"/>
            </w:tcMar>
            <w:vAlign w:val="center"/>
          </w:tcPr>
          <w:p w14:paraId="0BF65BB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48" w:type="dxa"/>
            <w:shd w:val="clear" w:color="auto" w:fill="FFFFFF"/>
            <w:tcMar>
              <w:top w:w="0" w:type="dxa"/>
              <w:left w:w="0" w:type="dxa"/>
              <w:bottom w:w="0" w:type="dxa"/>
              <w:right w:w="0" w:type="dxa"/>
            </w:tcMar>
            <w:vAlign w:val="center"/>
          </w:tcPr>
          <w:p w14:paraId="0529916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127</w:t>
            </w:r>
          </w:p>
        </w:tc>
        <w:tc>
          <w:tcPr>
            <w:tcW w:w="1548" w:type="dxa"/>
            <w:shd w:val="clear" w:color="auto" w:fill="FFFFFF"/>
            <w:tcMar>
              <w:top w:w="0" w:type="dxa"/>
              <w:left w:w="0" w:type="dxa"/>
              <w:bottom w:w="0" w:type="dxa"/>
              <w:right w:w="0" w:type="dxa"/>
            </w:tcMar>
            <w:vAlign w:val="center"/>
          </w:tcPr>
          <w:p w14:paraId="26BC54B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1922</w:t>
            </w:r>
          </w:p>
        </w:tc>
        <w:tc>
          <w:tcPr>
            <w:tcW w:w="1548" w:type="dxa"/>
            <w:shd w:val="clear" w:color="auto" w:fill="FFFFFF"/>
            <w:tcMar>
              <w:top w:w="0" w:type="dxa"/>
              <w:left w:w="0" w:type="dxa"/>
              <w:bottom w:w="0" w:type="dxa"/>
              <w:right w:w="0" w:type="dxa"/>
            </w:tcMar>
            <w:vAlign w:val="center"/>
          </w:tcPr>
          <w:p w14:paraId="220BD09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440</w:t>
            </w:r>
          </w:p>
        </w:tc>
        <w:tc>
          <w:tcPr>
            <w:tcW w:w="1548" w:type="dxa"/>
            <w:shd w:val="clear" w:color="auto" w:fill="FFFFFF"/>
            <w:tcMar>
              <w:top w:w="0" w:type="dxa"/>
              <w:left w:w="0" w:type="dxa"/>
              <w:bottom w:w="0" w:type="dxa"/>
              <w:right w:w="0" w:type="dxa"/>
            </w:tcMar>
            <w:vAlign w:val="center"/>
          </w:tcPr>
          <w:p w14:paraId="3A4D38D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7489</w:t>
            </w:r>
          </w:p>
        </w:tc>
      </w:tr>
      <w:tr w:rsidR="00DE722C" w:rsidRPr="00CD4558" w14:paraId="15E2A87E"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1F61C4E3" w14:textId="77777777" w:rsidR="00DE722C" w:rsidRPr="00CD4558" w:rsidRDefault="00DE722C" w:rsidP="00C06454">
            <w:pPr>
              <w:keepNext/>
              <w:spacing w:before="100" w:after="100" w:line="480" w:lineRule="auto"/>
              <w:ind w:left="100" w:right="100"/>
              <w:rPr>
                <w:sz w:val="24"/>
                <w:szCs w:val="24"/>
              </w:rPr>
            </w:pPr>
          </w:p>
        </w:tc>
        <w:tc>
          <w:tcPr>
            <w:tcW w:w="1548" w:type="dxa"/>
            <w:shd w:val="clear" w:color="auto" w:fill="FFFFFF"/>
            <w:tcMar>
              <w:top w:w="0" w:type="dxa"/>
              <w:left w:w="0" w:type="dxa"/>
              <w:bottom w:w="0" w:type="dxa"/>
              <w:right w:w="0" w:type="dxa"/>
            </w:tcMar>
            <w:vAlign w:val="center"/>
          </w:tcPr>
          <w:p w14:paraId="04CAF92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48" w:type="dxa"/>
            <w:shd w:val="clear" w:color="auto" w:fill="FFFFFF"/>
            <w:tcMar>
              <w:top w:w="0" w:type="dxa"/>
              <w:left w:w="0" w:type="dxa"/>
              <w:bottom w:w="0" w:type="dxa"/>
              <w:right w:w="0" w:type="dxa"/>
            </w:tcMar>
            <w:vAlign w:val="center"/>
          </w:tcPr>
          <w:p w14:paraId="79C4377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3.9</w:t>
            </w:r>
          </w:p>
        </w:tc>
        <w:tc>
          <w:tcPr>
            <w:tcW w:w="1548" w:type="dxa"/>
            <w:shd w:val="clear" w:color="auto" w:fill="FFFFFF"/>
            <w:tcMar>
              <w:top w:w="0" w:type="dxa"/>
              <w:left w:w="0" w:type="dxa"/>
              <w:bottom w:w="0" w:type="dxa"/>
              <w:right w:w="0" w:type="dxa"/>
            </w:tcMar>
            <w:vAlign w:val="center"/>
          </w:tcPr>
          <w:p w14:paraId="779086D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71.0</w:t>
            </w:r>
          </w:p>
        </w:tc>
        <w:tc>
          <w:tcPr>
            <w:tcW w:w="1548" w:type="dxa"/>
            <w:shd w:val="clear" w:color="auto" w:fill="FFFFFF"/>
            <w:tcMar>
              <w:top w:w="0" w:type="dxa"/>
              <w:left w:w="0" w:type="dxa"/>
              <w:bottom w:w="0" w:type="dxa"/>
              <w:right w:w="0" w:type="dxa"/>
            </w:tcMar>
            <w:vAlign w:val="center"/>
          </w:tcPr>
          <w:p w14:paraId="7E92431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6.7</w:t>
            </w:r>
          </w:p>
        </w:tc>
        <w:tc>
          <w:tcPr>
            <w:tcW w:w="1548" w:type="dxa"/>
            <w:shd w:val="clear" w:color="auto" w:fill="FFFFFF"/>
            <w:tcMar>
              <w:top w:w="0" w:type="dxa"/>
              <w:left w:w="0" w:type="dxa"/>
              <w:bottom w:w="0" w:type="dxa"/>
              <w:right w:w="0" w:type="dxa"/>
            </w:tcMar>
            <w:vAlign w:val="center"/>
          </w:tcPr>
          <w:p w14:paraId="4C23D65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72.3</w:t>
            </w:r>
          </w:p>
        </w:tc>
      </w:tr>
      <w:tr w:rsidR="00DE722C" w:rsidRPr="00CD4558" w14:paraId="5E8C14F6"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336697E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c>
          <w:tcPr>
            <w:tcW w:w="1548" w:type="dxa"/>
            <w:shd w:val="clear" w:color="auto" w:fill="FFFFFF"/>
            <w:tcMar>
              <w:top w:w="0" w:type="dxa"/>
              <w:left w:w="0" w:type="dxa"/>
              <w:bottom w:w="0" w:type="dxa"/>
              <w:right w:w="0" w:type="dxa"/>
            </w:tcMar>
            <w:vAlign w:val="center"/>
          </w:tcPr>
          <w:p w14:paraId="01DF5B1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48" w:type="dxa"/>
            <w:shd w:val="clear" w:color="auto" w:fill="FFFFFF"/>
            <w:tcMar>
              <w:top w:w="0" w:type="dxa"/>
              <w:left w:w="0" w:type="dxa"/>
              <w:bottom w:w="0" w:type="dxa"/>
              <w:right w:w="0" w:type="dxa"/>
            </w:tcMar>
            <w:vAlign w:val="center"/>
          </w:tcPr>
          <w:p w14:paraId="70B6E5E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565</w:t>
            </w:r>
          </w:p>
        </w:tc>
        <w:tc>
          <w:tcPr>
            <w:tcW w:w="1548" w:type="dxa"/>
            <w:shd w:val="clear" w:color="auto" w:fill="FFFFFF"/>
            <w:tcMar>
              <w:top w:w="0" w:type="dxa"/>
              <w:left w:w="0" w:type="dxa"/>
              <w:bottom w:w="0" w:type="dxa"/>
              <w:right w:w="0" w:type="dxa"/>
            </w:tcMar>
            <w:vAlign w:val="center"/>
          </w:tcPr>
          <w:p w14:paraId="339E0F7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0870</w:t>
            </w:r>
          </w:p>
        </w:tc>
        <w:tc>
          <w:tcPr>
            <w:tcW w:w="1548" w:type="dxa"/>
            <w:shd w:val="clear" w:color="auto" w:fill="FFFFFF"/>
            <w:tcMar>
              <w:top w:w="0" w:type="dxa"/>
              <w:left w:w="0" w:type="dxa"/>
              <w:bottom w:w="0" w:type="dxa"/>
              <w:right w:w="0" w:type="dxa"/>
            </w:tcMar>
            <w:vAlign w:val="center"/>
          </w:tcPr>
          <w:p w14:paraId="51C3CBC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90</w:t>
            </w:r>
          </w:p>
        </w:tc>
        <w:tc>
          <w:tcPr>
            <w:tcW w:w="1548" w:type="dxa"/>
            <w:shd w:val="clear" w:color="auto" w:fill="FFFFFF"/>
            <w:tcMar>
              <w:top w:w="0" w:type="dxa"/>
              <w:left w:w="0" w:type="dxa"/>
              <w:bottom w:w="0" w:type="dxa"/>
              <w:right w:w="0" w:type="dxa"/>
            </w:tcMar>
            <w:vAlign w:val="center"/>
          </w:tcPr>
          <w:p w14:paraId="5F6C733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8025</w:t>
            </w:r>
          </w:p>
        </w:tc>
      </w:tr>
      <w:tr w:rsidR="00DE722C" w:rsidRPr="00CD4558" w14:paraId="3EE42433" w14:textId="77777777" w:rsidTr="00C06454">
        <w:trPr>
          <w:cantSplit/>
          <w:trHeight w:val="513"/>
          <w:jc w:val="center"/>
        </w:trPr>
        <w:tc>
          <w:tcPr>
            <w:tcW w:w="1548" w:type="dxa"/>
            <w:tcBorders>
              <w:bottom w:val="single" w:sz="16" w:space="0" w:color="666666"/>
            </w:tcBorders>
            <w:shd w:val="clear" w:color="auto" w:fill="FFFFFF"/>
            <w:tcMar>
              <w:top w:w="0" w:type="dxa"/>
              <w:left w:w="0" w:type="dxa"/>
              <w:bottom w:w="0" w:type="dxa"/>
              <w:right w:w="0" w:type="dxa"/>
            </w:tcMar>
            <w:vAlign w:val="center"/>
          </w:tcPr>
          <w:p w14:paraId="3F0D0C5D" w14:textId="77777777" w:rsidR="00DE722C" w:rsidRPr="00CD4558" w:rsidRDefault="00DE722C" w:rsidP="00C06454">
            <w:pPr>
              <w:keepNext/>
              <w:spacing w:before="100" w:after="100" w:line="480" w:lineRule="auto"/>
              <w:ind w:left="100" w:right="100"/>
              <w:rPr>
                <w:sz w:val="24"/>
                <w:szCs w:val="24"/>
              </w:rPr>
            </w:pPr>
          </w:p>
        </w:tc>
        <w:tc>
          <w:tcPr>
            <w:tcW w:w="1548" w:type="dxa"/>
            <w:tcBorders>
              <w:bottom w:val="single" w:sz="16" w:space="0" w:color="666666"/>
            </w:tcBorders>
            <w:shd w:val="clear" w:color="auto" w:fill="FFFFFF"/>
            <w:tcMar>
              <w:top w:w="0" w:type="dxa"/>
              <w:left w:w="0" w:type="dxa"/>
              <w:bottom w:w="0" w:type="dxa"/>
              <w:right w:w="0" w:type="dxa"/>
            </w:tcMar>
            <w:vAlign w:val="center"/>
          </w:tcPr>
          <w:p w14:paraId="72A0344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48" w:type="dxa"/>
            <w:tcBorders>
              <w:bottom w:val="single" w:sz="16" w:space="0" w:color="666666"/>
            </w:tcBorders>
            <w:shd w:val="clear" w:color="auto" w:fill="FFFFFF"/>
            <w:tcMar>
              <w:top w:w="0" w:type="dxa"/>
              <w:left w:w="0" w:type="dxa"/>
              <w:bottom w:w="0" w:type="dxa"/>
              <w:right w:w="0" w:type="dxa"/>
            </w:tcMar>
            <w:vAlign w:val="center"/>
          </w:tcPr>
          <w:p w14:paraId="0703A37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48" w:type="dxa"/>
            <w:tcBorders>
              <w:bottom w:val="single" w:sz="16" w:space="0" w:color="666666"/>
            </w:tcBorders>
            <w:shd w:val="clear" w:color="auto" w:fill="FFFFFF"/>
            <w:tcMar>
              <w:top w:w="0" w:type="dxa"/>
              <w:left w:w="0" w:type="dxa"/>
              <w:bottom w:w="0" w:type="dxa"/>
              <w:right w:w="0" w:type="dxa"/>
            </w:tcMar>
            <w:vAlign w:val="center"/>
          </w:tcPr>
          <w:p w14:paraId="31A24A3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48" w:type="dxa"/>
            <w:tcBorders>
              <w:bottom w:val="single" w:sz="16" w:space="0" w:color="666666"/>
            </w:tcBorders>
            <w:shd w:val="clear" w:color="auto" w:fill="FFFFFF"/>
            <w:tcMar>
              <w:top w:w="0" w:type="dxa"/>
              <w:left w:w="0" w:type="dxa"/>
              <w:bottom w:w="0" w:type="dxa"/>
              <w:right w:w="0" w:type="dxa"/>
            </w:tcMar>
            <w:vAlign w:val="center"/>
          </w:tcPr>
          <w:p w14:paraId="3A061F3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48" w:type="dxa"/>
            <w:tcBorders>
              <w:bottom w:val="single" w:sz="16" w:space="0" w:color="666666"/>
            </w:tcBorders>
            <w:shd w:val="clear" w:color="auto" w:fill="FFFFFF"/>
            <w:tcMar>
              <w:top w:w="0" w:type="dxa"/>
              <w:left w:w="0" w:type="dxa"/>
              <w:bottom w:w="0" w:type="dxa"/>
              <w:right w:w="0" w:type="dxa"/>
            </w:tcMar>
            <w:vAlign w:val="center"/>
          </w:tcPr>
          <w:p w14:paraId="17E81E6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r>
    </w:tbl>
    <w:p w14:paraId="514D81E2" w14:textId="77777777" w:rsidR="00DE722C" w:rsidRPr="00CD4558" w:rsidRDefault="00DE722C" w:rsidP="00DE722C">
      <w:pPr>
        <w:spacing w:line="480" w:lineRule="auto"/>
        <w:rPr>
          <w:sz w:val="24"/>
          <w:szCs w:val="24"/>
        </w:rPr>
      </w:pPr>
    </w:p>
    <w:p w14:paraId="257C8E46" w14:textId="77777777" w:rsidR="00DE722C" w:rsidRPr="00CD4558" w:rsidRDefault="00DE722C" w:rsidP="00DE722C">
      <w:pPr>
        <w:spacing w:line="480" w:lineRule="auto"/>
        <w:rPr>
          <w:sz w:val="24"/>
          <w:szCs w:val="24"/>
        </w:rPr>
      </w:pPr>
    </w:p>
    <w:p w14:paraId="366ADEBC" w14:textId="77777777" w:rsidR="00DE722C" w:rsidRPr="00CD4558" w:rsidRDefault="00DE722C" w:rsidP="00DE722C">
      <w:pPr>
        <w:spacing w:line="480" w:lineRule="auto"/>
        <w:rPr>
          <w:sz w:val="24"/>
          <w:szCs w:val="24"/>
        </w:rPr>
      </w:pPr>
    </w:p>
    <w:p w14:paraId="3CEF9AD4" w14:textId="77777777" w:rsidR="00DE722C" w:rsidRPr="00CD4558" w:rsidRDefault="00DE722C" w:rsidP="00DE722C">
      <w:pPr>
        <w:spacing w:line="480" w:lineRule="auto"/>
        <w:rPr>
          <w:sz w:val="24"/>
          <w:szCs w:val="24"/>
        </w:rPr>
      </w:pPr>
    </w:p>
    <w:p w14:paraId="4F138A43" w14:textId="77777777" w:rsidR="00A83F8E" w:rsidRPr="00CD4558" w:rsidRDefault="00A83F8E"/>
    <w:sectPr w:rsidR="00A83F8E" w:rsidRPr="00CD4558" w:rsidSect="00C06454">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ulish">
    <w:panose1 w:val="00000000000000000000"/>
    <w:charset w:val="00"/>
    <w:family w:val="auto"/>
    <w:pitch w:val="variable"/>
    <w:sig w:usb0="A00002FF" w:usb1="5000204B"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A288F"/>
    <w:multiLevelType w:val="hybridMultilevel"/>
    <w:tmpl w:val="D0828716"/>
    <w:lvl w:ilvl="0" w:tplc="2348C24E">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B6B5C"/>
    <w:multiLevelType w:val="hybridMultilevel"/>
    <w:tmpl w:val="5DB2F55E"/>
    <w:lvl w:ilvl="0" w:tplc="33E68F8C">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B647C42"/>
    <w:multiLevelType w:val="hybridMultilevel"/>
    <w:tmpl w:val="CEB0D8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E45178"/>
    <w:multiLevelType w:val="hybridMultilevel"/>
    <w:tmpl w:val="3D122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28921CB"/>
    <w:multiLevelType w:val="hybridMultilevel"/>
    <w:tmpl w:val="03485CE0"/>
    <w:lvl w:ilvl="0" w:tplc="C90EBCD0">
      <w:start w:val="2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B80B22"/>
    <w:multiLevelType w:val="hybridMultilevel"/>
    <w:tmpl w:val="496E5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550349"/>
    <w:multiLevelType w:val="hybridMultilevel"/>
    <w:tmpl w:val="39AC03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7934E2"/>
    <w:multiLevelType w:val="hybridMultilevel"/>
    <w:tmpl w:val="68588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CB3840"/>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B11C48"/>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547376"/>
    <w:multiLevelType w:val="hybridMultilevel"/>
    <w:tmpl w:val="E460C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876E94"/>
    <w:multiLevelType w:val="hybridMultilevel"/>
    <w:tmpl w:val="B9989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4723F02"/>
    <w:multiLevelType w:val="hybridMultilevel"/>
    <w:tmpl w:val="14DCA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A40977"/>
    <w:multiLevelType w:val="hybridMultilevel"/>
    <w:tmpl w:val="9664F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3B45C1"/>
    <w:multiLevelType w:val="hybridMultilevel"/>
    <w:tmpl w:val="6BE21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181E36"/>
    <w:multiLevelType w:val="hybridMultilevel"/>
    <w:tmpl w:val="488A3E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8A03A5"/>
    <w:multiLevelType w:val="hybridMultilevel"/>
    <w:tmpl w:val="CF384B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FC30E49"/>
    <w:multiLevelType w:val="hybridMultilevel"/>
    <w:tmpl w:val="E09C5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43E6A6F"/>
    <w:multiLevelType w:val="hybridMultilevel"/>
    <w:tmpl w:val="873C8774"/>
    <w:lvl w:ilvl="0" w:tplc="7396E0E0">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5484B40"/>
    <w:multiLevelType w:val="hybridMultilevel"/>
    <w:tmpl w:val="564AD87E"/>
    <w:lvl w:ilvl="0" w:tplc="6142B056">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5F712C3"/>
    <w:multiLevelType w:val="hybridMultilevel"/>
    <w:tmpl w:val="BFA81526"/>
    <w:lvl w:ilvl="0" w:tplc="191CA956">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69C16084"/>
    <w:multiLevelType w:val="hybridMultilevel"/>
    <w:tmpl w:val="8CF40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A7378F8"/>
    <w:multiLevelType w:val="hybridMultilevel"/>
    <w:tmpl w:val="C354DE3A"/>
    <w:lvl w:ilvl="0" w:tplc="099E76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DF5B0A"/>
    <w:multiLevelType w:val="hybridMultilevel"/>
    <w:tmpl w:val="D6B09492"/>
    <w:lvl w:ilvl="0" w:tplc="D24E9800">
      <w:numFmt w:val="bullet"/>
      <w:lvlText w:val="-"/>
      <w:lvlJc w:val="left"/>
      <w:pPr>
        <w:ind w:left="720" w:hanging="360"/>
      </w:pPr>
      <w:rPr>
        <w:rFonts w:ascii="Mulish" w:eastAsiaTheme="minorHAnsi" w:hAnsi="Mulish"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6E685498"/>
    <w:multiLevelType w:val="hybridMultilevel"/>
    <w:tmpl w:val="1B1A1F20"/>
    <w:lvl w:ilvl="0" w:tplc="E4482A5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04558DA"/>
    <w:multiLevelType w:val="multilevel"/>
    <w:tmpl w:val="D756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0BD53E6"/>
    <w:multiLevelType w:val="hybridMultilevel"/>
    <w:tmpl w:val="CA247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46C1267"/>
    <w:multiLevelType w:val="hybridMultilevel"/>
    <w:tmpl w:val="E0F4B2BC"/>
    <w:lvl w:ilvl="0" w:tplc="094860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5E343DB"/>
    <w:multiLevelType w:val="hybridMultilevel"/>
    <w:tmpl w:val="9D60FD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B6E7E9F"/>
    <w:multiLevelType w:val="hybridMultilevel"/>
    <w:tmpl w:val="19ECF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CDF3C44"/>
    <w:multiLevelType w:val="hybridMultilevel"/>
    <w:tmpl w:val="981C0C64"/>
    <w:lvl w:ilvl="0" w:tplc="A086D406">
      <w:start w:val="1"/>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1"/>
  </w:num>
  <w:num w:numId="4">
    <w:abstractNumId w:val="17"/>
  </w:num>
  <w:num w:numId="5">
    <w:abstractNumId w:val="8"/>
  </w:num>
  <w:num w:numId="6">
    <w:abstractNumId w:val="13"/>
  </w:num>
  <w:num w:numId="7">
    <w:abstractNumId w:val="12"/>
  </w:num>
  <w:num w:numId="8">
    <w:abstractNumId w:val="15"/>
  </w:num>
  <w:num w:numId="9">
    <w:abstractNumId w:val="5"/>
  </w:num>
  <w:num w:numId="10">
    <w:abstractNumId w:val="21"/>
  </w:num>
  <w:num w:numId="11">
    <w:abstractNumId w:val="22"/>
  </w:num>
  <w:num w:numId="12">
    <w:abstractNumId w:val="24"/>
  </w:num>
  <w:num w:numId="13">
    <w:abstractNumId w:val="7"/>
  </w:num>
  <w:num w:numId="14">
    <w:abstractNumId w:val="6"/>
  </w:num>
  <w:num w:numId="15">
    <w:abstractNumId w:val="10"/>
  </w:num>
  <w:num w:numId="16">
    <w:abstractNumId w:val="1"/>
  </w:num>
  <w:num w:numId="17">
    <w:abstractNumId w:val="2"/>
  </w:num>
  <w:num w:numId="18">
    <w:abstractNumId w:val="26"/>
  </w:num>
  <w:num w:numId="19">
    <w:abstractNumId w:val="16"/>
  </w:num>
  <w:num w:numId="20">
    <w:abstractNumId w:val="29"/>
  </w:num>
  <w:num w:numId="21">
    <w:abstractNumId w:val="3"/>
  </w:num>
  <w:num w:numId="22">
    <w:abstractNumId w:val="20"/>
  </w:num>
  <w:num w:numId="23">
    <w:abstractNumId w:val="28"/>
  </w:num>
  <w:num w:numId="24">
    <w:abstractNumId w:val="23"/>
  </w:num>
  <w:num w:numId="25">
    <w:abstractNumId w:val="27"/>
  </w:num>
  <w:num w:numId="26">
    <w:abstractNumId w:val="19"/>
  </w:num>
  <w:num w:numId="27">
    <w:abstractNumId w:val="18"/>
  </w:num>
  <w:num w:numId="28">
    <w:abstractNumId w:val="30"/>
  </w:num>
  <w:num w:numId="29">
    <w:abstractNumId w:val="25"/>
  </w:num>
  <w:num w:numId="30">
    <w:abstractNumId w:val="0"/>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722C"/>
    <w:rsid w:val="00001E68"/>
    <w:rsid w:val="00084D5B"/>
    <w:rsid w:val="000C0C4D"/>
    <w:rsid w:val="000D3F29"/>
    <w:rsid w:val="000E10FB"/>
    <w:rsid w:val="00106A73"/>
    <w:rsid w:val="00125973"/>
    <w:rsid w:val="001642DD"/>
    <w:rsid w:val="00177D52"/>
    <w:rsid w:val="001845D8"/>
    <w:rsid w:val="001A26CC"/>
    <w:rsid w:val="001D16CB"/>
    <w:rsid w:val="001E773E"/>
    <w:rsid w:val="0025668B"/>
    <w:rsid w:val="00294E98"/>
    <w:rsid w:val="002E302F"/>
    <w:rsid w:val="0037228B"/>
    <w:rsid w:val="0038036F"/>
    <w:rsid w:val="00385373"/>
    <w:rsid w:val="0044528B"/>
    <w:rsid w:val="004F4A4E"/>
    <w:rsid w:val="00547305"/>
    <w:rsid w:val="005649BC"/>
    <w:rsid w:val="005A14A2"/>
    <w:rsid w:val="005A4B46"/>
    <w:rsid w:val="005B25C6"/>
    <w:rsid w:val="005C00DE"/>
    <w:rsid w:val="005D58C2"/>
    <w:rsid w:val="005E533A"/>
    <w:rsid w:val="00623BAF"/>
    <w:rsid w:val="006259B6"/>
    <w:rsid w:val="00657C93"/>
    <w:rsid w:val="006D222C"/>
    <w:rsid w:val="006E2565"/>
    <w:rsid w:val="006E395D"/>
    <w:rsid w:val="006E72B1"/>
    <w:rsid w:val="0079163C"/>
    <w:rsid w:val="00835788"/>
    <w:rsid w:val="008456C9"/>
    <w:rsid w:val="008828B5"/>
    <w:rsid w:val="00896D01"/>
    <w:rsid w:val="008B0C9F"/>
    <w:rsid w:val="008B67B5"/>
    <w:rsid w:val="00907887"/>
    <w:rsid w:val="0094493F"/>
    <w:rsid w:val="009622F7"/>
    <w:rsid w:val="009A227A"/>
    <w:rsid w:val="009B4D0A"/>
    <w:rsid w:val="009C1973"/>
    <w:rsid w:val="009D242C"/>
    <w:rsid w:val="009E23CB"/>
    <w:rsid w:val="00A55CD5"/>
    <w:rsid w:val="00A55DA1"/>
    <w:rsid w:val="00A83F8E"/>
    <w:rsid w:val="00AA001B"/>
    <w:rsid w:val="00AE1639"/>
    <w:rsid w:val="00B417EB"/>
    <w:rsid w:val="00B81B9B"/>
    <w:rsid w:val="00C06454"/>
    <w:rsid w:val="00C879B2"/>
    <w:rsid w:val="00CD4558"/>
    <w:rsid w:val="00CF0655"/>
    <w:rsid w:val="00D01FF5"/>
    <w:rsid w:val="00D128A1"/>
    <w:rsid w:val="00D40402"/>
    <w:rsid w:val="00D46BD1"/>
    <w:rsid w:val="00D72638"/>
    <w:rsid w:val="00DD0B03"/>
    <w:rsid w:val="00DE722C"/>
    <w:rsid w:val="00E30908"/>
    <w:rsid w:val="00E32D0E"/>
    <w:rsid w:val="00E80993"/>
    <w:rsid w:val="00F36816"/>
    <w:rsid w:val="00F851BB"/>
    <w:rsid w:val="00F91096"/>
    <w:rsid w:val="00FB4A9E"/>
    <w:rsid w:val="00FD10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81E87"/>
  <w15:chartTrackingRefBased/>
  <w15:docId w15:val="{2EC9E472-0C29-488B-954B-F7C47992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722C"/>
    <w:rPr>
      <w:rFonts w:ascii="Mulish" w:hAnsi="Mulish"/>
    </w:rPr>
  </w:style>
  <w:style w:type="paragraph" w:styleId="Heading1">
    <w:name w:val="heading 1"/>
    <w:basedOn w:val="Normal"/>
    <w:next w:val="Normal"/>
    <w:link w:val="Heading1Char"/>
    <w:uiPriority w:val="9"/>
    <w:qFormat/>
    <w:rsid w:val="00DE722C"/>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DE722C"/>
    <w:pPr>
      <w:keepNext/>
      <w:keepLines/>
      <w:spacing w:before="120" w:after="120" w:line="36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E722C"/>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DE722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722C"/>
    <w:rPr>
      <w:rFonts w:ascii="Mulish" w:eastAsiaTheme="majorEastAsia" w:hAnsi="Mulish" w:cstheme="majorBidi"/>
      <w:sz w:val="32"/>
      <w:szCs w:val="32"/>
    </w:rPr>
  </w:style>
  <w:style w:type="character" w:customStyle="1" w:styleId="Heading2Char">
    <w:name w:val="Heading 2 Char"/>
    <w:basedOn w:val="DefaultParagraphFont"/>
    <w:link w:val="Heading2"/>
    <w:uiPriority w:val="9"/>
    <w:rsid w:val="00DE722C"/>
    <w:rPr>
      <w:rFonts w:ascii="Mulish" w:eastAsiaTheme="majorEastAsia" w:hAnsi="Mulish" w:cstheme="majorBidi"/>
      <w:b/>
      <w:sz w:val="26"/>
      <w:szCs w:val="26"/>
    </w:rPr>
  </w:style>
  <w:style w:type="character" w:customStyle="1" w:styleId="Heading3Char">
    <w:name w:val="Heading 3 Char"/>
    <w:basedOn w:val="DefaultParagraphFont"/>
    <w:link w:val="Heading3"/>
    <w:uiPriority w:val="9"/>
    <w:rsid w:val="00DE722C"/>
    <w:rPr>
      <w:rFonts w:ascii="Mulish" w:eastAsiaTheme="majorEastAsia" w:hAnsi="Mulish" w:cstheme="majorBidi"/>
      <w:b/>
      <w:sz w:val="24"/>
      <w:szCs w:val="24"/>
    </w:rPr>
  </w:style>
  <w:style w:type="character" w:customStyle="1" w:styleId="Heading4Char">
    <w:name w:val="Heading 4 Char"/>
    <w:basedOn w:val="DefaultParagraphFont"/>
    <w:link w:val="Heading4"/>
    <w:uiPriority w:val="9"/>
    <w:semiHidden/>
    <w:rsid w:val="00DE722C"/>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DE722C"/>
    <w:pPr>
      <w:ind w:left="720"/>
      <w:contextualSpacing/>
    </w:pPr>
  </w:style>
  <w:style w:type="paragraph" w:customStyle="1" w:styleId="TableCaption">
    <w:name w:val="Table Caption"/>
    <w:basedOn w:val="Normal"/>
    <w:qFormat/>
    <w:rsid w:val="00DE722C"/>
    <w:pPr>
      <w:spacing w:after="0" w:line="240" w:lineRule="auto"/>
      <w:jc w:val="center"/>
    </w:pPr>
    <w:rPr>
      <w:rFonts w:eastAsiaTheme="minorEastAsia"/>
      <w:b/>
      <w:i/>
      <w:sz w:val="24"/>
      <w:szCs w:val="24"/>
      <w:lang w:val="en-US"/>
    </w:rPr>
  </w:style>
  <w:style w:type="character" w:styleId="CommentReference">
    <w:name w:val="annotation reference"/>
    <w:basedOn w:val="DefaultParagraphFont"/>
    <w:uiPriority w:val="99"/>
    <w:semiHidden/>
    <w:unhideWhenUsed/>
    <w:rsid w:val="00DE722C"/>
    <w:rPr>
      <w:sz w:val="16"/>
      <w:szCs w:val="16"/>
    </w:rPr>
  </w:style>
  <w:style w:type="paragraph" w:styleId="CommentText">
    <w:name w:val="annotation text"/>
    <w:basedOn w:val="Normal"/>
    <w:link w:val="CommentTextChar"/>
    <w:uiPriority w:val="99"/>
    <w:semiHidden/>
    <w:unhideWhenUsed/>
    <w:rsid w:val="00DE722C"/>
    <w:pPr>
      <w:spacing w:line="240" w:lineRule="auto"/>
    </w:pPr>
    <w:rPr>
      <w:sz w:val="20"/>
      <w:szCs w:val="20"/>
    </w:rPr>
  </w:style>
  <w:style w:type="character" w:customStyle="1" w:styleId="CommentTextChar">
    <w:name w:val="Comment Text Char"/>
    <w:basedOn w:val="DefaultParagraphFont"/>
    <w:link w:val="CommentText"/>
    <w:uiPriority w:val="99"/>
    <w:semiHidden/>
    <w:rsid w:val="00DE722C"/>
    <w:rPr>
      <w:rFonts w:ascii="Mulish" w:hAnsi="Mulish"/>
      <w:sz w:val="20"/>
      <w:szCs w:val="20"/>
    </w:rPr>
  </w:style>
  <w:style w:type="paragraph" w:styleId="CommentSubject">
    <w:name w:val="annotation subject"/>
    <w:basedOn w:val="CommentText"/>
    <w:next w:val="CommentText"/>
    <w:link w:val="CommentSubjectChar"/>
    <w:uiPriority w:val="99"/>
    <w:semiHidden/>
    <w:unhideWhenUsed/>
    <w:rsid w:val="00DE722C"/>
    <w:rPr>
      <w:b/>
      <w:bCs/>
    </w:rPr>
  </w:style>
  <w:style w:type="character" w:customStyle="1" w:styleId="CommentSubjectChar">
    <w:name w:val="Comment Subject Char"/>
    <w:basedOn w:val="CommentTextChar"/>
    <w:link w:val="CommentSubject"/>
    <w:uiPriority w:val="99"/>
    <w:semiHidden/>
    <w:rsid w:val="00DE722C"/>
    <w:rPr>
      <w:rFonts w:ascii="Mulish" w:hAnsi="Mulish"/>
      <w:b/>
      <w:bCs/>
      <w:sz w:val="20"/>
      <w:szCs w:val="20"/>
    </w:rPr>
  </w:style>
  <w:style w:type="paragraph" w:styleId="BalloonText">
    <w:name w:val="Balloon Text"/>
    <w:basedOn w:val="Normal"/>
    <w:link w:val="BalloonTextChar"/>
    <w:uiPriority w:val="99"/>
    <w:semiHidden/>
    <w:unhideWhenUsed/>
    <w:rsid w:val="00DE72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722C"/>
    <w:rPr>
      <w:rFonts w:ascii="Segoe UI" w:hAnsi="Segoe UI" w:cs="Segoe UI"/>
      <w:sz w:val="18"/>
      <w:szCs w:val="18"/>
    </w:rPr>
  </w:style>
  <w:style w:type="character" w:styleId="Hyperlink">
    <w:name w:val="Hyperlink"/>
    <w:basedOn w:val="DefaultParagraphFont"/>
    <w:uiPriority w:val="99"/>
    <w:unhideWhenUsed/>
    <w:rsid w:val="00DE722C"/>
    <w:rPr>
      <w:color w:val="0563C1" w:themeColor="hyperlink"/>
      <w:u w:val="single"/>
    </w:rPr>
  </w:style>
  <w:style w:type="paragraph" w:styleId="Header">
    <w:name w:val="header"/>
    <w:basedOn w:val="Normal"/>
    <w:link w:val="HeaderChar"/>
    <w:uiPriority w:val="99"/>
    <w:unhideWhenUsed/>
    <w:rsid w:val="00DE7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722C"/>
    <w:rPr>
      <w:rFonts w:ascii="Mulish" w:hAnsi="Mulish"/>
    </w:rPr>
  </w:style>
  <w:style w:type="paragraph" w:styleId="Footer">
    <w:name w:val="footer"/>
    <w:basedOn w:val="Normal"/>
    <w:link w:val="FooterChar"/>
    <w:uiPriority w:val="99"/>
    <w:unhideWhenUsed/>
    <w:rsid w:val="00DE7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722C"/>
    <w:rPr>
      <w:rFonts w:ascii="Mulish" w:hAnsi="Mulish"/>
    </w:rPr>
  </w:style>
  <w:style w:type="paragraph" w:styleId="Caption">
    <w:name w:val="caption"/>
    <w:basedOn w:val="Normal"/>
    <w:next w:val="Normal"/>
    <w:autoRedefine/>
    <w:uiPriority w:val="35"/>
    <w:unhideWhenUsed/>
    <w:qFormat/>
    <w:rsid w:val="00DE722C"/>
    <w:pPr>
      <w:keepNext/>
      <w:spacing w:line="276" w:lineRule="auto"/>
    </w:pPr>
    <w:rPr>
      <w:b/>
    </w:rPr>
  </w:style>
  <w:style w:type="table" w:styleId="TableGrid">
    <w:name w:val="Table Grid"/>
    <w:basedOn w:val="TableNormal"/>
    <w:uiPriority w:val="39"/>
    <w:rsid w:val="00DE7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DE72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722C"/>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DE722C"/>
    <w:pPr>
      <w:spacing w:after="0"/>
    </w:pPr>
  </w:style>
  <w:style w:type="character" w:styleId="FollowedHyperlink">
    <w:name w:val="FollowedHyperlink"/>
    <w:basedOn w:val="DefaultParagraphFont"/>
    <w:uiPriority w:val="99"/>
    <w:semiHidden/>
    <w:unhideWhenUsed/>
    <w:rsid w:val="00DE722C"/>
    <w:rPr>
      <w:color w:val="954F72" w:themeColor="followedHyperlink"/>
      <w:u w:val="single"/>
    </w:rPr>
  </w:style>
  <w:style w:type="paragraph" w:styleId="Revision">
    <w:name w:val="Revision"/>
    <w:hidden/>
    <w:uiPriority w:val="99"/>
    <w:semiHidden/>
    <w:rsid w:val="00DE722C"/>
    <w:pPr>
      <w:spacing w:after="0" w:line="240" w:lineRule="auto"/>
    </w:pPr>
  </w:style>
  <w:style w:type="character" w:styleId="LineNumber">
    <w:name w:val="line number"/>
    <w:basedOn w:val="DefaultParagraphFont"/>
    <w:uiPriority w:val="99"/>
    <w:semiHidden/>
    <w:unhideWhenUsed/>
    <w:rsid w:val="00DE722C"/>
  </w:style>
  <w:style w:type="paragraph" w:styleId="NormalWeb">
    <w:name w:val="Normal (Web)"/>
    <w:basedOn w:val="Normal"/>
    <w:uiPriority w:val="99"/>
    <w:semiHidden/>
    <w:unhideWhenUsed/>
    <w:rsid w:val="00DE722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DE722C"/>
    <w:pPr>
      <w:tabs>
        <w:tab w:val="left" w:pos="384"/>
      </w:tabs>
      <w:spacing w:after="240" w:line="240" w:lineRule="auto"/>
      <w:ind w:left="384" w:hanging="384"/>
    </w:pPr>
  </w:style>
  <w:style w:type="paragraph" w:styleId="BodyText">
    <w:name w:val="Body Text"/>
    <w:basedOn w:val="Normal"/>
    <w:link w:val="BodyTextChar"/>
    <w:qFormat/>
    <w:rsid w:val="00DE722C"/>
    <w:pPr>
      <w:spacing w:before="180" w:after="180" w:line="240" w:lineRule="auto"/>
    </w:pPr>
    <w:rPr>
      <w:rFonts w:asciiTheme="minorHAnsi" w:hAnsiTheme="minorHAnsi"/>
      <w:sz w:val="24"/>
      <w:szCs w:val="24"/>
      <w:lang w:val="en-US"/>
    </w:rPr>
  </w:style>
  <w:style w:type="character" w:customStyle="1" w:styleId="BodyTextChar">
    <w:name w:val="Body Text Char"/>
    <w:basedOn w:val="DefaultParagraphFont"/>
    <w:link w:val="BodyText"/>
    <w:rsid w:val="00DE722C"/>
    <w:rPr>
      <w:sz w:val="24"/>
      <w:szCs w:val="24"/>
      <w:lang w:val="en-US"/>
    </w:rPr>
  </w:style>
  <w:style w:type="paragraph" w:customStyle="1" w:styleId="Compact">
    <w:name w:val="Compact"/>
    <w:basedOn w:val="BodyText"/>
    <w:qFormat/>
    <w:rsid w:val="00DE722C"/>
    <w:pPr>
      <w:spacing w:before="36" w:after="36"/>
    </w:pPr>
  </w:style>
  <w:style w:type="table" w:customStyle="1" w:styleId="Table">
    <w:name w:val="Table"/>
    <w:semiHidden/>
    <w:unhideWhenUsed/>
    <w:qFormat/>
    <w:rsid w:val="00DE722C"/>
    <w:pPr>
      <w:spacing w:after="200" w:line="240" w:lineRule="auto"/>
    </w:pPr>
    <w:rPr>
      <w:sz w:val="24"/>
      <w:szCs w:val="24"/>
      <w:lang w:val="en-US"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NoSpacing">
    <w:name w:val="No Spacing"/>
    <w:uiPriority w:val="1"/>
    <w:qFormat/>
    <w:rsid w:val="00C06454"/>
    <w:pPr>
      <w:spacing w:after="0" w:line="240" w:lineRule="auto"/>
    </w:pPr>
    <w:rPr>
      <w:rFonts w:ascii="Mulish" w:hAnsi="Mulis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7474309">
      <w:bodyDiv w:val="1"/>
      <w:marLeft w:val="0"/>
      <w:marRight w:val="0"/>
      <w:marTop w:val="0"/>
      <w:marBottom w:val="0"/>
      <w:divBdr>
        <w:top w:val="none" w:sz="0" w:space="0" w:color="auto"/>
        <w:left w:val="none" w:sz="0" w:space="0" w:color="auto"/>
        <w:bottom w:val="none" w:sz="0" w:space="0" w:color="auto"/>
        <w:right w:val="none" w:sz="0" w:space="0" w:color="auto"/>
      </w:divBdr>
    </w:div>
    <w:div w:id="1307005698">
      <w:bodyDiv w:val="1"/>
      <w:marLeft w:val="0"/>
      <w:marRight w:val="0"/>
      <w:marTop w:val="0"/>
      <w:marBottom w:val="0"/>
      <w:divBdr>
        <w:top w:val="none" w:sz="0" w:space="0" w:color="auto"/>
        <w:left w:val="none" w:sz="0" w:space="0" w:color="auto"/>
        <w:bottom w:val="none" w:sz="0" w:space="0" w:color="auto"/>
        <w:right w:val="none" w:sz="0" w:space="0" w:color="auto"/>
      </w:divBdr>
    </w:div>
    <w:div w:id="1838687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eoportal.statistics.gov.uk/datasets/local-authority-district-to-county-april-2021-lookup-in-england/explore" TargetMode="External"/><Relationship Id="rId18" Type="http://schemas.openxmlformats.org/officeDocument/2006/relationships/hyperlink" Target="https://CRAN.R-project.org/package=remotes" TargetMode="External"/><Relationship Id="rId26" Type="http://schemas.openxmlformats.org/officeDocument/2006/relationships/hyperlink" Target="https://CRAN.R-project.org/package=raster" TargetMode="External"/><Relationship Id="rId39" Type="http://schemas.openxmlformats.org/officeDocument/2006/relationships/hyperlink" Target="http://creativecommons.org/licenses/by/4.0/" TargetMode="External"/><Relationship Id="rId21" Type="http://schemas.openxmlformats.org/officeDocument/2006/relationships/hyperlink" Target="https://CRAN.R-project.org/package=ggpattern" TargetMode="External"/><Relationship Id="rId34" Type="http://schemas.openxmlformats.org/officeDocument/2006/relationships/hyperlink" Target="https://CRAN.R-project.org/package=ggrepel" TargetMode="External"/><Relationship Id="rId42" Type="http://schemas.openxmlformats.org/officeDocument/2006/relationships/image" Target="media/image3.tiff"/><Relationship Id="rId47" Type="http://schemas.openxmlformats.org/officeDocument/2006/relationships/image" Target="media/image8.png"/><Relationship Id="rId50" Type="http://schemas.openxmlformats.org/officeDocument/2006/relationships/fontTable" Target="fontTable.xml"/><Relationship Id="rId7" Type="http://schemas.openxmlformats.org/officeDocument/2006/relationships/hyperlink" Target="http://www.recoverytrial.net/results" TargetMode="External"/><Relationship Id="rId2" Type="http://schemas.openxmlformats.org/officeDocument/2006/relationships/numbering" Target="numbering.xml"/><Relationship Id="rId16" Type="http://schemas.openxmlformats.org/officeDocument/2006/relationships/hyperlink" Target="https://CRAN.R-project.org/package=beepr" TargetMode="External"/><Relationship Id="rId29" Type="http://schemas.openxmlformats.org/officeDocument/2006/relationships/hyperlink" Target="https://CRAN.R-project.org/package=RColorBrewer" TargetMode="External"/><Relationship Id="rId11" Type="http://schemas.openxmlformats.org/officeDocument/2006/relationships/hyperlink" Target="https://assets.publishing.service.gov.uk/government/uploads/system/uploads/attachment_data/file/1057798/Greenbook-chapter-14a-28Feb22.pdf" TargetMode="External"/><Relationship Id="rId24" Type="http://schemas.openxmlformats.org/officeDocument/2006/relationships/hyperlink" Target="https://CRAN.R-project.org/package=officer" TargetMode="External"/><Relationship Id="rId32" Type="http://schemas.openxmlformats.org/officeDocument/2006/relationships/hyperlink" Target="https://github.com/Pakillo/grateful" TargetMode="External"/><Relationship Id="rId37" Type="http://schemas.openxmlformats.org/officeDocument/2006/relationships/hyperlink" Target="https://CRAN.R-project.org/package=scales" TargetMode="External"/><Relationship Id="rId40" Type="http://schemas.openxmlformats.org/officeDocument/2006/relationships/image" Target="media/image1.tiff"/><Relationship Id="rId45"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doi.org/10.18637/jss.v103.i01" TargetMode="External"/><Relationship Id="rId23" Type="http://schemas.openxmlformats.org/officeDocument/2006/relationships/hyperlink" Target="https://CRAN.R-project.org/package=flextable" TargetMode="External"/><Relationship Id="rId28" Type="http://schemas.openxmlformats.org/officeDocument/2006/relationships/hyperlink" Target="https://CRAN.R-project.org/package=broom.helpers" TargetMode="External"/><Relationship Id="rId36" Type="http://schemas.openxmlformats.org/officeDocument/2006/relationships/hyperlink" Target="https://doi.org/10.21105/joss.01686" TargetMode="External"/><Relationship Id="rId49" Type="http://schemas.openxmlformats.org/officeDocument/2006/relationships/hyperlink" Target="https://www.who.int/standards/classifications/classification-of-diseases/emergency-use-icd-codes-for-covid-19-disease-outbreak" TargetMode="External"/><Relationship Id="rId10" Type="http://schemas.openxmlformats.org/officeDocument/2006/relationships/hyperlink" Target="https://www.who.int/standards/classifications/classification-of-diseases/emergency-use-icd-codes-for-covid-19-disease-outbreak" TargetMode="External"/><Relationship Id="rId19" Type="http://schemas.openxmlformats.org/officeDocument/2006/relationships/hyperlink" Target="https://CRAN.R-project.org/package=DataExplorer" TargetMode="External"/><Relationship Id="rId31" Type="http://schemas.openxmlformats.org/officeDocument/2006/relationships/hyperlink" Target="https://www.R-project.org/" TargetMode="External"/><Relationship Id="rId44"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digital.nhs.uk/data-and-information/data-tools-and-services/data-services/hospital-episode-statistics/hospital-episode-statistics-data-dictionary" TargetMode="External"/><Relationship Id="rId14" Type="http://schemas.openxmlformats.org/officeDocument/2006/relationships/hyperlink" Target="https://imd-by-postcode.opendatacommunities.org/imd/2019" TargetMode="External"/><Relationship Id="rId22" Type="http://schemas.openxmlformats.org/officeDocument/2006/relationships/hyperlink" Target="https://doi.org/10.5281/zenodo.4679424" TargetMode="External"/><Relationship Id="rId27" Type="http://schemas.openxmlformats.org/officeDocument/2006/relationships/hyperlink" Target="https://CRAN.R-project.org/package=directlabels" TargetMode="External"/><Relationship Id="rId30" Type="http://schemas.openxmlformats.org/officeDocument/2006/relationships/hyperlink" Target="https://CRAN.R-project.org/package=patchwork" TargetMode="External"/><Relationship Id="rId35" Type="http://schemas.openxmlformats.org/officeDocument/2006/relationships/hyperlink" Target="https://CRAN.R-project.org/package=ggh4x" TargetMode="External"/><Relationship Id="rId43" Type="http://schemas.openxmlformats.org/officeDocument/2006/relationships/image" Target="media/image4.png"/><Relationship Id="rId48" Type="http://schemas.openxmlformats.org/officeDocument/2006/relationships/image" Target="media/image9.png"/><Relationship Id="rId8" Type="http://schemas.openxmlformats.org/officeDocument/2006/relationships/hyperlink" Target="http://www.recoverytrial.net/results"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eoportal.statistics.gov.uk/datasets/postcode-to-output-area-to-lower-layer-super-output-area-to-middle-layer-super-output-area-to-local-authority-district-may-2021-lookup-in-the-uk/about" TargetMode="External"/><Relationship Id="rId17" Type="http://schemas.openxmlformats.org/officeDocument/2006/relationships/hyperlink" Target="https://CRAN.R-project.org/package=rgdal" TargetMode="External"/><Relationship Id="rId25" Type="http://schemas.openxmlformats.org/officeDocument/2006/relationships/hyperlink" Target="https://CRAN.R-project.org/package=fs" TargetMode="External"/><Relationship Id="rId33" Type="http://schemas.openxmlformats.org/officeDocument/2006/relationships/hyperlink" Target="https://doi.org/10.32614/RJ-2021-053" TargetMode="External"/><Relationship Id="rId38" Type="http://schemas.openxmlformats.org/officeDocument/2006/relationships/hyperlink" Target="https://CRAN.R-project.org/package=ggvenn" TargetMode="External"/><Relationship Id="rId46" Type="http://schemas.openxmlformats.org/officeDocument/2006/relationships/image" Target="media/image7.png"/><Relationship Id="rId20" Type="http://schemas.openxmlformats.org/officeDocument/2006/relationships/hyperlink" Target="https://github.com/adayim/forestploter" TargetMode="External"/><Relationship Id="rId41" Type="http://schemas.openxmlformats.org/officeDocument/2006/relationships/image" Target="media/image2.tiff"/><Relationship Id="rId1" Type="http://schemas.openxmlformats.org/officeDocument/2006/relationships/customXml" Target="../customXml/item1.xml"/><Relationship Id="rId6" Type="http://schemas.openxmlformats.org/officeDocument/2006/relationships/hyperlink" Target="https://digital.nhs.uk/services/data-access-request-service-dars/data-uses-register?msclkid=480bee5ab0e111ec99ed4c48b4e33bc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F65F7A-A580-4C38-A8A3-F02B86A0E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12840</Words>
  <Characters>73192</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2</cp:revision>
  <dcterms:created xsi:type="dcterms:W3CDTF">2023-11-23T17:15:00Z</dcterms:created>
  <dcterms:modified xsi:type="dcterms:W3CDTF">2023-11-23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2ACynjLF"/&gt;&lt;style id="http://www.zotero.org/styles/international-journal-of-epidemiology"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